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16CF" w14:textId="77777777" w:rsidR="00785F8C" w:rsidRPr="001437F8" w:rsidRDefault="00CE41F1" w:rsidP="001B4D42">
      <w:pPr>
        <w:spacing w:after="206" w:line="360" w:lineRule="auto"/>
        <w:ind w:left="0" w:right="0" w:firstLine="0"/>
        <w:jc w:val="center"/>
      </w:pPr>
      <w:r w:rsidRPr="001437F8">
        <w:rPr>
          <w:b/>
          <w:sz w:val="32"/>
        </w:rPr>
        <w:t xml:space="preserve">Analyzing a Net Zero Energy Building (NZEB) in the Climate Zone of Australia. </w:t>
      </w:r>
    </w:p>
    <w:p w14:paraId="1E1FDB78" w14:textId="77777777" w:rsidR="00785F8C" w:rsidRPr="001437F8" w:rsidRDefault="00CE41F1" w:rsidP="001B4D42">
      <w:pPr>
        <w:pStyle w:val="Heading1"/>
        <w:numPr>
          <w:ilvl w:val="0"/>
          <w:numId w:val="0"/>
        </w:numPr>
        <w:spacing w:line="360" w:lineRule="auto"/>
        <w:ind w:left="-5"/>
      </w:pPr>
      <w:bookmarkStart w:id="0" w:name="_Toc46518"/>
      <w:r w:rsidRPr="001437F8">
        <w:t xml:space="preserve">ABSTRACT </w:t>
      </w:r>
      <w:bookmarkEnd w:id="0"/>
    </w:p>
    <w:p w14:paraId="47333D05" w14:textId="70285584" w:rsidR="00785F8C" w:rsidRPr="001437F8" w:rsidRDefault="00CE41F1" w:rsidP="001B4D42">
      <w:pPr>
        <w:spacing w:line="360" w:lineRule="auto"/>
        <w:ind w:left="-5" w:right="51"/>
      </w:pPr>
      <w:r w:rsidRPr="001437F8">
        <w:t xml:space="preserve">Buildings and Residential sectors are amongst the major energy consumers of Australia. But the maximum portion of </w:t>
      </w:r>
      <w:r w:rsidR="00E42136">
        <w:t xml:space="preserve">the </w:t>
      </w:r>
      <w:r w:rsidRPr="001437F8">
        <w:t xml:space="preserve">energy consumed by these buildings is lost due to construction, design, or use of appliances. A significant amount of energy </w:t>
      </w:r>
      <w:r w:rsidR="00E42136">
        <w:t>c</w:t>
      </w:r>
      <w:r w:rsidRPr="001437F8">
        <w:t xml:space="preserve">an be saved through this sector, which will not only reduce energy demand, it would further remove a major load from the National Grid. This study assessed a building in </w:t>
      </w:r>
      <w:r w:rsidR="00E42136">
        <w:t xml:space="preserve">the </w:t>
      </w:r>
      <w:r w:rsidRPr="001437F8">
        <w:t xml:space="preserve">residential sector of Australia and proposed how </w:t>
      </w:r>
      <w:r w:rsidR="00E42136">
        <w:t xml:space="preserve">the </w:t>
      </w:r>
      <w:r w:rsidRPr="001437F8">
        <w:t xml:space="preserve">use of Passive, Active techniques and adoption of </w:t>
      </w:r>
      <w:r w:rsidR="00E42136">
        <w:t xml:space="preserve">the </w:t>
      </w:r>
      <w:r w:rsidRPr="001437F8">
        <w:t>NZEB concept can help save energy consumption of residential houses. Different techniques and their implementation in the building were performed through both qualitative and quantitative analysis.  The results obtained from the study show th</w:t>
      </w:r>
      <w:r w:rsidR="008E5325" w:rsidRPr="001437F8">
        <w:t>e house load of the designed building, a solar system that can take up the entire load, its financial assessment</w:t>
      </w:r>
      <w:r w:rsidR="00E42136">
        <w:t>,</w:t>
      </w:r>
      <w:r w:rsidR="008E5325" w:rsidRPr="001437F8">
        <w:t xml:space="preserve"> and how </w:t>
      </w:r>
      <w:r w:rsidR="00E42136">
        <w:t xml:space="preserve">the </w:t>
      </w:r>
      <w:r w:rsidR="008E5325" w:rsidRPr="001437F8">
        <w:t>use of energy</w:t>
      </w:r>
      <w:r w:rsidR="00E42136">
        <w:t>-</w:t>
      </w:r>
      <w:r w:rsidR="008E5325" w:rsidRPr="001437F8">
        <w:t xml:space="preserve">efficient appliances and </w:t>
      </w:r>
      <w:r w:rsidR="00E42136">
        <w:t xml:space="preserve">the </w:t>
      </w:r>
      <w:r w:rsidR="008E5325" w:rsidRPr="001437F8">
        <w:t>use of passive techniques can result in improvement of energy efficiency.</w:t>
      </w:r>
    </w:p>
    <w:p w14:paraId="13B8CC06" w14:textId="77777777" w:rsidR="00785F8C" w:rsidRPr="001437F8" w:rsidRDefault="00CE41F1" w:rsidP="001B4D42">
      <w:pPr>
        <w:spacing w:line="360" w:lineRule="auto"/>
        <w:ind w:left="-5" w:right="51"/>
        <w:rPr>
          <w:b/>
          <w:bCs/>
        </w:rPr>
      </w:pPr>
      <w:r w:rsidRPr="001437F8">
        <w:rPr>
          <w:b/>
          <w:bCs/>
        </w:rPr>
        <w:t xml:space="preserve">Keywords: </w:t>
      </w:r>
    </w:p>
    <w:p w14:paraId="3377C88A" w14:textId="77777777" w:rsidR="00785F8C" w:rsidRPr="001437F8" w:rsidRDefault="00CE41F1" w:rsidP="001B4D42">
      <w:pPr>
        <w:spacing w:after="276" w:line="360" w:lineRule="auto"/>
        <w:ind w:left="-5" w:right="51"/>
      </w:pPr>
      <w:r w:rsidRPr="001437F8">
        <w:t xml:space="preserve">Net Zero Energy Buildings; PHPP; ETU-Hoffgenroth; AAC Blocks </w:t>
      </w:r>
    </w:p>
    <w:p w14:paraId="15551F1E" w14:textId="77777777" w:rsidR="00785F8C" w:rsidRPr="001437F8" w:rsidRDefault="00CE41F1" w:rsidP="001B4D42">
      <w:pPr>
        <w:spacing w:after="0" w:line="360" w:lineRule="auto"/>
        <w:ind w:left="0" w:right="0" w:firstLine="0"/>
        <w:jc w:val="left"/>
      </w:pPr>
      <w:r w:rsidRPr="001437F8">
        <w:rPr>
          <w:b/>
          <w:sz w:val="28"/>
        </w:rPr>
        <w:t xml:space="preserve"> </w:t>
      </w:r>
    </w:p>
    <w:p w14:paraId="7D977239" w14:textId="77777777" w:rsidR="00785F8C" w:rsidRPr="001437F8" w:rsidRDefault="00CE41F1" w:rsidP="001B4D42">
      <w:pPr>
        <w:spacing w:line="360" w:lineRule="auto"/>
        <w:ind w:left="0" w:right="0" w:firstLine="0"/>
        <w:jc w:val="left"/>
      </w:pPr>
      <w:r w:rsidRPr="001437F8">
        <w:rPr>
          <w:rFonts w:eastAsia="Calibri"/>
          <w:sz w:val="22"/>
        </w:rPr>
        <w:t xml:space="preserve"> </w:t>
      </w:r>
    </w:p>
    <w:p w14:paraId="3605FAFB" w14:textId="77777777" w:rsidR="00785F8C" w:rsidRPr="001437F8" w:rsidRDefault="00CE41F1" w:rsidP="001B4D42">
      <w:pPr>
        <w:spacing w:after="160" w:line="360" w:lineRule="auto"/>
        <w:ind w:left="0" w:right="0" w:firstLine="0"/>
        <w:jc w:val="left"/>
      </w:pPr>
      <w:r w:rsidRPr="001437F8">
        <w:rPr>
          <w:rFonts w:eastAsia="Calibri"/>
          <w:sz w:val="22"/>
        </w:rPr>
        <w:t xml:space="preserve"> </w:t>
      </w:r>
    </w:p>
    <w:p w14:paraId="1E7A35D8" w14:textId="77777777" w:rsidR="00785F8C" w:rsidRPr="001437F8" w:rsidRDefault="00CE41F1" w:rsidP="001B4D42">
      <w:pPr>
        <w:spacing w:line="360" w:lineRule="auto"/>
        <w:ind w:left="0" w:right="0" w:firstLine="0"/>
        <w:jc w:val="left"/>
      </w:pPr>
      <w:r w:rsidRPr="001437F8">
        <w:rPr>
          <w:rFonts w:eastAsia="Calibri"/>
          <w:sz w:val="22"/>
        </w:rPr>
        <w:t xml:space="preserve"> </w:t>
      </w:r>
    </w:p>
    <w:p w14:paraId="51705DF5" w14:textId="77777777" w:rsidR="00785F8C" w:rsidRPr="001437F8" w:rsidRDefault="00CE41F1" w:rsidP="001B4D42">
      <w:pPr>
        <w:spacing w:after="161" w:line="360" w:lineRule="auto"/>
        <w:ind w:left="0" w:right="0" w:firstLine="0"/>
        <w:jc w:val="left"/>
      </w:pPr>
      <w:r w:rsidRPr="001437F8">
        <w:rPr>
          <w:rFonts w:eastAsia="Calibri"/>
          <w:sz w:val="22"/>
        </w:rPr>
        <w:t xml:space="preserve"> </w:t>
      </w:r>
    </w:p>
    <w:p w14:paraId="5ED16C93" w14:textId="77777777" w:rsidR="00785F8C" w:rsidRPr="001437F8" w:rsidRDefault="00CE41F1" w:rsidP="001B4D42">
      <w:pPr>
        <w:spacing w:line="360" w:lineRule="auto"/>
        <w:ind w:left="0" w:right="0" w:firstLine="0"/>
        <w:jc w:val="left"/>
      </w:pPr>
      <w:r w:rsidRPr="001437F8">
        <w:rPr>
          <w:rFonts w:eastAsia="Calibri"/>
          <w:sz w:val="22"/>
        </w:rPr>
        <w:t xml:space="preserve"> </w:t>
      </w:r>
    </w:p>
    <w:p w14:paraId="233F24D0" w14:textId="77777777" w:rsidR="00785F8C" w:rsidRPr="001437F8" w:rsidRDefault="00CE41F1" w:rsidP="001B4D42">
      <w:pPr>
        <w:spacing w:line="360" w:lineRule="auto"/>
        <w:ind w:left="0" w:right="0" w:firstLine="0"/>
        <w:jc w:val="left"/>
      </w:pPr>
      <w:r w:rsidRPr="001437F8">
        <w:rPr>
          <w:rFonts w:eastAsia="Calibri"/>
          <w:sz w:val="22"/>
        </w:rPr>
        <w:t xml:space="preserve"> </w:t>
      </w:r>
    </w:p>
    <w:p w14:paraId="4873F822" w14:textId="77777777" w:rsidR="00785F8C" w:rsidRPr="001437F8" w:rsidRDefault="00CE41F1" w:rsidP="001B4D42">
      <w:pPr>
        <w:spacing w:after="160" w:line="360" w:lineRule="auto"/>
        <w:ind w:left="0" w:right="0" w:firstLine="0"/>
        <w:jc w:val="left"/>
      </w:pPr>
      <w:r w:rsidRPr="001437F8">
        <w:rPr>
          <w:rFonts w:eastAsia="Calibri"/>
          <w:sz w:val="22"/>
        </w:rPr>
        <w:t xml:space="preserve"> </w:t>
      </w:r>
    </w:p>
    <w:p w14:paraId="24030F83" w14:textId="77777777" w:rsidR="00785F8C" w:rsidRPr="001437F8" w:rsidRDefault="00CE41F1" w:rsidP="001B4D42">
      <w:pPr>
        <w:spacing w:line="360" w:lineRule="auto"/>
        <w:ind w:left="0" w:right="0" w:firstLine="0"/>
        <w:jc w:val="left"/>
      </w:pPr>
      <w:r w:rsidRPr="001437F8">
        <w:rPr>
          <w:rFonts w:eastAsia="Calibri"/>
          <w:sz w:val="22"/>
        </w:rPr>
        <w:t xml:space="preserve"> </w:t>
      </w:r>
    </w:p>
    <w:p w14:paraId="66FB1841" w14:textId="003D089F" w:rsidR="00785F8C" w:rsidRPr="001437F8" w:rsidRDefault="00CE41F1" w:rsidP="00D8649B">
      <w:pPr>
        <w:spacing w:after="160" w:line="360" w:lineRule="auto"/>
        <w:ind w:left="0" w:right="0" w:firstLine="0"/>
        <w:jc w:val="left"/>
      </w:pPr>
      <w:r w:rsidRPr="001437F8">
        <w:rPr>
          <w:rFonts w:eastAsia="Calibri"/>
          <w:sz w:val="22"/>
        </w:rPr>
        <w:t xml:space="preserve"> </w:t>
      </w:r>
    </w:p>
    <w:p w14:paraId="1A1983A7" w14:textId="3732CB4E" w:rsidR="00785F8C" w:rsidRPr="001437F8" w:rsidRDefault="00785F8C" w:rsidP="001B4D42">
      <w:pPr>
        <w:spacing w:line="360" w:lineRule="auto"/>
        <w:ind w:left="0" w:right="0" w:firstLine="0"/>
        <w:jc w:val="left"/>
      </w:pPr>
    </w:p>
    <w:sdt>
      <w:sdtPr>
        <w:id w:val="-154454420"/>
        <w:docPartObj>
          <w:docPartGallery w:val="Table of Contents"/>
        </w:docPartObj>
      </w:sdtPr>
      <w:sdtEndPr/>
      <w:sdtContent>
        <w:p w14:paraId="5FDC5B42" w14:textId="77777777" w:rsidR="00785F8C" w:rsidRPr="001437F8" w:rsidRDefault="00CE41F1" w:rsidP="001B4D42">
          <w:pPr>
            <w:spacing w:after="0" w:line="360" w:lineRule="auto"/>
            <w:ind w:left="0" w:right="0" w:firstLine="0"/>
            <w:jc w:val="left"/>
          </w:pPr>
          <w:r w:rsidRPr="001437F8">
            <w:rPr>
              <w:rFonts w:eastAsia="Calibri"/>
              <w:color w:val="2F5496"/>
              <w:sz w:val="32"/>
            </w:rPr>
            <w:t xml:space="preserve">Contents </w:t>
          </w:r>
        </w:p>
        <w:p w14:paraId="23A5D8A8" w14:textId="77777777" w:rsidR="00785F8C" w:rsidRPr="001437F8" w:rsidRDefault="00CE41F1" w:rsidP="001B4D42">
          <w:pPr>
            <w:pStyle w:val="TOC1"/>
            <w:tabs>
              <w:tab w:val="right" w:leader="dot" w:pos="9090"/>
            </w:tabs>
            <w:spacing w:line="360" w:lineRule="auto"/>
            <w:rPr>
              <w:rFonts w:ascii="Times New Roman" w:hAnsi="Times New Roman" w:cs="Times New Roman"/>
            </w:rPr>
          </w:pPr>
          <w:r w:rsidRPr="001437F8">
            <w:rPr>
              <w:rFonts w:ascii="Times New Roman" w:hAnsi="Times New Roman" w:cs="Times New Roman"/>
            </w:rPr>
            <w:fldChar w:fldCharType="begin"/>
          </w:r>
          <w:r w:rsidRPr="001437F8">
            <w:rPr>
              <w:rFonts w:ascii="Times New Roman" w:hAnsi="Times New Roman" w:cs="Times New Roman"/>
            </w:rPr>
            <w:instrText xml:space="preserve"> TOC \o "1-3" \h \z \u </w:instrText>
          </w:r>
          <w:r w:rsidRPr="001437F8">
            <w:rPr>
              <w:rFonts w:ascii="Times New Roman" w:hAnsi="Times New Roman" w:cs="Times New Roman"/>
            </w:rPr>
            <w:fldChar w:fldCharType="separate"/>
          </w:r>
          <w:hyperlink w:anchor="_Toc46518">
            <w:r w:rsidRPr="001437F8">
              <w:rPr>
                <w:rFonts w:ascii="Times New Roman" w:eastAsia="Times New Roman" w:hAnsi="Times New Roman" w:cs="Times New Roman"/>
                <w:b/>
              </w:rPr>
              <w:t>ABSTRACT</w:t>
            </w:r>
            <w:r w:rsidRPr="001437F8">
              <w:rPr>
                <w:rFonts w:ascii="Times New Roman" w:hAnsi="Times New Roman" w:cs="Times New Roman"/>
              </w:rPr>
              <w:tab/>
            </w:r>
            <w:r w:rsidRPr="001437F8">
              <w:rPr>
                <w:rFonts w:ascii="Times New Roman" w:hAnsi="Times New Roman" w:cs="Times New Roman"/>
              </w:rPr>
              <w:fldChar w:fldCharType="begin"/>
            </w:r>
            <w:r w:rsidRPr="001437F8">
              <w:rPr>
                <w:rFonts w:ascii="Times New Roman" w:hAnsi="Times New Roman" w:cs="Times New Roman"/>
              </w:rPr>
              <w:instrText>PAGEREF _Toc46518 \h</w:instrText>
            </w:r>
            <w:r w:rsidRPr="001437F8">
              <w:rPr>
                <w:rFonts w:ascii="Times New Roman" w:hAnsi="Times New Roman" w:cs="Times New Roman"/>
              </w:rPr>
            </w:r>
            <w:r w:rsidRPr="001437F8">
              <w:rPr>
                <w:rFonts w:ascii="Times New Roman" w:hAnsi="Times New Roman" w:cs="Times New Roman"/>
              </w:rPr>
              <w:fldChar w:fldCharType="separate"/>
            </w:r>
            <w:r w:rsidRPr="001437F8">
              <w:rPr>
                <w:rFonts w:ascii="Times New Roman" w:hAnsi="Times New Roman" w:cs="Times New Roman"/>
              </w:rPr>
              <w:t xml:space="preserve">1 </w:t>
            </w:r>
            <w:r w:rsidRPr="001437F8">
              <w:rPr>
                <w:rFonts w:ascii="Times New Roman" w:hAnsi="Times New Roman" w:cs="Times New Roman"/>
              </w:rPr>
              <w:fldChar w:fldCharType="end"/>
            </w:r>
          </w:hyperlink>
        </w:p>
        <w:p w14:paraId="2C756B2A" w14:textId="77777777" w:rsidR="00785F8C" w:rsidRPr="001437F8" w:rsidRDefault="00E42136" w:rsidP="001B4D42">
          <w:pPr>
            <w:pStyle w:val="TOC1"/>
            <w:tabs>
              <w:tab w:val="right" w:leader="dot" w:pos="9090"/>
            </w:tabs>
            <w:spacing w:line="360" w:lineRule="auto"/>
            <w:rPr>
              <w:rFonts w:ascii="Times New Roman" w:hAnsi="Times New Roman" w:cs="Times New Roman"/>
            </w:rPr>
          </w:pPr>
          <w:hyperlink w:anchor="_Toc46519">
            <w:r w:rsidR="00CE41F1" w:rsidRPr="001437F8">
              <w:rPr>
                <w:rFonts w:ascii="Times New Roman" w:eastAsia="Times New Roman" w:hAnsi="Times New Roman" w:cs="Times New Roman"/>
                <w:b/>
              </w:rPr>
              <w:t>List of Figure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19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3 </w:t>
            </w:r>
            <w:r w:rsidR="00CE41F1" w:rsidRPr="001437F8">
              <w:rPr>
                <w:rFonts w:ascii="Times New Roman" w:hAnsi="Times New Roman" w:cs="Times New Roman"/>
              </w:rPr>
              <w:fldChar w:fldCharType="end"/>
            </w:r>
          </w:hyperlink>
        </w:p>
        <w:p w14:paraId="2F9D04B3" w14:textId="77777777" w:rsidR="00785F8C" w:rsidRPr="001437F8" w:rsidRDefault="00E42136" w:rsidP="001B4D42">
          <w:pPr>
            <w:pStyle w:val="TOC1"/>
            <w:tabs>
              <w:tab w:val="right" w:leader="dot" w:pos="9090"/>
            </w:tabs>
            <w:spacing w:line="360" w:lineRule="auto"/>
            <w:rPr>
              <w:rFonts w:ascii="Times New Roman" w:hAnsi="Times New Roman" w:cs="Times New Roman"/>
            </w:rPr>
          </w:pPr>
          <w:hyperlink w:anchor="_Toc46520">
            <w:r w:rsidR="00CE41F1" w:rsidRPr="001437F8">
              <w:rPr>
                <w:rFonts w:ascii="Times New Roman" w:eastAsia="Times New Roman" w:hAnsi="Times New Roman" w:cs="Times New Roman"/>
                <w:b/>
              </w:rPr>
              <w:t>List of Table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0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3 </w:t>
            </w:r>
            <w:r w:rsidR="00CE41F1" w:rsidRPr="001437F8">
              <w:rPr>
                <w:rFonts w:ascii="Times New Roman" w:hAnsi="Times New Roman" w:cs="Times New Roman"/>
              </w:rPr>
              <w:fldChar w:fldCharType="end"/>
            </w:r>
          </w:hyperlink>
        </w:p>
        <w:p w14:paraId="35CA03B8" w14:textId="77777777" w:rsidR="00785F8C" w:rsidRPr="001437F8" w:rsidRDefault="00E42136" w:rsidP="001B4D42">
          <w:pPr>
            <w:pStyle w:val="TOC1"/>
            <w:tabs>
              <w:tab w:val="right" w:leader="dot" w:pos="9090"/>
            </w:tabs>
            <w:spacing w:line="360" w:lineRule="auto"/>
            <w:rPr>
              <w:rFonts w:ascii="Times New Roman" w:hAnsi="Times New Roman" w:cs="Times New Roman"/>
            </w:rPr>
          </w:pPr>
          <w:hyperlink w:anchor="_Toc46521">
            <w:r w:rsidR="00CE41F1" w:rsidRPr="001437F8">
              <w:rPr>
                <w:rFonts w:ascii="Times New Roman" w:eastAsia="Times New Roman" w:hAnsi="Times New Roman" w:cs="Times New Roman"/>
                <w:b/>
              </w:rPr>
              <w:t>1. Introduction</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1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4 </w:t>
            </w:r>
            <w:r w:rsidR="00CE41F1" w:rsidRPr="001437F8">
              <w:rPr>
                <w:rFonts w:ascii="Times New Roman" w:hAnsi="Times New Roman" w:cs="Times New Roman"/>
              </w:rPr>
              <w:fldChar w:fldCharType="end"/>
            </w:r>
          </w:hyperlink>
        </w:p>
        <w:p w14:paraId="21FD88A1"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22">
            <w:r w:rsidR="00CE41F1" w:rsidRPr="001437F8">
              <w:rPr>
                <w:rFonts w:ascii="Times New Roman" w:hAnsi="Times New Roman" w:cs="Times New Roman"/>
                <w:b/>
              </w:rPr>
              <w:t>1.1. Motivation:</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2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4 </w:t>
            </w:r>
            <w:r w:rsidR="00CE41F1" w:rsidRPr="001437F8">
              <w:rPr>
                <w:rFonts w:ascii="Times New Roman" w:hAnsi="Times New Roman" w:cs="Times New Roman"/>
              </w:rPr>
              <w:fldChar w:fldCharType="end"/>
            </w:r>
          </w:hyperlink>
        </w:p>
        <w:p w14:paraId="166F59B7"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23">
            <w:r w:rsidR="00CE41F1" w:rsidRPr="001437F8">
              <w:rPr>
                <w:rFonts w:ascii="Times New Roman" w:eastAsia="Times New Roman" w:hAnsi="Times New Roman" w:cs="Times New Roman"/>
                <w:b/>
              </w:rPr>
              <w:t>1.2. Problem Statement:</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3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4 </w:t>
            </w:r>
            <w:r w:rsidR="00CE41F1" w:rsidRPr="001437F8">
              <w:rPr>
                <w:rFonts w:ascii="Times New Roman" w:hAnsi="Times New Roman" w:cs="Times New Roman"/>
              </w:rPr>
              <w:fldChar w:fldCharType="end"/>
            </w:r>
          </w:hyperlink>
        </w:p>
        <w:p w14:paraId="48D1710F"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24">
            <w:r w:rsidR="00CE41F1" w:rsidRPr="001437F8">
              <w:rPr>
                <w:rFonts w:ascii="Times New Roman" w:eastAsia="Times New Roman" w:hAnsi="Times New Roman" w:cs="Times New Roman"/>
                <w:b/>
              </w:rPr>
              <w:t>1.3. Research Question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4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4 </w:t>
            </w:r>
            <w:r w:rsidR="00CE41F1" w:rsidRPr="001437F8">
              <w:rPr>
                <w:rFonts w:ascii="Times New Roman" w:hAnsi="Times New Roman" w:cs="Times New Roman"/>
              </w:rPr>
              <w:fldChar w:fldCharType="end"/>
            </w:r>
          </w:hyperlink>
        </w:p>
        <w:p w14:paraId="25EB3367"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25">
            <w:r w:rsidR="00CE41F1" w:rsidRPr="001437F8">
              <w:rPr>
                <w:rFonts w:ascii="Times New Roman" w:eastAsia="Times New Roman" w:hAnsi="Times New Roman" w:cs="Times New Roman"/>
                <w:b/>
              </w:rPr>
              <w:t>1.4. Energy Consumption of Residential Sector in Australia</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5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4 </w:t>
            </w:r>
            <w:r w:rsidR="00CE41F1" w:rsidRPr="001437F8">
              <w:rPr>
                <w:rFonts w:ascii="Times New Roman" w:hAnsi="Times New Roman" w:cs="Times New Roman"/>
              </w:rPr>
              <w:fldChar w:fldCharType="end"/>
            </w:r>
          </w:hyperlink>
        </w:p>
        <w:p w14:paraId="4B1FBFEC" w14:textId="77777777" w:rsidR="00785F8C" w:rsidRPr="001437F8" w:rsidRDefault="00E42136" w:rsidP="001B4D42">
          <w:pPr>
            <w:pStyle w:val="TOC3"/>
            <w:tabs>
              <w:tab w:val="right" w:leader="dot" w:pos="9090"/>
            </w:tabs>
            <w:spacing w:line="360" w:lineRule="auto"/>
            <w:rPr>
              <w:rFonts w:ascii="Times New Roman" w:hAnsi="Times New Roman" w:cs="Times New Roman"/>
            </w:rPr>
          </w:pPr>
          <w:hyperlink w:anchor="_Toc46526">
            <w:r w:rsidR="00CE41F1" w:rsidRPr="001437F8">
              <w:rPr>
                <w:rFonts w:ascii="Times New Roman" w:eastAsia="Times New Roman" w:hAnsi="Times New Roman" w:cs="Times New Roman"/>
                <w:b/>
              </w:rPr>
              <w:t>1.4.1. Policy and Measures for Energy Control</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6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5 </w:t>
            </w:r>
            <w:r w:rsidR="00CE41F1" w:rsidRPr="001437F8">
              <w:rPr>
                <w:rFonts w:ascii="Times New Roman" w:hAnsi="Times New Roman" w:cs="Times New Roman"/>
              </w:rPr>
              <w:fldChar w:fldCharType="end"/>
            </w:r>
          </w:hyperlink>
        </w:p>
        <w:p w14:paraId="1C12A1D8"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27">
            <w:r w:rsidR="00CE41F1" w:rsidRPr="001437F8">
              <w:rPr>
                <w:rFonts w:ascii="Times New Roman" w:eastAsia="Times New Roman" w:hAnsi="Times New Roman" w:cs="Times New Roman"/>
                <w:b/>
              </w:rPr>
              <w:t>1.5. End uses Contributing to Building Energy Demand and their Trends in Australia</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7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6 </w:t>
            </w:r>
            <w:r w:rsidR="00CE41F1" w:rsidRPr="001437F8">
              <w:rPr>
                <w:rFonts w:ascii="Times New Roman" w:hAnsi="Times New Roman" w:cs="Times New Roman"/>
              </w:rPr>
              <w:fldChar w:fldCharType="end"/>
            </w:r>
          </w:hyperlink>
        </w:p>
        <w:p w14:paraId="11D79E88" w14:textId="77777777" w:rsidR="00785F8C" w:rsidRPr="001437F8" w:rsidRDefault="00E42136" w:rsidP="001B4D42">
          <w:pPr>
            <w:pStyle w:val="TOC3"/>
            <w:tabs>
              <w:tab w:val="right" w:leader="dot" w:pos="9090"/>
            </w:tabs>
            <w:spacing w:line="360" w:lineRule="auto"/>
            <w:rPr>
              <w:rFonts w:ascii="Times New Roman" w:hAnsi="Times New Roman" w:cs="Times New Roman"/>
            </w:rPr>
          </w:pPr>
          <w:hyperlink w:anchor="_Toc46528">
            <w:r w:rsidR="00CE41F1" w:rsidRPr="001437F8">
              <w:rPr>
                <w:rFonts w:ascii="Times New Roman" w:eastAsia="Times New Roman" w:hAnsi="Times New Roman" w:cs="Times New Roman"/>
                <w:b/>
              </w:rPr>
              <w:t>1.5.1. Space Conditioning</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8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7 </w:t>
            </w:r>
            <w:r w:rsidR="00CE41F1" w:rsidRPr="001437F8">
              <w:rPr>
                <w:rFonts w:ascii="Times New Roman" w:hAnsi="Times New Roman" w:cs="Times New Roman"/>
              </w:rPr>
              <w:fldChar w:fldCharType="end"/>
            </w:r>
          </w:hyperlink>
        </w:p>
        <w:p w14:paraId="17E990B0" w14:textId="77777777" w:rsidR="00785F8C" w:rsidRPr="001437F8" w:rsidRDefault="00E42136" w:rsidP="001B4D42">
          <w:pPr>
            <w:pStyle w:val="TOC3"/>
            <w:tabs>
              <w:tab w:val="right" w:leader="dot" w:pos="9090"/>
            </w:tabs>
            <w:spacing w:line="360" w:lineRule="auto"/>
            <w:rPr>
              <w:rFonts w:ascii="Times New Roman" w:hAnsi="Times New Roman" w:cs="Times New Roman"/>
            </w:rPr>
          </w:pPr>
          <w:hyperlink w:anchor="_Toc46529">
            <w:r w:rsidR="00CE41F1" w:rsidRPr="001437F8">
              <w:rPr>
                <w:rFonts w:ascii="Times New Roman" w:eastAsia="Times New Roman" w:hAnsi="Times New Roman" w:cs="Times New Roman"/>
                <w:b/>
              </w:rPr>
              <w:t>1.5.2. Lighting</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29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7 </w:t>
            </w:r>
            <w:r w:rsidR="00CE41F1" w:rsidRPr="001437F8">
              <w:rPr>
                <w:rFonts w:ascii="Times New Roman" w:hAnsi="Times New Roman" w:cs="Times New Roman"/>
              </w:rPr>
              <w:fldChar w:fldCharType="end"/>
            </w:r>
          </w:hyperlink>
        </w:p>
        <w:p w14:paraId="76607C23" w14:textId="77777777" w:rsidR="00785F8C" w:rsidRPr="001437F8" w:rsidRDefault="00E42136" w:rsidP="001B4D42">
          <w:pPr>
            <w:pStyle w:val="TOC3"/>
            <w:tabs>
              <w:tab w:val="right" w:leader="dot" w:pos="9090"/>
            </w:tabs>
            <w:spacing w:line="360" w:lineRule="auto"/>
            <w:rPr>
              <w:rFonts w:ascii="Times New Roman" w:hAnsi="Times New Roman" w:cs="Times New Roman"/>
            </w:rPr>
          </w:pPr>
          <w:hyperlink w:anchor="_Toc46530">
            <w:r w:rsidR="00CE41F1" w:rsidRPr="001437F8">
              <w:rPr>
                <w:rFonts w:ascii="Times New Roman" w:eastAsia="Times New Roman" w:hAnsi="Times New Roman" w:cs="Times New Roman"/>
                <w:b/>
              </w:rPr>
              <w:t>1.5.3. Hot Water Consumption</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0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7 </w:t>
            </w:r>
            <w:r w:rsidR="00CE41F1" w:rsidRPr="001437F8">
              <w:rPr>
                <w:rFonts w:ascii="Times New Roman" w:hAnsi="Times New Roman" w:cs="Times New Roman"/>
              </w:rPr>
              <w:fldChar w:fldCharType="end"/>
            </w:r>
          </w:hyperlink>
        </w:p>
        <w:p w14:paraId="6E874080" w14:textId="77777777" w:rsidR="00785F8C" w:rsidRPr="001437F8" w:rsidRDefault="00E42136" w:rsidP="001B4D42">
          <w:pPr>
            <w:pStyle w:val="TOC3"/>
            <w:tabs>
              <w:tab w:val="right" w:leader="dot" w:pos="9090"/>
            </w:tabs>
            <w:spacing w:line="360" w:lineRule="auto"/>
            <w:rPr>
              <w:rFonts w:ascii="Times New Roman" w:hAnsi="Times New Roman" w:cs="Times New Roman"/>
            </w:rPr>
          </w:pPr>
          <w:hyperlink w:anchor="_Toc46531">
            <w:r w:rsidR="00CE41F1" w:rsidRPr="001437F8">
              <w:rPr>
                <w:rFonts w:ascii="Times New Roman" w:eastAsia="Times New Roman" w:hAnsi="Times New Roman" w:cs="Times New Roman"/>
                <w:b/>
              </w:rPr>
              <w:t>1.5.4. Electrical Appliances-White Goods and Entertainment</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1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7 </w:t>
            </w:r>
            <w:r w:rsidR="00CE41F1" w:rsidRPr="001437F8">
              <w:rPr>
                <w:rFonts w:ascii="Times New Roman" w:hAnsi="Times New Roman" w:cs="Times New Roman"/>
              </w:rPr>
              <w:fldChar w:fldCharType="end"/>
            </w:r>
          </w:hyperlink>
        </w:p>
        <w:p w14:paraId="55C25D05"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32">
            <w:r w:rsidR="00CE41F1" w:rsidRPr="001437F8">
              <w:rPr>
                <w:rFonts w:ascii="Times New Roman" w:eastAsia="Times New Roman" w:hAnsi="Times New Roman" w:cs="Times New Roman"/>
                <w:b/>
              </w:rPr>
              <w:t>1.6. Existing Practices and Green Energy Building Technique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2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7 </w:t>
            </w:r>
            <w:r w:rsidR="00CE41F1" w:rsidRPr="001437F8">
              <w:rPr>
                <w:rFonts w:ascii="Times New Roman" w:hAnsi="Times New Roman" w:cs="Times New Roman"/>
              </w:rPr>
              <w:fldChar w:fldCharType="end"/>
            </w:r>
          </w:hyperlink>
        </w:p>
        <w:p w14:paraId="1C775FA9" w14:textId="77777777" w:rsidR="00785F8C" w:rsidRPr="001437F8" w:rsidRDefault="00E42136" w:rsidP="001B4D42">
          <w:pPr>
            <w:pStyle w:val="TOC3"/>
            <w:tabs>
              <w:tab w:val="right" w:leader="dot" w:pos="9090"/>
            </w:tabs>
            <w:spacing w:line="360" w:lineRule="auto"/>
            <w:rPr>
              <w:rFonts w:ascii="Times New Roman" w:hAnsi="Times New Roman" w:cs="Times New Roman"/>
            </w:rPr>
          </w:pPr>
          <w:hyperlink w:anchor="_Toc46533">
            <w:r w:rsidR="00CE41F1" w:rsidRPr="001437F8">
              <w:rPr>
                <w:rFonts w:ascii="Times New Roman" w:eastAsia="Times New Roman" w:hAnsi="Times New Roman" w:cs="Times New Roman"/>
                <w:b/>
              </w:rPr>
              <w:t>1.6.1.  Green Energy Building Technique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3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8 </w:t>
            </w:r>
            <w:r w:rsidR="00CE41F1" w:rsidRPr="001437F8">
              <w:rPr>
                <w:rFonts w:ascii="Times New Roman" w:hAnsi="Times New Roman" w:cs="Times New Roman"/>
              </w:rPr>
              <w:fldChar w:fldCharType="end"/>
            </w:r>
          </w:hyperlink>
        </w:p>
        <w:p w14:paraId="2A9D9DE1" w14:textId="77777777" w:rsidR="00785F8C" w:rsidRPr="001437F8" w:rsidRDefault="00E42136" w:rsidP="001B4D42">
          <w:pPr>
            <w:pStyle w:val="TOC3"/>
            <w:tabs>
              <w:tab w:val="right" w:leader="dot" w:pos="9090"/>
            </w:tabs>
            <w:spacing w:line="360" w:lineRule="auto"/>
            <w:rPr>
              <w:rFonts w:ascii="Times New Roman" w:hAnsi="Times New Roman" w:cs="Times New Roman"/>
            </w:rPr>
          </w:pPr>
          <w:hyperlink w:anchor="_Toc46534">
            <w:r w:rsidR="00CE41F1" w:rsidRPr="001437F8">
              <w:rPr>
                <w:rFonts w:ascii="Times New Roman" w:eastAsia="Times New Roman" w:hAnsi="Times New Roman" w:cs="Times New Roman"/>
                <w:b/>
              </w:rPr>
              <w:t>1.6.2. Use of Renewables in Zero Energy Building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4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9 </w:t>
            </w:r>
            <w:r w:rsidR="00CE41F1" w:rsidRPr="001437F8">
              <w:rPr>
                <w:rFonts w:ascii="Times New Roman" w:hAnsi="Times New Roman" w:cs="Times New Roman"/>
              </w:rPr>
              <w:fldChar w:fldCharType="end"/>
            </w:r>
          </w:hyperlink>
        </w:p>
        <w:p w14:paraId="7BBE7F26" w14:textId="77777777" w:rsidR="00785F8C" w:rsidRPr="001437F8" w:rsidRDefault="00E42136" w:rsidP="001B4D42">
          <w:pPr>
            <w:pStyle w:val="TOC3"/>
            <w:tabs>
              <w:tab w:val="right" w:leader="dot" w:pos="9090"/>
            </w:tabs>
            <w:spacing w:line="360" w:lineRule="auto"/>
            <w:rPr>
              <w:rFonts w:ascii="Times New Roman" w:hAnsi="Times New Roman" w:cs="Times New Roman"/>
            </w:rPr>
          </w:pPr>
          <w:hyperlink w:anchor="_Toc46535">
            <w:r w:rsidR="00CE41F1" w:rsidRPr="001437F8">
              <w:rPr>
                <w:rFonts w:ascii="Times New Roman" w:eastAsia="Times New Roman" w:hAnsi="Times New Roman" w:cs="Times New Roman"/>
                <w:b/>
              </w:rPr>
              <w:t>1.6.3. Building Architecture and Advanced Construction material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5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10 </w:t>
            </w:r>
            <w:r w:rsidR="00CE41F1" w:rsidRPr="001437F8">
              <w:rPr>
                <w:rFonts w:ascii="Times New Roman" w:hAnsi="Times New Roman" w:cs="Times New Roman"/>
              </w:rPr>
              <w:fldChar w:fldCharType="end"/>
            </w:r>
          </w:hyperlink>
        </w:p>
        <w:p w14:paraId="5620E0C5" w14:textId="77777777" w:rsidR="00785F8C" w:rsidRPr="001437F8" w:rsidRDefault="00E42136" w:rsidP="001B4D42">
          <w:pPr>
            <w:pStyle w:val="TOC1"/>
            <w:tabs>
              <w:tab w:val="right" w:leader="dot" w:pos="9090"/>
            </w:tabs>
            <w:spacing w:line="360" w:lineRule="auto"/>
            <w:rPr>
              <w:rFonts w:ascii="Times New Roman" w:hAnsi="Times New Roman" w:cs="Times New Roman"/>
            </w:rPr>
          </w:pPr>
          <w:hyperlink w:anchor="_Toc46536">
            <w:r w:rsidR="00CE41F1" w:rsidRPr="001437F8">
              <w:rPr>
                <w:rFonts w:ascii="Times New Roman" w:eastAsia="Times New Roman" w:hAnsi="Times New Roman" w:cs="Times New Roman"/>
                <w:b/>
              </w:rPr>
              <w:t>2. METHODOLOGY</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6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10 </w:t>
            </w:r>
            <w:r w:rsidR="00CE41F1" w:rsidRPr="001437F8">
              <w:rPr>
                <w:rFonts w:ascii="Times New Roman" w:hAnsi="Times New Roman" w:cs="Times New Roman"/>
              </w:rPr>
              <w:fldChar w:fldCharType="end"/>
            </w:r>
          </w:hyperlink>
        </w:p>
        <w:p w14:paraId="465BCB18"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37">
            <w:r w:rsidR="00CE41F1" w:rsidRPr="001437F8">
              <w:rPr>
                <w:rFonts w:ascii="Times New Roman" w:eastAsia="Times New Roman" w:hAnsi="Times New Roman" w:cs="Times New Roman"/>
                <w:b/>
              </w:rPr>
              <w:t>2.1. Data Collection</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7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12 </w:t>
            </w:r>
            <w:r w:rsidR="00CE41F1" w:rsidRPr="001437F8">
              <w:rPr>
                <w:rFonts w:ascii="Times New Roman" w:hAnsi="Times New Roman" w:cs="Times New Roman"/>
              </w:rPr>
              <w:fldChar w:fldCharType="end"/>
            </w:r>
          </w:hyperlink>
        </w:p>
        <w:p w14:paraId="4A8B3647"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38">
            <w:r w:rsidR="00CE41F1" w:rsidRPr="001437F8">
              <w:rPr>
                <w:rFonts w:ascii="Times New Roman" w:eastAsia="Times New Roman" w:hAnsi="Times New Roman" w:cs="Times New Roman"/>
                <w:b/>
              </w:rPr>
              <w:t>2.2. Data Analysi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8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12 </w:t>
            </w:r>
            <w:r w:rsidR="00CE41F1" w:rsidRPr="001437F8">
              <w:rPr>
                <w:rFonts w:ascii="Times New Roman" w:hAnsi="Times New Roman" w:cs="Times New Roman"/>
              </w:rPr>
              <w:fldChar w:fldCharType="end"/>
            </w:r>
          </w:hyperlink>
        </w:p>
        <w:p w14:paraId="59AE2479"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39">
            <w:r w:rsidR="00CE41F1" w:rsidRPr="001437F8">
              <w:rPr>
                <w:rFonts w:ascii="Times New Roman" w:eastAsia="Times New Roman" w:hAnsi="Times New Roman" w:cs="Times New Roman"/>
                <w:b/>
              </w:rPr>
              <w:t>2.3. Building Design and Geometry:</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39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13 </w:t>
            </w:r>
            <w:r w:rsidR="00CE41F1" w:rsidRPr="001437F8">
              <w:rPr>
                <w:rFonts w:ascii="Times New Roman" w:hAnsi="Times New Roman" w:cs="Times New Roman"/>
              </w:rPr>
              <w:fldChar w:fldCharType="end"/>
            </w:r>
          </w:hyperlink>
        </w:p>
        <w:p w14:paraId="08BA1844" w14:textId="77777777" w:rsidR="00785F8C" w:rsidRPr="001437F8" w:rsidRDefault="00E42136" w:rsidP="001B4D42">
          <w:pPr>
            <w:pStyle w:val="TOC1"/>
            <w:tabs>
              <w:tab w:val="right" w:leader="dot" w:pos="9090"/>
            </w:tabs>
            <w:spacing w:line="360" w:lineRule="auto"/>
            <w:rPr>
              <w:rFonts w:ascii="Times New Roman" w:hAnsi="Times New Roman" w:cs="Times New Roman"/>
            </w:rPr>
          </w:pPr>
          <w:hyperlink w:anchor="_Toc46540">
            <w:r w:rsidR="00CE41F1" w:rsidRPr="001437F8">
              <w:rPr>
                <w:rFonts w:ascii="Times New Roman" w:eastAsia="Times New Roman" w:hAnsi="Times New Roman" w:cs="Times New Roman"/>
                <w:b/>
              </w:rPr>
              <w:t>3. Results and Discussion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40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20 </w:t>
            </w:r>
            <w:r w:rsidR="00CE41F1" w:rsidRPr="001437F8">
              <w:rPr>
                <w:rFonts w:ascii="Times New Roman" w:hAnsi="Times New Roman" w:cs="Times New Roman"/>
              </w:rPr>
              <w:fldChar w:fldCharType="end"/>
            </w:r>
          </w:hyperlink>
        </w:p>
        <w:p w14:paraId="6641A82A"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41">
            <w:r w:rsidR="00CE41F1" w:rsidRPr="001437F8">
              <w:rPr>
                <w:rFonts w:ascii="Times New Roman" w:eastAsia="Times New Roman" w:hAnsi="Times New Roman" w:cs="Times New Roman"/>
                <w:b/>
              </w:rPr>
              <w:t>3.1. Results of Overall Heat Transfer Co-efficient of the Building</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41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20 </w:t>
            </w:r>
            <w:r w:rsidR="00CE41F1" w:rsidRPr="001437F8">
              <w:rPr>
                <w:rFonts w:ascii="Times New Roman" w:hAnsi="Times New Roman" w:cs="Times New Roman"/>
              </w:rPr>
              <w:fldChar w:fldCharType="end"/>
            </w:r>
          </w:hyperlink>
        </w:p>
        <w:p w14:paraId="7FDD4DB0"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42">
            <w:r w:rsidR="00CE41F1" w:rsidRPr="001437F8">
              <w:rPr>
                <w:rFonts w:ascii="Times New Roman" w:eastAsia="Times New Roman" w:hAnsi="Times New Roman" w:cs="Times New Roman"/>
                <w:b/>
              </w:rPr>
              <w:t>3.2. Load Calculation</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42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21 </w:t>
            </w:r>
            <w:r w:rsidR="00CE41F1" w:rsidRPr="001437F8">
              <w:rPr>
                <w:rFonts w:ascii="Times New Roman" w:hAnsi="Times New Roman" w:cs="Times New Roman"/>
              </w:rPr>
              <w:fldChar w:fldCharType="end"/>
            </w:r>
          </w:hyperlink>
        </w:p>
        <w:p w14:paraId="67FA517F"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43">
            <w:r w:rsidR="00CE41F1" w:rsidRPr="001437F8">
              <w:rPr>
                <w:rFonts w:ascii="Times New Roman" w:eastAsia="Times New Roman" w:hAnsi="Times New Roman" w:cs="Times New Roman"/>
                <w:b/>
              </w:rPr>
              <w:t>3.3. Economic Analysis of Solar PV System</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43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23 </w:t>
            </w:r>
            <w:r w:rsidR="00CE41F1" w:rsidRPr="001437F8">
              <w:rPr>
                <w:rFonts w:ascii="Times New Roman" w:hAnsi="Times New Roman" w:cs="Times New Roman"/>
              </w:rPr>
              <w:fldChar w:fldCharType="end"/>
            </w:r>
          </w:hyperlink>
        </w:p>
        <w:p w14:paraId="09155905"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44">
            <w:r w:rsidR="00CE41F1" w:rsidRPr="001437F8">
              <w:rPr>
                <w:rFonts w:ascii="Times New Roman" w:eastAsia="Times New Roman" w:hAnsi="Times New Roman" w:cs="Times New Roman"/>
                <w:b/>
              </w:rPr>
              <w:t>3.4. Energy Savings through Energy Efficient Building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44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24 </w:t>
            </w:r>
            <w:r w:rsidR="00CE41F1" w:rsidRPr="001437F8">
              <w:rPr>
                <w:rFonts w:ascii="Times New Roman" w:hAnsi="Times New Roman" w:cs="Times New Roman"/>
              </w:rPr>
              <w:fldChar w:fldCharType="end"/>
            </w:r>
          </w:hyperlink>
        </w:p>
        <w:p w14:paraId="1304CD2A" w14:textId="77777777" w:rsidR="00785F8C" w:rsidRPr="001437F8" w:rsidRDefault="00E42136" w:rsidP="001B4D42">
          <w:pPr>
            <w:pStyle w:val="TOC1"/>
            <w:tabs>
              <w:tab w:val="right" w:leader="dot" w:pos="9090"/>
            </w:tabs>
            <w:spacing w:line="360" w:lineRule="auto"/>
            <w:rPr>
              <w:rFonts w:ascii="Times New Roman" w:hAnsi="Times New Roman" w:cs="Times New Roman"/>
            </w:rPr>
          </w:pPr>
          <w:hyperlink w:anchor="_Toc46545">
            <w:r w:rsidR="00CE41F1" w:rsidRPr="001437F8">
              <w:rPr>
                <w:rFonts w:ascii="Times New Roman" w:eastAsia="Times New Roman" w:hAnsi="Times New Roman" w:cs="Times New Roman"/>
                <w:b/>
              </w:rPr>
              <w:t>4. Discussion and Policy Recommendation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45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24 </w:t>
            </w:r>
            <w:r w:rsidR="00CE41F1" w:rsidRPr="001437F8">
              <w:rPr>
                <w:rFonts w:ascii="Times New Roman" w:hAnsi="Times New Roman" w:cs="Times New Roman"/>
              </w:rPr>
              <w:fldChar w:fldCharType="end"/>
            </w:r>
          </w:hyperlink>
        </w:p>
        <w:p w14:paraId="3A3F8E83" w14:textId="77777777" w:rsidR="00785F8C" w:rsidRPr="001437F8" w:rsidRDefault="00E42136" w:rsidP="001B4D42">
          <w:pPr>
            <w:pStyle w:val="TOC2"/>
            <w:tabs>
              <w:tab w:val="right" w:leader="dot" w:pos="9090"/>
            </w:tabs>
            <w:spacing w:line="360" w:lineRule="auto"/>
            <w:rPr>
              <w:rFonts w:ascii="Times New Roman" w:hAnsi="Times New Roman" w:cs="Times New Roman"/>
            </w:rPr>
          </w:pPr>
          <w:hyperlink w:anchor="_Toc46546">
            <w:r w:rsidR="00CE41F1" w:rsidRPr="001437F8">
              <w:rPr>
                <w:rFonts w:ascii="Times New Roman" w:eastAsia="Times New Roman" w:hAnsi="Times New Roman" w:cs="Times New Roman"/>
                <w:b/>
              </w:rPr>
              <w:t>4.1. Summary of transformational pathways for energy efficient NZEBs</w:t>
            </w:r>
            <w:r w:rsidR="00CE41F1" w:rsidRPr="001437F8">
              <w:rPr>
                <w:rFonts w:ascii="Times New Roman" w:hAnsi="Times New Roman" w:cs="Times New Roman"/>
              </w:rPr>
              <w:tab/>
            </w:r>
            <w:r w:rsidR="00CE41F1" w:rsidRPr="001437F8">
              <w:rPr>
                <w:rFonts w:ascii="Times New Roman" w:hAnsi="Times New Roman" w:cs="Times New Roman"/>
              </w:rPr>
              <w:fldChar w:fldCharType="begin"/>
            </w:r>
            <w:r w:rsidR="00CE41F1" w:rsidRPr="001437F8">
              <w:rPr>
                <w:rFonts w:ascii="Times New Roman" w:hAnsi="Times New Roman" w:cs="Times New Roman"/>
              </w:rPr>
              <w:instrText>PAGEREF _Toc46546 \h</w:instrText>
            </w:r>
            <w:r w:rsidR="00CE41F1" w:rsidRPr="001437F8">
              <w:rPr>
                <w:rFonts w:ascii="Times New Roman" w:hAnsi="Times New Roman" w:cs="Times New Roman"/>
              </w:rPr>
            </w:r>
            <w:r w:rsidR="00CE41F1" w:rsidRPr="001437F8">
              <w:rPr>
                <w:rFonts w:ascii="Times New Roman" w:hAnsi="Times New Roman" w:cs="Times New Roman"/>
              </w:rPr>
              <w:fldChar w:fldCharType="separate"/>
            </w:r>
            <w:r w:rsidR="00CE41F1" w:rsidRPr="001437F8">
              <w:rPr>
                <w:rFonts w:ascii="Times New Roman" w:hAnsi="Times New Roman" w:cs="Times New Roman"/>
              </w:rPr>
              <w:t xml:space="preserve">25 </w:t>
            </w:r>
            <w:r w:rsidR="00CE41F1" w:rsidRPr="001437F8">
              <w:rPr>
                <w:rFonts w:ascii="Times New Roman" w:hAnsi="Times New Roman" w:cs="Times New Roman"/>
              </w:rPr>
              <w:fldChar w:fldCharType="end"/>
            </w:r>
          </w:hyperlink>
        </w:p>
        <w:p w14:paraId="334B11A8" w14:textId="77777777" w:rsidR="00785F8C" w:rsidRPr="001437F8" w:rsidRDefault="00CE41F1" w:rsidP="001B4D42">
          <w:pPr>
            <w:spacing w:line="360" w:lineRule="auto"/>
          </w:pPr>
          <w:r w:rsidRPr="001437F8">
            <w:fldChar w:fldCharType="end"/>
          </w:r>
        </w:p>
      </w:sdtContent>
    </w:sdt>
    <w:p w14:paraId="7D4351AE" w14:textId="068C96F7" w:rsidR="00785F8C" w:rsidRPr="001437F8" w:rsidRDefault="00785F8C" w:rsidP="00D90FAE">
      <w:pPr>
        <w:spacing w:after="172" w:line="360" w:lineRule="auto"/>
        <w:ind w:left="0" w:right="0" w:firstLine="0"/>
        <w:jc w:val="left"/>
      </w:pPr>
    </w:p>
    <w:p w14:paraId="1AA1886F" w14:textId="77777777" w:rsidR="00785F8C" w:rsidRPr="001437F8" w:rsidRDefault="00CE41F1" w:rsidP="001B4D42">
      <w:pPr>
        <w:pStyle w:val="Heading1"/>
        <w:numPr>
          <w:ilvl w:val="0"/>
          <w:numId w:val="0"/>
        </w:numPr>
        <w:spacing w:line="360" w:lineRule="auto"/>
        <w:ind w:left="-5"/>
      </w:pPr>
      <w:bookmarkStart w:id="1" w:name="_Toc46519"/>
      <w:r w:rsidRPr="001437F8">
        <w:t xml:space="preserve">List of Figures </w:t>
      </w:r>
      <w:bookmarkEnd w:id="1"/>
    </w:p>
    <w:p w14:paraId="41FBC67E" w14:textId="77777777" w:rsidR="00785F8C" w:rsidRPr="001437F8" w:rsidRDefault="00CE41F1" w:rsidP="001B4D42">
      <w:pPr>
        <w:spacing w:after="3" w:line="360" w:lineRule="auto"/>
        <w:ind w:left="-5" w:right="0"/>
        <w:jc w:val="left"/>
      </w:pPr>
      <w:r w:rsidRPr="001437F8">
        <w:rPr>
          <w:sz w:val="22"/>
        </w:rPr>
        <w:t>Figure 1: Share of Energy Supplies in Australia's Energy Mix</w:t>
      </w:r>
      <w:r w:rsidRPr="001437F8">
        <w:rPr>
          <w:rFonts w:eastAsia="Calibri"/>
          <w:sz w:val="22"/>
        </w:rPr>
        <w:t xml:space="preserve"> .............................................................. 5 Figure 2: Share of different end-uses on total energy mix. .................................................................... 6 </w:t>
      </w:r>
    </w:p>
    <w:p w14:paraId="72FAA424" w14:textId="77777777" w:rsidR="00785F8C" w:rsidRPr="001437F8" w:rsidRDefault="00CE41F1" w:rsidP="001B4D42">
      <w:pPr>
        <w:spacing w:after="15" w:line="360" w:lineRule="auto"/>
        <w:ind w:left="-5" w:right="0"/>
        <w:jc w:val="left"/>
      </w:pPr>
      <w:r w:rsidRPr="001437F8">
        <w:rPr>
          <w:sz w:val="22"/>
        </w:rPr>
        <w:t>Figure 3: Graphical representation of a Net Zero Energy Balance</w:t>
      </w:r>
      <w:r w:rsidRPr="001437F8">
        <w:rPr>
          <w:rFonts w:eastAsia="Calibri"/>
          <w:sz w:val="22"/>
        </w:rPr>
        <w:t xml:space="preserve"> ......................................................... 9 </w:t>
      </w:r>
    </w:p>
    <w:p w14:paraId="1477E727" w14:textId="77777777" w:rsidR="00785F8C" w:rsidRPr="001437F8" w:rsidRDefault="00CE41F1" w:rsidP="001B4D42">
      <w:pPr>
        <w:spacing w:after="15" w:line="360" w:lineRule="auto"/>
        <w:ind w:left="-5" w:right="0"/>
        <w:jc w:val="left"/>
      </w:pPr>
      <w:r w:rsidRPr="001437F8">
        <w:rPr>
          <w:sz w:val="22"/>
        </w:rPr>
        <w:t>Figure 4: Methodology Flow for PHPP model development and Data Collection Process</w:t>
      </w:r>
      <w:r w:rsidRPr="001437F8">
        <w:rPr>
          <w:rFonts w:eastAsia="Calibri"/>
          <w:sz w:val="22"/>
        </w:rPr>
        <w:t xml:space="preserve">.................. 11 </w:t>
      </w:r>
    </w:p>
    <w:p w14:paraId="56EB7033" w14:textId="77777777" w:rsidR="00785F8C" w:rsidRPr="001437F8" w:rsidRDefault="00CE41F1" w:rsidP="001B4D42">
      <w:pPr>
        <w:spacing w:after="15" w:line="360" w:lineRule="auto"/>
        <w:ind w:left="-5" w:right="0"/>
        <w:jc w:val="left"/>
      </w:pPr>
      <w:r w:rsidRPr="001437F8">
        <w:rPr>
          <w:sz w:val="22"/>
        </w:rPr>
        <w:t>Figure 5: Average Temperature measurements in different months in Australia</w:t>
      </w:r>
      <w:r w:rsidRPr="001437F8">
        <w:rPr>
          <w:rFonts w:eastAsia="Calibri"/>
          <w:sz w:val="22"/>
        </w:rPr>
        <w:t xml:space="preserve"> ................................. 18 </w:t>
      </w:r>
    </w:p>
    <w:p w14:paraId="213C34BD" w14:textId="77777777" w:rsidR="00785F8C" w:rsidRPr="001437F8" w:rsidRDefault="00CE41F1" w:rsidP="001B4D42">
      <w:pPr>
        <w:spacing w:after="9" w:line="360" w:lineRule="auto"/>
        <w:ind w:left="-5" w:right="0"/>
        <w:jc w:val="left"/>
      </w:pPr>
      <w:r w:rsidRPr="001437F8">
        <w:rPr>
          <w:sz w:val="22"/>
        </w:rPr>
        <w:t>Figure 6 Average Climate Conditions of Australia</w:t>
      </w:r>
      <w:r w:rsidRPr="001437F8">
        <w:rPr>
          <w:rFonts w:eastAsia="Calibri"/>
          <w:sz w:val="22"/>
        </w:rPr>
        <w:t xml:space="preserve"> .............................................................................. 19 </w:t>
      </w:r>
    </w:p>
    <w:p w14:paraId="1DBFF2D4" w14:textId="77777777" w:rsidR="00785F8C" w:rsidRPr="001437F8" w:rsidRDefault="00CE41F1" w:rsidP="001B4D42">
      <w:pPr>
        <w:spacing w:after="15" w:line="360" w:lineRule="auto"/>
        <w:ind w:left="-5" w:right="0"/>
        <w:jc w:val="left"/>
      </w:pPr>
      <w:r w:rsidRPr="001437F8">
        <w:rPr>
          <w:sz w:val="22"/>
        </w:rPr>
        <w:t>Figure 7 Value of Overall Heat Transfer Coefficient of the Ground Floor</w:t>
      </w:r>
      <w:r w:rsidRPr="001437F8">
        <w:rPr>
          <w:rFonts w:eastAsia="Calibri"/>
          <w:sz w:val="22"/>
        </w:rPr>
        <w:t xml:space="preserve"> .......................................... 20 </w:t>
      </w:r>
    </w:p>
    <w:p w14:paraId="67D38362" w14:textId="77777777" w:rsidR="00785F8C" w:rsidRPr="001437F8" w:rsidRDefault="00CE41F1" w:rsidP="001B4D42">
      <w:pPr>
        <w:spacing w:after="15" w:line="360" w:lineRule="auto"/>
        <w:ind w:left="-5" w:right="0"/>
        <w:jc w:val="left"/>
      </w:pPr>
      <w:r w:rsidRPr="001437F8">
        <w:rPr>
          <w:sz w:val="22"/>
        </w:rPr>
        <w:t>Figure 8 Value of Overall heat Transfer Coefficient of the whole building</w:t>
      </w:r>
      <w:r w:rsidRPr="001437F8">
        <w:rPr>
          <w:rFonts w:eastAsia="Calibri"/>
          <w:sz w:val="22"/>
        </w:rPr>
        <w:t xml:space="preserve"> ......................................... 20 </w:t>
      </w:r>
    </w:p>
    <w:p w14:paraId="386434AC" w14:textId="77777777" w:rsidR="00785F8C" w:rsidRPr="001437F8" w:rsidRDefault="00CE41F1" w:rsidP="001B4D42">
      <w:pPr>
        <w:spacing w:after="1" w:line="360" w:lineRule="auto"/>
        <w:ind w:left="-5" w:right="0"/>
        <w:jc w:val="left"/>
      </w:pPr>
      <w:r w:rsidRPr="001437F8">
        <w:rPr>
          <w:sz w:val="22"/>
        </w:rPr>
        <w:t>Figure 10: Monthly Variation of Load</w:t>
      </w:r>
      <w:r w:rsidRPr="001437F8">
        <w:rPr>
          <w:rFonts w:eastAsia="Calibri"/>
          <w:sz w:val="22"/>
        </w:rPr>
        <w:t xml:space="preserve"> .................................................................................................. 21 </w:t>
      </w:r>
    </w:p>
    <w:p w14:paraId="77457DCD" w14:textId="77777777" w:rsidR="00785F8C" w:rsidRPr="001437F8" w:rsidRDefault="00CE41F1" w:rsidP="001B4D42">
      <w:pPr>
        <w:spacing w:after="290" w:line="360" w:lineRule="auto"/>
        <w:ind w:left="0" w:right="0" w:firstLine="0"/>
        <w:jc w:val="left"/>
      </w:pPr>
      <w:r w:rsidRPr="001437F8">
        <w:rPr>
          <w:rFonts w:eastAsia="Calibri"/>
          <w:sz w:val="22"/>
        </w:rPr>
        <w:t xml:space="preserve"> </w:t>
      </w:r>
    </w:p>
    <w:p w14:paraId="3FF82113" w14:textId="77777777" w:rsidR="00785F8C" w:rsidRPr="001437F8" w:rsidRDefault="00CE41F1" w:rsidP="001B4D42">
      <w:pPr>
        <w:pStyle w:val="Heading1"/>
        <w:numPr>
          <w:ilvl w:val="0"/>
          <w:numId w:val="0"/>
        </w:numPr>
        <w:spacing w:line="360" w:lineRule="auto"/>
        <w:ind w:left="-5"/>
      </w:pPr>
      <w:bookmarkStart w:id="2" w:name="_Toc46520"/>
      <w:r w:rsidRPr="001437F8">
        <w:t xml:space="preserve">List of Tables </w:t>
      </w:r>
      <w:bookmarkEnd w:id="2"/>
    </w:p>
    <w:p w14:paraId="2D19BCA1" w14:textId="7FDBD600" w:rsidR="00785F8C" w:rsidRPr="001437F8" w:rsidRDefault="00CE41F1" w:rsidP="001B4D42">
      <w:pPr>
        <w:spacing w:after="6" w:line="360" w:lineRule="auto"/>
        <w:ind w:left="-5" w:right="0"/>
        <w:jc w:val="left"/>
      </w:pPr>
      <w:r w:rsidRPr="001437F8">
        <w:rPr>
          <w:sz w:val="22"/>
        </w:rPr>
        <w:t>Table 1: Load Calculations of building</w:t>
      </w:r>
      <w:r w:rsidRPr="001437F8">
        <w:rPr>
          <w:rFonts w:eastAsia="Calibri"/>
          <w:sz w:val="22"/>
        </w:rPr>
        <w:t xml:space="preserve"> ................................................................................................</w:t>
      </w:r>
      <w:r w:rsidR="008E5325" w:rsidRPr="001437F8">
        <w:rPr>
          <w:rFonts w:eastAsia="Calibri"/>
          <w:sz w:val="22"/>
        </w:rPr>
        <w:t xml:space="preserve"> 21</w:t>
      </w:r>
      <w:r w:rsidRPr="001437F8">
        <w:rPr>
          <w:rFonts w:eastAsia="Calibri"/>
          <w:sz w:val="22"/>
        </w:rPr>
        <w:t xml:space="preserve"> </w:t>
      </w:r>
    </w:p>
    <w:p w14:paraId="4F664773" w14:textId="77777777" w:rsidR="00785F8C" w:rsidRPr="001437F8" w:rsidRDefault="00CE41F1" w:rsidP="001B4D42">
      <w:pPr>
        <w:spacing w:after="8" w:line="360" w:lineRule="auto"/>
        <w:ind w:left="-5" w:right="0"/>
        <w:jc w:val="left"/>
      </w:pPr>
      <w:r w:rsidRPr="001437F8">
        <w:rPr>
          <w:sz w:val="22"/>
        </w:rPr>
        <w:t>Table 2: On-Grid System Calculations</w:t>
      </w:r>
      <w:r w:rsidRPr="001437F8">
        <w:rPr>
          <w:rFonts w:eastAsia="Calibri"/>
          <w:sz w:val="22"/>
        </w:rPr>
        <w:t xml:space="preserve"> ................................................................................................. 22 </w:t>
      </w:r>
    </w:p>
    <w:p w14:paraId="21CFF440" w14:textId="77777777" w:rsidR="00785F8C" w:rsidRPr="001437F8" w:rsidRDefault="00CE41F1" w:rsidP="001B4D42">
      <w:pPr>
        <w:spacing w:after="1" w:line="360" w:lineRule="auto"/>
        <w:ind w:left="-5" w:right="0"/>
        <w:jc w:val="left"/>
      </w:pPr>
      <w:r w:rsidRPr="001437F8">
        <w:rPr>
          <w:sz w:val="22"/>
        </w:rPr>
        <w:t>Table 3: Cash Flow of Solar PV system and Net benefits</w:t>
      </w:r>
      <w:r w:rsidRPr="001437F8">
        <w:rPr>
          <w:rFonts w:eastAsia="Calibri"/>
          <w:sz w:val="22"/>
        </w:rPr>
        <w:t xml:space="preserve"> .................................................................... 23 </w:t>
      </w:r>
    </w:p>
    <w:p w14:paraId="41D9FD30" w14:textId="77777777" w:rsidR="00785F8C" w:rsidRPr="001437F8" w:rsidRDefault="00CE41F1" w:rsidP="001B4D42">
      <w:pPr>
        <w:spacing w:after="160" w:line="360" w:lineRule="auto"/>
        <w:ind w:left="0" w:right="0" w:firstLine="0"/>
        <w:jc w:val="left"/>
      </w:pPr>
      <w:r w:rsidRPr="001437F8">
        <w:rPr>
          <w:rFonts w:eastAsia="Calibri"/>
          <w:sz w:val="22"/>
        </w:rPr>
        <w:t xml:space="preserve"> </w:t>
      </w:r>
    </w:p>
    <w:p w14:paraId="62D2EE48" w14:textId="77777777" w:rsidR="00785F8C" w:rsidRPr="001437F8" w:rsidRDefault="00CE41F1" w:rsidP="001B4D42">
      <w:pPr>
        <w:spacing w:line="360" w:lineRule="auto"/>
        <w:ind w:left="0" w:right="0" w:firstLine="0"/>
        <w:jc w:val="left"/>
      </w:pPr>
      <w:r w:rsidRPr="001437F8">
        <w:rPr>
          <w:rFonts w:eastAsia="Calibri"/>
          <w:sz w:val="22"/>
        </w:rPr>
        <w:t xml:space="preserve"> </w:t>
      </w:r>
    </w:p>
    <w:p w14:paraId="510C23CF" w14:textId="77777777" w:rsidR="00785F8C" w:rsidRPr="001437F8" w:rsidRDefault="00CE41F1" w:rsidP="001B4D42">
      <w:pPr>
        <w:spacing w:after="160" w:line="360" w:lineRule="auto"/>
        <w:ind w:left="0" w:right="0" w:firstLine="0"/>
        <w:jc w:val="left"/>
      </w:pPr>
      <w:r w:rsidRPr="001437F8">
        <w:rPr>
          <w:rFonts w:eastAsia="Calibri"/>
          <w:sz w:val="22"/>
        </w:rPr>
        <w:t xml:space="preserve"> </w:t>
      </w:r>
    </w:p>
    <w:p w14:paraId="59C6AC5E" w14:textId="77777777" w:rsidR="00785F8C" w:rsidRPr="001437F8" w:rsidRDefault="00CE41F1" w:rsidP="001B4D42">
      <w:pPr>
        <w:spacing w:line="360" w:lineRule="auto"/>
        <w:ind w:left="0" w:right="0" w:firstLine="0"/>
        <w:jc w:val="left"/>
      </w:pPr>
      <w:r w:rsidRPr="001437F8">
        <w:rPr>
          <w:rFonts w:eastAsia="Calibri"/>
          <w:sz w:val="22"/>
        </w:rPr>
        <w:t xml:space="preserve"> </w:t>
      </w:r>
    </w:p>
    <w:p w14:paraId="35CF68C4" w14:textId="77777777" w:rsidR="00785F8C" w:rsidRPr="001437F8" w:rsidRDefault="00CE41F1" w:rsidP="001B4D42">
      <w:pPr>
        <w:spacing w:line="360" w:lineRule="auto"/>
        <w:ind w:left="0" w:right="0" w:firstLine="0"/>
        <w:jc w:val="left"/>
      </w:pPr>
      <w:r w:rsidRPr="001437F8">
        <w:rPr>
          <w:rFonts w:eastAsia="Calibri"/>
          <w:sz w:val="22"/>
        </w:rPr>
        <w:t xml:space="preserve"> </w:t>
      </w:r>
    </w:p>
    <w:p w14:paraId="70F30024" w14:textId="77777777" w:rsidR="00785F8C" w:rsidRPr="001437F8" w:rsidRDefault="00CE41F1" w:rsidP="001B4D42">
      <w:pPr>
        <w:spacing w:after="161" w:line="360" w:lineRule="auto"/>
        <w:ind w:left="0" w:right="0" w:firstLine="0"/>
        <w:jc w:val="left"/>
      </w:pPr>
      <w:r w:rsidRPr="001437F8">
        <w:rPr>
          <w:rFonts w:eastAsia="Calibri"/>
          <w:sz w:val="22"/>
        </w:rPr>
        <w:t xml:space="preserve"> </w:t>
      </w:r>
    </w:p>
    <w:p w14:paraId="01C8BA66" w14:textId="2676AB14" w:rsidR="001437F8" w:rsidRPr="00D8649B" w:rsidRDefault="00CE41F1" w:rsidP="00D8649B">
      <w:pPr>
        <w:spacing w:line="360" w:lineRule="auto"/>
        <w:ind w:left="0" w:right="0" w:firstLine="0"/>
        <w:jc w:val="left"/>
      </w:pPr>
      <w:r w:rsidRPr="001437F8">
        <w:rPr>
          <w:rFonts w:eastAsia="Calibri"/>
          <w:sz w:val="22"/>
        </w:rPr>
        <w:t xml:space="preserve"> </w:t>
      </w:r>
    </w:p>
    <w:p w14:paraId="1C7AB4A9" w14:textId="77777777" w:rsidR="00785F8C" w:rsidRPr="001437F8" w:rsidRDefault="00CE41F1" w:rsidP="001B4D42">
      <w:pPr>
        <w:pStyle w:val="Heading1"/>
        <w:spacing w:line="360" w:lineRule="auto"/>
        <w:ind w:left="266" w:hanging="281"/>
      </w:pPr>
      <w:bookmarkStart w:id="3" w:name="_Toc46521"/>
      <w:r w:rsidRPr="001437F8">
        <w:lastRenderedPageBreak/>
        <w:t xml:space="preserve">Introduction </w:t>
      </w:r>
      <w:bookmarkEnd w:id="3"/>
    </w:p>
    <w:p w14:paraId="2A716BB2" w14:textId="77777777" w:rsidR="00785F8C" w:rsidRPr="001437F8" w:rsidRDefault="00CE41F1" w:rsidP="001B4D42">
      <w:pPr>
        <w:pStyle w:val="Heading2"/>
        <w:spacing w:line="360" w:lineRule="auto"/>
        <w:ind w:left="451" w:hanging="451"/>
        <w:rPr>
          <w:sz w:val="22"/>
          <w:szCs w:val="20"/>
        </w:rPr>
      </w:pPr>
      <w:bookmarkStart w:id="4" w:name="_Toc46522"/>
      <w:r w:rsidRPr="001437F8">
        <w:rPr>
          <w:rFonts w:eastAsia="Calibri"/>
          <w:b w:val="0"/>
          <w:szCs w:val="20"/>
        </w:rPr>
        <w:t xml:space="preserve">Motivation: </w:t>
      </w:r>
      <w:bookmarkEnd w:id="4"/>
    </w:p>
    <w:p w14:paraId="5C3D5D42" w14:textId="26166CC3" w:rsidR="00785F8C" w:rsidRPr="001437F8" w:rsidRDefault="00CE41F1" w:rsidP="001B4D42">
      <w:pPr>
        <w:spacing w:line="360" w:lineRule="auto"/>
        <w:ind w:left="-5" w:right="51"/>
      </w:pPr>
      <w:r w:rsidRPr="001437F8">
        <w:t>Energy plays a vital role in the development of a country. Almost all the developed and developing countries are practicing to use energy</w:t>
      </w:r>
      <w:r w:rsidR="00E42136">
        <w:t>-</w:t>
      </w:r>
      <w:r w:rsidRPr="001437F8">
        <w:t>efficient materials and techniques in their capacity to minimize the energy demand and save the total cost</w:t>
      </w:r>
      <w:r w:rsidR="00D90FAE">
        <w:t xml:space="preserve"> </w:t>
      </w:r>
      <w:r w:rsidR="00D90FAE">
        <w:fldChar w:fldCharType="begin" w:fldLock="1"/>
      </w:r>
      <w:r w:rsidR="00D90FAE">
        <w:instrText>ADDIN CSL_CITATION {"citationItems":[{"id":"ITEM-1","itemData":{"DOI":"10.1016/j.rser.2017.01.097","ISSN":"1364-0321","author":[{"dropping-particle":"","family":"Das","given":"Gordhan","non-dropping-particle":"","parse-names":false,"suffix":""},{"dropping-particle":"","family":"Aslam","given":"Muhammad","non-dropping-particle":"","parse-names":false,"suffix":""},{"dropping-particle":"","family":"Rahman","given":"Hafeezur","non-dropping-particle":"","parse-names":false,"suffix":""},{"dropping-particle":"","family":"Samoo","given":"Raza","non-dropping-particle":"","parse-names":false,"suffix":""},{"dropping-particle":"","family":"Hussain","given":"Nayyar","non-dropping-particle":"","parse-names":false,"suffix":""},{"dropping-particle":"","family":"Harijan","given":"Khanji","non-dropping-particle":"","parse-names":false,"suffix":""}],"container-title":"Renewable and Sustainable Energy Reviews","id":"ITEM-1","issue":"November 2016","issued":{"date-parts":[["2017"]]},"page":"734-745","publisher":"Elsevier Ltd","title":"Overcoming electricity crisis in Pakistan : A review of sustainable electricity options","type":"article-journal","volume":"72"},"uris":["http://www.mendeley.com/documents/?uuid=244a0c7d-5edd-437a-a8c3-e99c457e2858"]}],"mendeley":{"formattedCitation":"[1]","plainTextFormattedCitation":"[1]","previouslyFormattedCitation":"[1]"},"properties":{"noteIndex":0},"schema":"https://github.com/citation-style-language/schema/raw/master/csl-citation.json"}</w:instrText>
      </w:r>
      <w:r w:rsidR="00D90FAE">
        <w:fldChar w:fldCharType="separate"/>
      </w:r>
      <w:r w:rsidR="00D90FAE" w:rsidRPr="00D90FAE">
        <w:rPr>
          <w:noProof/>
        </w:rPr>
        <w:t>[1]</w:t>
      </w:r>
      <w:r w:rsidR="00D90FAE">
        <w:fldChar w:fldCharType="end"/>
      </w:r>
      <w:r w:rsidRPr="001437F8">
        <w:t xml:space="preserve">. Since the ratio of energy consumption is very high in </w:t>
      </w:r>
      <w:r w:rsidR="00E42136">
        <w:t xml:space="preserve">the </w:t>
      </w:r>
      <w:r w:rsidRPr="001437F8">
        <w:t>residential sector, therefore it is very important to explore some energy</w:t>
      </w:r>
      <w:r w:rsidR="00E42136">
        <w:t>-</w:t>
      </w:r>
      <w:r w:rsidRPr="001437F8">
        <w:t xml:space="preserve">efficient materials and techniques in this sector. After reviewing a sufficient amount of research papers on building trends of the countries across different climates of the world, and observing their simple yet immensely effective energy saving methodologies. </w:t>
      </w:r>
      <w:r w:rsidR="00D90FAE">
        <w:t>We have</w:t>
      </w:r>
      <w:r w:rsidRPr="001437F8">
        <w:t xml:space="preserve"> </w:t>
      </w:r>
      <w:r w:rsidR="00D90FAE">
        <w:t xml:space="preserve">analyzed both active and passive </w:t>
      </w:r>
      <w:r w:rsidRPr="001437F8">
        <w:t>technique</w:t>
      </w:r>
      <w:r w:rsidR="00D90FAE">
        <w:t>s</w:t>
      </w:r>
      <w:r w:rsidRPr="001437F8">
        <w:t xml:space="preserve"> that would impart a positive effect on the energy consumption of the country and would provide a cost</w:t>
      </w:r>
      <w:r w:rsidR="00E42136">
        <w:t>-</w:t>
      </w:r>
      <w:r w:rsidRPr="001437F8">
        <w:t xml:space="preserve">effective solution for the households. </w:t>
      </w:r>
    </w:p>
    <w:p w14:paraId="392FA5C3" w14:textId="77777777" w:rsidR="00785F8C" w:rsidRPr="001437F8" w:rsidRDefault="00CE41F1" w:rsidP="001B4D42">
      <w:pPr>
        <w:pStyle w:val="Heading2"/>
        <w:spacing w:line="360" w:lineRule="auto"/>
        <w:ind w:left="405" w:hanging="420"/>
      </w:pPr>
      <w:bookmarkStart w:id="5" w:name="_Toc46523"/>
      <w:r w:rsidRPr="001437F8">
        <w:t xml:space="preserve">Problem Statement: </w:t>
      </w:r>
      <w:bookmarkEnd w:id="5"/>
    </w:p>
    <w:p w14:paraId="73F6FC2F" w14:textId="57D3FB00" w:rsidR="00785F8C" w:rsidRPr="001437F8" w:rsidRDefault="00CE41F1" w:rsidP="001B4D42">
      <w:pPr>
        <w:spacing w:line="360" w:lineRule="auto"/>
        <w:ind w:left="-5" w:right="51"/>
      </w:pPr>
      <w:r w:rsidRPr="001437F8">
        <w:t>The absence of green energy housing buildings in most countries is due to unawareness of benefits of green buildings constructions, gaps informal guidance, lack of administrative system</w:t>
      </w:r>
      <w:r w:rsidR="00E42136">
        <w:t>,</w:t>
      </w:r>
      <w:r w:rsidRPr="001437F8">
        <w:t xml:space="preserve"> and lack of efforts like </w:t>
      </w:r>
      <w:r w:rsidR="00E42136">
        <w:t xml:space="preserve">the </w:t>
      </w:r>
      <w:r w:rsidRPr="001437F8">
        <w:t>implementation of PEC Building Energy Codes, Energy Performance Certificate (EPC)</w:t>
      </w:r>
      <w:r w:rsidR="00E42136">
        <w:t>,</w:t>
      </w:r>
      <w:r w:rsidRPr="001437F8">
        <w:t xml:space="preserve"> and Residential Building Energy Policies</w:t>
      </w:r>
      <w:r w:rsidR="00D90FAE">
        <w:t xml:space="preserve"> </w:t>
      </w:r>
      <w:r w:rsidR="00D90FAE">
        <w:fldChar w:fldCharType="begin" w:fldLock="1"/>
      </w:r>
      <w:r w:rsidR="00683B47">
        <w:instrText>ADDIN CSL_CITATION {"citationItems":[{"id":"ITEM-1","itemData":{"DOI":"10.1016/j.rser.2014.01.089","ISSN":"1364-0321","author":[{"dropping-particle":"","family":"Awan","given":"Ahmad Bilal","non-dropping-particle":"","parse-names":false,"suffix":""},{"dropping-particle":"","family":"Ali","given":"Zeeshan","non-dropping-particle":"","parse-names":false,"suffix":""}],"container-title":"Renewable and Sustainable Energy Reviews","id":"ITEM-1","issued":{"date-parts":[["2014"]]},"page":"236-253","publisher":"Elsevier","title":"Recent progress in renewable energy – Remedy of energy crisis","type":"article-journal","volume":"33"},"uris":["http://www.mendeley.com/documents/?uuid=5971f35b-82ff-4f56-ad4e-a628edc126d1"]}],"mendeley":{"formattedCitation":"[2]","plainTextFormattedCitation":"[2]","previouslyFormattedCitation":"[2]"},"properties":{"noteIndex":0},"schema":"https://github.com/citation-style-language/schema/raw/master/csl-citation.json"}</w:instrText>
      </w:r>
      <w:r w:rsidR="00D90FAE">
        <w:fldChar w:fldCharType="separate"/>
      </w:r>
      <w:r w:rsidR="00D90FAE" w:rsidRPr="00D90FAE">
        <w:rPr>
          <w:noProof/>
        </w:rPr>
        <w:t>[2]</w:t>
      </w:r>
      <w:r w:rsidR="00D90FAE">
        <w:fldChar w:fldCharType="end"/>
      </w:r>
      <w:r w:rsidRPr="001437F8">
        <w:t xml:space="preserve">. Due to a constantly growing energy demand </w:t>
      </w:r>
      <w:r w:rsidR="00E42136">
        <w:t>in</w:t>
      </w:r>
      <w:r w:rsidRPr="001437F8">
        <w:t xml:space="preserve"> </w:t>
      </w:r>
      <w:r w:rsidR="00E42136">
        <w:t xml:space="preserve">the </w:t>
      </w:r>
      <w:r w:rsidRPr="001437F8">
        <w:t xml:space="preserve">residential sector, a policy pathway is needed for </w:t>
      </w:r>
      <w:r w:rsidR="00E42136">
        <w:t xml:space="preserve">the </w:t>
      </w:r>
      <w:r w:rsidRPr="001437F8">
        <w:t>transition towards energy</w:t>
      </w:r>
      <w:r w:rsidR="00E42136">
        <w:t>-</w:t>
      </w:r>
      <w:r w:rsidRPr="001437F8">
        <w:t xml:space="preserve">efficient buildings. The key focus of this research work is to address the inefficiency of building structures and degraded comfort level in residential buildings of Australia. For this purpose, </w:t>
      </w:r>
      <w:r w:rsidR="00E42136">
        <w:t xml:space="preserve">the </w:t>
      </w:r>
      <w:r w:rsidRPr="001437F8">
        <w:t>available energy</w:t>
      </w:r>
      <w:r w:rsidR="00E42136">
        <w:t>-</w:t>
      </w:r>
      <w:r w:rsidRPr="001437F8">
        <w:t xml:space="preserve">efficient measure </w:t>
      </w:r>
      <w:r w:rsidR="00E42136">
        <w:t>is</w:t>
      </w:r>
      <w:r w:rsidRPr="001437F8">
        <w:t xml:space="preserve"> necessary to assess in terms of the reduction in energy consumption and building lifecycle cost.  Moreover, the use of thermal insulating materials, active and passive techniques can lower the household energy demand particularly space heating and space cooling. </w:t>
      </w:r>
    </w:p>
    <w:p w14:paraId="653588D0" w14:textId="3DCE55C4" w:rsidR="00785F8C" w:rsidRDefault="00E42136" w:rsidP="001B4D42">
      <w:pPr>
        <w:spacing w:line="360" w:lineRule="auto"/>
        <w:ind w:left="-5" w:right="51"/>
      </w:pPr>
      <w:r>
        <w:t>A s</w:t>
      </w:r>
      <w:r w:rsidR="00CE41F1" w:rsidRPr="001437F8">
        <w:t>ufficient amount of research</w:t>
      </w:r>
      <w:r>
        <w:t>-</w:t>
      </w:r>
      <w:r w:rsidR="00CE41F1" w:rsidRPr="001437F8">
        <w:t xml:space="preserve">oriented knowledge associated with our research topic is obtained by reviewing different scholarly papers from certified academic and scientific journals. The results and findings of similar type research problems and corresponding theoretical and methodological approaches are particularly focused in this literature review. Consequently, </w:t>
      </w:r>
      <w:r>
        <w:t xml:space="preserve">a </w:t>
      </w:r>
      <w:r w:rsidR="00CE41F1" w:rsidRPr="001437F8">
        <w:t xml:space="preserve">potential gap for further study is determined. Moreover, the research methodology for current research work is established </w:t>
      </w:r>
      <w:r>
        <w:t>based on</w:t>
      </w:r>
      <w:r w:rsidR="00CE41F1" w:rsidRPr="001437F8">
        <w:t xml:space="preserve"> </w:t>
      </w:r>
      <w:r>
        <w:t xml:space="preserve">a </w:t>
      </w:r>
      <w:r w:rsidR="00CE41F1" w:rsidRPr="001437F8">
        <w:t xml:space="preserve">substantial literature review. </w:t>
      </w:r>
    </w:p>
    <w:p w14:paraId="2FBD0EF4" w14:textId="02F37CD0" w:rsidR="00E42136" w:rsidRDefault="00E42136" w:rsidP="001B4D42">
      <w:pPr>
        <w:spacing w:line="360" w:lineRule="auto"/>
        <w:ind w:left="-5" w:right="51"/>
      </w:pPr>
    </w:p>
    <w:p w14:paraId="5207E6B1" w14:textId="77777777" w:rsidR="00E42136" w:rsidRPr="001437F8" w:rsidRDefault="00E42136" w:rsidP="001B4D42">
      <w:pPr>
        <w:spacing w:line="360" w:lineRule="auto"/>
        <w:ind w:left="-5" w:right="51"/>
      </w:pPr>
    </w:p>
    <w:p w14:paraId="51CE8993" w14:textId="77777777" w:rsidR="00785F8C" w:rsidRPr="001437F8" w:rsidRDefault="00CE41F1" w:rsidP="001B4D42">
      <w:pPr>
        <w:pStyle w:val="Heading2"/>
        <w:spacing w:line="360" w:lineRule="auto"/>
        <w:ind w:left="405" w:hanging="420"/>
      </w:pPr>
      <w:bookmarkStart w:id="6" w:name="_Toc46524"/>
      <w:r w:rsidRPr="001437F8">
        <w:lastRenderedPageBreak/>
        <w:t xml:space="preserve">Research Questions </w:t>
      </w:r>
      <w:bookmarkEnd w:id="6"/>
    </w:p>
    <w:p w14:paraId="7B80A976" w14:textId="77777777" w:rsidR="00785F8C" w:rsidRPr="001437F8" w:rsidRDefault="00CE41F1" w:rsidP="001B4D42">
      <w:pPr>
        <w:spacing w:line="360" w:lineRule="auto"/>
        <w:ind w:left="-5" w:right="51"/>
      </w:pPr>
      <w:r w:rsidRPr="001437F8">
        <w:t xml:space="preserve">This study answers the following questions </w:t>
      </w:r>
    </w:p>
    <w:p w14:paraId="11F204A3" w14:textId="77777777" w:rsidR="00785F8C" w:rsidRPr="001437F8" w:rsidRDefault="00CE41F1" w:rsidP="001B4D42">
      <w:pPr>
        <w:numPr>
          <w:ilvl w:val="0"/>
          <w:numId w:val="1"/>
        </w:numPr>
        <w:spacing w:after="6" w:line="360" w:lineRule="auto"/>
        <w:ind w:right="51" w:hanging="360"/>
      </w:pPr>
      <w:r w:rsidRPr="001437F8">
        <w:t xml:space="preserve">What type of active and passive techniques will help achieve a target of NZEBs in Australia. </w:t>
      </w:r>
    </w:p>
    <w:p w14:paraId="0CA8A2EE" w14:textId="7770EAEF" w:rsidR="00785F8C" w:rsidRPr="001437F8" w:rsidRDefault="00CE41F1" w:rsidP="001B4D42">
      <w:pPr>
        <w:numPr>
          <w:ilvl w:val="0"/>
          <w:numId w:val="1"/>
        </w:numPr>
        <w:spacing w:after="6" w:line="360" w:lineRule="auto"/>
        <w:ind w:right="51" w:hanging="360"/>
      </w:pPr>
      <w:r w:rsidRPr="001437F8">
        <w:t>What policy measures and policy implications can be ad</w:t>
      </w:r>
      <w:r w:rsidR="00E42136">
        <w:t>a</w:t>
      </w:r>
      <w:r w:rsidRPr="001437F8">
        <w:t xml:space="preserve">pted to penetrate the use of renewables in </w:t>
      </w:r>
      <w:r w:rsidR="00E42136">
        <w:t xml:space="preserve">the </w:t>
      </w:r>
      <w:r w:rsidRPr="001437F8">
        <w:t xml:space="preserve">Building sector. </w:t>
      </w:r>
    </w:p>
    <w:p w14:paraId="3C7F4367" w14:textId="41F1D98C" w:rsidR="00785F8C" w:rsidRPr="001437F8" w:rsidRDefault="00CE41F1" w:rsidP="001B4D42">
      <w:pPr>
        <w:numPr>
          <w:ilvl w:val="0"/>
          <w:numId w:val="1"/>
        </w:numPr>
        <w:spacing w:after="6" w:line="360" w:lineRule="auto"/>
        <w:ind w:right="51" w:hanging="360"/>
      </w:pPr>
      <w:r w:rsidRPr="001437F8">
        <w:t xml:space="preserve">What affordable and sustainable solutions can be adopted for reducing energy demands in </w:t>
      </w:r>
      <w:r w:rsidR="00E42136">
        <w:t xml:space="preserve">the </w:t>
      </w:r>
      <w:r w:rsidRPr="001437F8">
        <w:t xml:space="preserve">building sector </w:t>
      </w:r>
    </w:p>
    <w:p w14:paraId="79499012" w14:textId="77777777" w:rsidR="00785F8C" w:rsidRPr="001437F8" w:rsidRDefault="00CE41F1" w:rsidP="001B4D42">
      <w:pPr>
        <w:numPr>
          <w:ilvl w:val="0"/>
          <w:numId w:val="1"/>
        </w:numPr>
        <w:spacing w:line="360" w:lineRule="auto"/>
        <w:ind w:right="51" w:hanging="360"/>
      </w:pPr>
      <w:r w:rsidRPr="001437F8">
        <w:t xml:space="preserve">What will be the economic and environmental benefits of NZEBs. </w:t>
      </w:r>
    </w:p>
    <w:p w14:paraId="1628F196" w14:textId="77777777" w:rsidR="00785F8C" w:rsidRPr="001437F8" w:rsidRDefault="00CE41F1" w:rsidP="001B4D42">
      <w:pPr>
        <w:pStyle w:val="Heading2"/>
        <w:spacing w:line="360" w:lineRule="auto"/>
        <w:ind w:left="405" w:hanging="420"/>
      </w:pPr>
      <w:bookmarkStart w:id="7" w:name="_Toc46525"/>
      <w:r w:rsidRPr="001437F8">
        <w:t xml:space="preserve">Energy Consumption of Residential Sector in Australia </w:t>
      </w:r>
      <w:bookmarkEnd w:id="7"/>
    </w:p>
    <w:p w14:paraId="3BC8C276" w14:textId="32A1505C" w:rsidR="00785F8C" w:rsidRPr="001437F8" w:rsidRDefault="00E42136" w:rsidP="001B4D42">
      <w:pPr>
        <w:spacing w:line="360" w:lineRule="auto"/>
        <w:ind w:left="-5" w:right="51"/>
      </w:pPr>
      <w:r>
        <w:t>A s</w:t>
      </w:r>
      <w:r w:rsidR="00CE41F1" w:rsidRPr="001437F8">
        <w:t>ufficient amount of research</w:t>
      </w:r>
      <w:r>
        <w:t>-</w:t>
      </w:r>
      <w:r w:rsidR="00CE41F1" w:rsidRPr="001437F8">
        <w:t xml:space="preserve">oriented knowledge associated with our research topic is obtained by reviewing different scholarly papers from certified academic and scientific journals. The results and findings of similar type research problems and corresponding theoretical and methodological approaches are particularly focused in this literature review. Consequently, </w:t>
      </w:r>
      <w:r>
        <w:t xml:space="preserve">a </w:t>
      </w:r>
      <w:r w:rsidR="00CE41F1" w:rsidRPr="001437F8">
        <w:t xml:space="preserve">potential gap for further study is determined. Moreover, the research methodology for current research work is established </w:t>
      </w:r>
      <w:r>
        <w:t>based on</w:t>
      </w:r>
      <w:r w:rsidR="00CE41F1" w:rsidRPr="001437F8">
        <w:t xml:space="preserve"> </w:t>
      </w:r>
      <w:r>
        <w:t xml:space="preserve">a </w:t>
      </w:r>
      <w:r w:rsidR="00CE41F1" w:rsidRPr="001437F8">
        <w:t xml:space="preserve">substantial literature review. </w:t>
      </w:r>
    </w:p>
    <w:p w14:paraId="1FD900D6" w14:textId="1E599D7C" w:rsidR="00785F8C" w:rsidRPr="001437F8" w:rsidRDefault="00CE41F1" w:rsidP="001B4D42">
      <w:pPr>
        <w:spacing w:after="3" w:line="360" w:lineRule="auto"/>
        <w:ind w:left="-5" w:right="51"/>
      </w:pPr>
      <w:r w:rsidRPr="001437F8">
        <w:t xml:space="preserve">As per the different reports, Australia’s energy demand in </w:t>
      </w:r>
      <w:r w:rsidR="00E42136">
        <w:t xml:space="preserve">the </w:t>
      </w:r>
      <w:r w:rsidRPr="001437F8">
        <w:t>building sector has increase</w:t>
      </w:r>
      <w:r w:rsidR="00E42136">
        <w:t>d</w:t>
      </w:r>
      <w:r w:rsidRPr="001437F8">
        <w:t xml:space="preserve"> in the past years and special measure</w:t>
      </w:r>
      <w:r w:rsidR="00E42136">
        <w:t>s</w:t>
      </w:r>
      <w:r w:rsidRPr="001437F8">
        <w:t xml:space="preserve"> have been taken to control it. Although, a discrepancy is present among the different studies, most of the reports the energy consumption of Australia to be around 15-20% of the total energy. T</w:t>
      </w:r>
      <w:r w:rsidR="00E42136">
        <w:t>he t</w:t>
      </w:r>
      <w:r w:rsidRPr="001437F8">
        <w:t xml:space="preserve">otal energy consumption of </w:t>
      </w:r>
      <w:r w:rsidR="00E42136">
        <w:t xml:space="preserve">the </w:t>
      </w:r>
      <w:r w:rsidRPr="001437F8">
        <w:t>residential sector in Australia was approximately 299 PJ in 1990. This value further increased to 400 PJ by 2008, after which it increased less rapidly and is expected to be around only 467 PJ by the end of 2020</w:t>
      </w:r>
      <w:r w:rsidR="00683B47">
        <w:t xml:space="preserve"> </w:t>
      </w:r>
      <w:r w:rsidR="00683B47">
        <w:fldChar w:fldCharType="begin" w:fldLock="1"/>
      </w:r>
      <w:r w:rsidR="00683B47">
        <w:instrText>ADDIN CSL_CITATION {"citationItems":[{"id":"ITEM-1","itemData":{"DOI":"10.1016/j.enpol.2017.06.056","ISSN":"0301-4215","author":[{"dropping-particle":"","family":"Cheung","given":"Grace","non-dropping-particle":"","parse-names":false,"suffix":""},{"dropping-particle":"","family":"Davies","given":"Peter J","non-dropping-particle":"","parse-names":false,"suffix":""}],"container-title":"Energy Policy","id":"ITEM-1","issue":"December 2016","issued":{"date-parts":[["2017"]]},"page":"96-108","publisher":"Elsevier Ltd","title":"In the transformation of energy systems : what is holding Australia back ?","type":"article-journal","volume":"109"},"uris":["http://www.mendeley.com/documents/?uuid=c8b95ad4-12e4-476c-8a56-d3fc230dba00"]}],"mendeley":{"formattedCitation":"[3]","plainTextFormattedCitation":"[3]","previouslyFormattedCitation":"[3]"},"properties":{"noteIndex":0},"schema":"https://github.com/citation-style-language/schema/raw/master/csl-citation.json"}</w:instrText>
      </w:r>
      <w:r w:rsidR="00683B47">
        <w:fldChar w:fldCharType="separate"/>
      </w:r>
      <w:r w:rsidR="00683B47" w:rsidRPr="00683B47">
        <w:rPr>
          <w:noProof/>
        </w:rPr>
        <w:t>[3]</w:t>
      </w:r>
      <w:r w:rsidR="00683B47">
        <w:fldChar w:fldCharType="end"/>
      </w:r>
      <w:r w:rsidRPr="001437F8">
        <w:t xml:space="preserve">. While in the same years, the floor area has increased from 685 million </w:t>
      </w:r>
      <w:proofErr w:type="spellStart"/>
      <w:r w:rsidRPr="001437F8">
        <w:t>m</w:t>
      </w:r>
      <w:r w:rsidRPr="001437F8">
        <w:rPr>
          <w:vertAlign w:val="superscript"/>
        </w:rPr>
        <w:t>s</w:t>
      </w:r>
      <w:proofErr w:type="spellEnd"/>
      <w:r w:rsidRPr="001437F8">
        <w:t xml:space="preserve"> to about 1682 million </w:t>
      </w:r>
      <w:proofErr w:type="spellStart"/>
      <w:r w:rsidRPr="001437F8">
        <w:t>m</w:t>
      </w:r>
      <w:r w:rsidRPr="001437F8">
        <w:rPr>
          <w:vertAlign w:val="superscript"/>
        </w:rPr>
        <w:t>s</w:t>
      </w:r>
      <w:proofErr w:type="spellEnd"/>
      <w:r w:rsidRPr="001437F8">
        <w:t xml:space="preserve">. Figure 1 shows the distribution of this energy among different applications or areas.  </w:t>
      </w:r>
    </w:p>
    <w:p w14:paraId="6301CEA8" w14:textId="77777777" w:rsidR="00785F8C" w:rsidRPr="001437F8" w:rsidRDefault="00CE41F1" w:rsidP="001B4D42">
      <w:pPr>
        <w:spacing w:after="184" w:line="360" w:lineRule="auto"/>
        <w:ind w:left="22" w:right="0" w:firstLine="0"/>
        <w:jc w:val="left"/>
      </w:pPr>
      <w:r w:rsidRPr="001437F8">
        <w:rPr>
          <w:rFonts w:eastAsia="Calibri"/>
          <w:noProof/>
          <w:sz w:val="22"/>
          <w:lang w:val="en-US" w:eastAsia="en-US"/>
        </w:rPr>
        <w:lastRenderedPageBreak/>
        <mc:AlternateContent>
          <mc:Choice Requires="wpg">
            <w:drawing>
              <wp:inline distT="0" distB="0" distL="0" distR="0" wp14:anchorId="2D964A93" wp14:editId="79B7B527">
                <wp:extent cx="5663882" cy="2478478"/>
                <wp:effectExtent l="0" t="0" r="0" b="0"/>
                <wp:docPr id="34620" name="Group 34620"/>
                <wp:cNvGraphicFramePr/>
                <a:graphic xmlns:a="http://schemas.openxmlformats.org/drawingml/2006/main">
                  <a:graphicData uri="http://schemas.microsoft.com/office/word/2010/wordprocessingGroup">
                    <wpg:wgp>
                      <wpg:cNvGrpSpPr/>
                      <wpg:grpSpPr>
                        <a:xfrm>
                          <a:off x="0" y="0"/>
                          <a:ext cx="5663882" cy="2478478"/>
                          <a:chOff x="0" y="0"/>
                          <a:chExt cx="5663882" cy="2478478"/>
                        </a:xfrm>
                      </wpg:grpSpPr>
                      <wps:wsp>
                        <wps:cNvPr id="721" name="Rectangle 721"/>
                        <wps:cNvSpPr/>
                        <wps:spPr>
                          <a:xfrm>
                            <a:off x="5625782" y="2339845"/>
                            <a:ext cx="50673" cy="184382"/>
                          </a:xfrm>
                          <a:prstGeom prst="rect">
                            <a:avLst/>
                          </a:prstGeom>
                          <a:ln>
                            <a:noFill/>
                          </a:ln>
                        </wps:spPr>
                        <wps:txbx>
                          <w:txbxContent>
                            <w:p w14:paraId="570D2F97"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764" name="Picture 764"/>
                          <pic:cNvPicPr/>
                        </pic:nvPicPr>
                        <pic:blipFill>
                          <a:blip r:embed="rId6"/>
                          <a:stretch>
                            <a:fillRect/>
                          </a:stretch>
                        </pic:blipFill>
                        <pic:spPr>
                          <a:xfrm>
                            <a:off x="4763" y="4826"/>
                            <a:ext cx="5602986" cy="2418715"/>
                          </a:xfrm>
                          <a:prstGeom prst="rect">
                            <a:avLst/>
                          </a:prstGeom>
                        </pic:spPr>
                      </pic:pic>
                      <wps:wsp>
                        <wps:cNvPr id="765" name="Shape 765"/>
                        <wps:cNvSpPr/>
                        <wps:spPr>
                          <a:xfrm>
                            <a:off x="0" y="0"/>
                            <a:ext cx="5612511" cy="2428240"/>
                          </a:xfrm>
                          <a:custGeom>
                            <a:avLst/>
                            <a:gdLst/>
                            <a:ahLst/>
                            <a:cxnLst/>
                            <a:rect l="0" t="0" r="0" b="0"/>
                            <a:pathLst>
                              <a:path w="5612511" h="2428240">
                                <a:moveTo>
                                  <a:pt x="0" y="2428240"/>
                                </a:moveTo>
                                <a:lnTo>
                                  <a:pt x="5612511" y="2428240"/>
                                </a:lnTo>
                                <a:lnTo>
                                  <a:pt x="5612511"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D964A93" id="Group 34620" o:spid="_x0000_s1026" style="width:445.95pt;height:195.15pt;mso-position-horizontal-relative:char;mso-position-vertical-relative:line" coordsize="56638,24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">
                <v:rect id="Rectangle 721" o:spid="_x0000_s1027" style="position:absolute;left:56257;top:23398;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" filled="f" stroked="f">
                  <v:textbox inset="0,0,0,0">
                    <w:txbxContent>
                      <w:p w14:paraId="570D2F97" w14:textId="77777777" w:rsidR="00CE41F1" w:rsidRDefault="00CE41F1">
                        <w:pPr>
                          <w:spacing w:after="160"/>
                          <w:ind w:left="0" w:right="0" w:firstLine="0"/>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4" o:spid="_x0000_s1028" type="#_x0000_t75" style="position:absolute;left:47;top:48;width:56030;height:24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">
                  <v:imagedata r:id="rId7" o:title=""/>
                </v:shape>
                <v:shape id="Shape 765" o:spid="_x0000_s1029" style="position:absolute;width:56125;height:24282;visibility:visible;mso-wrap-style:square;v-text-anchor:top" coordsize="5612511,2428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" path="m,2428240r5612511,l5612511,,,,,2428240xe" filled="f">
                  <v:path arrowok="t" textboxrect="0,0,5612511,2428240"/>
                </v:shape>
                <w10:anchorlock/>
              </v:group>
            </w:pict>
          </mc:Fallback>
        </mc:AlternateContent>
      </w:r>
    </w:p>
    <w:p w14:paraId="6442DC10" w14:textId="73C4BC7B" w:rsidR="00785F8C" w:rsidRPr="001437F8" w:rsidRDefault="00CE41F1" w:rsidP="00683B47">
      <w:pPr>
        <w:spacing w:after="113" w:line="360" w:lineRule="auto"/>
        <w:ind w:right="67"/>
        <w:jc w:val="center"/>
      </w:pPr>
      <w:r w:rsidRPr="001437F8">
        <w:t>Figure 1: Share of Energy Supplies in Australia's Energy Mix</w:t>
      </w:r>
      <w:r w:rsidRPr="001437F8">
        <w:rPr>
          <w:sz w:val="30"/>
        </w:rPr>
        <w:t xml:space="preserve"> </w:t>
      </w:r>
      <w:r w:rsidR="00683B47">
        <w:rPr>
          <w:sz w:val="30"/>
        </w:rPr>
        <w:fldChar w:fldCharType="begin" w:fldLock="1"/>
      </w:r>
      <w:r w:rsidR="00683B47">
        <w:rPr>
          <w:sz w:val="30"/>
        </w:rPr>
        <w:instrText>ADDIN CSL_CITATION {"citationItems":[{"id":"ITEM-1","itemData":{"DOI":"10.1016/j.enpol.2017.06.056","ISSN":"0301-4215","author":[{"dropping-particle":"","family":"Cheung","given":"Grace","non-dropping-particle":"","parse-names":false,"suffix":""},{"dropping-particle":"","family":"Davies","given":"Peter J","non-dropping-particle":"","parse-names":false,"suffix":""}],"container-title":"Energy Policy","id":"ITEM-1","issue":"December 2016","issued":{"date-parts":[["2017"]]},"page":"96-108","publisher":"Elsevier Ltd","title":"In the transformation of energy systems : what is holding Australia back ?","type":"article-journal","volume":"109"},"uris":["http://www.mendeley.com/documents/?uuid=c8b95ad4-12e4-476c-8a56-d3fc230dba00"]}],"mendeley":{"formattedCitation":"[3]","plainTextFormattedCitation":"[3]","previouslyFormattedCitation":"[3]"},"properties":{"noteIndex":0},"schema":"https://github.com/citation-style-language/schema/raw/master/csl-citation.json"}</w:instrText>
      </w:r>
      <w:r w:rsidR="00683B47">
        <w:rPr>
          <w:sz w:val="30"/>
        </w:rPr>
        <w:fldChar w:fldCharType="separate"/>
      </w:r>
      <w:r w:rsidR="00683B47" w:rsidRPr="00683B47">
        <w:rPr>
          <w:noProof/>
          <w:sz w:val="30"/>
        </w:rPr>
        <w:t>[3]</w:t>
      </w:r>
      <w:r w:rsidR="00683B47">
        <w:rPr>
          <w:sz w:val="30"/>
        </w:rPr>
        <w:fldChar w:fldCharType="end"/>
      </w:r>
    </w:p>
    <w:p w14:paraId="74014F3D" w14:textId="77777777" w:rsidR="00785F8C" w:rsidRPr="001437F8" w:rsidRDefault="00CE41F1" w:rsidP="001B4D42">
      <w:pPr>
        <w:pStyle w:val="Heading3"/>
        <w:spacing w:line="360" w:lineRule="auto"/>
        <w:ind w:left="585" w:hanging="600"/>
      </w:pPr>
      <w:bookmarkStart w:id="8" w:name="_Toc46526"/>
      <w:r w:rsidRPr="001437F8">
        <w:t xml:space="preserve">Policy and Measures for Energy Control </w:t>
      </w:r>
      <w:bookmarkEnd w:id="8"/>
    </w:p>
    <w:p w14:paraId="7149D9E8" w14:textId="7C70D6C1" w:rsidR="00785F8C" w:rsidRPr="001437F8" w:rsidRDefault="00E42136" w:rsidP="001B4D42">
      <w:pPr>
        <w:spacing w:line="360" w:lineRule="auto"/>
        <w:ind w:left="-5" w:right="51"/>
      </w:pPr>
      <w:r>
        <w:t>The r</w:t>
      </w:r>
      <w:r w:rsidR="00CE41F1" w:rsidRPr="001437F8">
        <w:t xml:space="preserve">esidential building sector, being </w:t>
      </w:r>
      <w:r>
        <w:t xml:space="preserve">a </w:t>
      </w:r>
      <w:r w:rsidR="00CE41F1" w:rsidRPr="001437F8">
        <w:t xml:space="preserve">major consumer of </w:t>
      </w:r>
      <w:r>
        <w:t xml:space="preserve">the </w:t>
      </w:r>
      <w:r w:rsidR="00CE41F1" w:rsidRPr="001437F8">
        <w:t xml:space="preserve">world’s energy reserves has attained significant attention </w:t>
      </w:r>
      <w:r>
        <w:t>from</w:t>
      </w:r>
      <w:r w:rsidR="00CE41F1" w:rsidRPr="001437F8">
        <w:t xml:space="preserve"> policymakers for the last two decades. The rapidly growing population, increasing urbanization trend and luxurious living style of people demanding higher comfort level are key drivers of building energy demand. Globally, many residential energy policies are framed for presenting different energy</w:t>
      </w:r>
      <w:r>
        <w:t>-</w:t>
      </w:r>
      <w:r w:rsidR="00CE41F1" w:rsidRPr="001437F8">
        <w:t xml:space="preserve">saving programs by signifying numerous potential areas and loopholes. The objective of these programs is to minimize the rapidly growing energy demand in </w:t>
      </w:r>
      <w:r>
        <w:t xml:space="preserve">the </w:t>
      </w:r>
      <w:r w:rsidR="00CE41F1" w:rsidRPr="001437F8">
        <w:t>residential sector. In this regard, China’s revised energy policies are worth mentioning because their energy</w:t>
      </w:r>
      <w:r>
        <w:t>-</w:t>
      </w:r>
      <w:r w:rsidR="00CE41F1" w:rsidRPr="001437F8">
        <w:t>saving tendency is increased from 14.65% to 24.9% after implementation in 10 years</w:t>
      </w:r>
      <w:r w:rsidR="00683B47">
        <w:t xml:space="preserve"> </w:t>
      </w:r>
      <w:r w:rsidR="00683B47">
        <w:fldChar w:fldCharType="begin" w:fldLock="1"/>
      </w:r>
      <w:r w:rsidR="00683B47">
        <w:instrText>ADDIN CSL_CITATION {"citationItems":[{"id":"ITEM-1","itemData":{"DOI":"10.3390/su7044225","ISBN":"1512009598","abstract":"The rapid growth of transport requirements in China will incur increasing transport energy demands and associated environmental pressures. In this paper, we employ a generalized data envelopment analysis (DEA) to evaluate the relative energy efficiency of rail, road, aviation and water transport from 1971 to 2011 by considering the energy input and passenger-kilometers (PKM) and freight ton-kilometers (TKM) outputs. The results show that the optimal energy efficiencies observed in 2011 are for rail and water transport, with the opposite observed for the energy efficiencies of aviation and road transport. In addition, we extend the DEA model to estimate future transport energy consumption in China. If each transport mode in 2020 is optimized throughout the observed period, the national transport energy consumption in 2020 will reach 497,701 kilotons coal equivalent (ktce), whereas the annual growth rate from 2011 to 2020 will be 5.7{%}. Assuming that efficiency improvements occur in this period, the estimated national transport energy consumption in 2020 will be 443,126 ktce, whereas the annual growth rate from 2011 to 2020 will be 4.4{%}, which is still higher than that of the national total energy consumption (3.8{%}).","author":[{"dropping-particle":"","family":"Lin","given":"Weibin","non-dropping-particle":"","parse-names":false,"suffix":""},{"dropping-particle":"","family":"Chen","given":"Bin","non-dropping-particle":"","parse-names":false,"suffix":""},{"dropping-particle":"","family":"Xie","given":"Lina","non-dropping-particle":"","parse-names":false,"suffix":""},{"dropping-particle":"","family":"Pan","given":"Haoran","non-dropping-particle":"","parse-names":false,"suffix":""}],"id":"ITEM-1","issued":{"date-parts":[["2015"]]},"page":"4225-4239","title":"Estimating Energy Consumption of Transport Modes in China Using DEA","type":"article-journal"},"uris":["http://www.mendeley.com/documents/?uuid=0db1e98e-cf27-48c0-9b18-3d861e717145"]}],"mendeley":{"formattedCitation":"[4]","plainTextFormattedCitation":"[4]","previouslyFormattedCitation":"[4]"},"properties":{"noteIndex":0},"schema":"https://github.com/citation-style-language/schema/raw/master/csl-citation.json"}</w:instrText>
      </w:r>
      <w:r w:rsidR="00683B47">
        <w:fldChar w:fldCharType="separate"/>
      </w:r>
      <w:r w:rsidR="00683B47" w:rsidRPr="00683B47">
        <w:rPr>
          <w:noProof/>
        </w:rPr>
        <w:t>[4]</w:t>
      </w:r>
      <w:r w:rsidR="00683B47">
        <w:fldChar w:fldCharType="end"/>
      </w:r>
      <w:r w:rsidR="00CE41F1" w:rsidRPr="001437F8">
        <w:t xml:space="preserve">. These policies are </w:t>
      </w:r>
      <w:r>
        <w:t xml:space="preserve">a </w:t>
      </w:r>
      <w:r w:rsidR="00CE41F1" w:rsidRPr="001437F8">
        <w:t xml:space="preserve">road map for policymakers of countries with similar climatic and demographic conditions. </w:t>
      </w:r>
      <w:r>
        <w:t>The policymakers must</w:t>
      </w:r>
      <w:r w:rsidR="00CE41F1" w:rsidRPr="001437F8">
        <w:t xml:space="preserve"> have </w:t>
      </w:r>
      <w:r>
        <w:t xml:space="preserve">a </w:t>
      </w:r>
      <w:r w:rsidR="00CE41F1" w:rsidRPr="001437F8">
        <w:t xml:space="preserve">prior insight </w:t>
      </w:r>
      <w:r>
        <w:t>into</w:t>
      </w:r>
      <w:r w:rsidR="00CE41F1" w:rsidRPr="001437F8">
        <w:t xml:space="preserve"> existing energy demand, GDP, energy prices, per capita income level, technological development</w:t>
      </w:r>
      <w:r>
        <w:t>,</w:t>
      </w:r>
      <w:r w:rsidR="00CE41F1" w:rsidRPr="001437F8">
        <w:t xml:space="preserve"> and living standards</w:t>
      </w:r>
      <w:r w:rsidR="00683B47">
        <w:t xml:space="preserve"> </w:t>
      </w:r>
      <w:r w:rsidR="00683B47">
        <w:fldChar w:fldCharType="begin" w:fldLock="1"/>
      </w:r>
      <w:r w:rsidR="00683B47">
        <w:instrText>ADDIN CSL_CITATION {"citationItems":[{"id":"ITEM-1","itemData":{"author":[{"dropping-particle":"","family":"Wu","given":"Tian","non-dropping-particle":"","parse-names":false,"suffix":""},{"dropping-particle":"","family":"Zhang","given":"Mengbo","non-dropping-particle":"","parse-names":false,"suffix":""},{"dropping-particle":"","family":"Ou","given":"Xunmin","non-dropping-particle":"","parse-names":false,"suffix":""}],"container-title":"Energies","id":"ITEM-1","issue":"11","issued":{"date-parts":[["2014"]]},"page":"7454-7482","publisher":"Multidisciplinary Digital Publishing Institute","title":"Analysis of future vehicle energy demand in China based on a Gompertz function method and computable general equilibrium model","type":"article-journal","volume":"7"},"uris":["http://www.mendeley.com/documents/?uuid=38e10eed-cd82-496a-9600-d75c83b7c093"]}],"mendeley":{"formattedCitation":"[5]","plainTextFormattedCitation":"[5]","previouslyFormattedCitation":"[5]"},"properties":{"noteIndex":0},"schema":"https://github.com/citation-style-language/schema/raw/master/csl-citation.json"}</w:instrText>
      </w:r>
      <w:r w:rsidR="00683B47">
        <w:fldChar w:fldCharType="separate"/>
      </w:r>
      <w:r w:rsidR="00683B47" w:rsidRPr="00683B47">
        <w:rPr>
          <w:noProof/>
        </w:rPr>
        <w:t>[5]</w:t>
      </w:r>
      <w:r w:rsidR="00683B47">
        <w:fldChar w:fldCharType="end"/>
      </w:r>
      <w:r w:rsidR="00CE41F1" w:rsidRPr="001437F8">
        <w:t xml:space="preserve">. </w:t>
      </w:r>
      <w:r>
        <w:t>A h</w:t>
      </w:r>
      <w:r w:rsidR="00CE41F1" w:rsidRPr="001437F8">
        <w:t xml:space="preserve">uge amount of energy saving can be achieved after </w:t>
      </w:r>
      <w:r>
        <w:t xml:space="preserve">the </w:t>
      </w:r>
      <w:r w:rsidR="00CE41F1" w:rsidRPr="001437F8">
        <w:t xml:space="preserve">implementation of national energy policies in the building sector. There must be some empowered institutional framework comprising officials for inspecting newly constructed houses and retrofits as per energy codes and providing the construction industry with certified and </w:t>
      </w:r>
      <w:proofErr w:type="spellStart"/>
      <w:r w:rsidR="00CE41F1" w:rsidRPr="001437F8">
        <w:t>labeled</w:t>
      </w:r>
      <w:proofErr w:type="spellEnd"/>
      <w:r w:rsidR="00CE41F1" w:rsidRPr="001437F8">
        <w:t xml:space="preserve"> energy</w:t>
      </w:r>
      <w:r>
        <w:t>-</w:t>
      </w:r>
      <w:r w:rsidR="00CE41F1" w:rsidRPr="001437F8">
        <w:t>efficient building materials for effective compliance of energy policies and codes</w:t>
      </w:r>
      <w:r w:rsidR="00683B47">
        <w:t xml:space="preserve"> </w:t>
      </w:r>
      <w:r w:rsidR="00683B47">
        <w:fldChar w:fldCharType="begin" w:fldLock="1"/>
      </w:r>
      <w:r w:rsidR="00683B47">
        <w:instrText>ADDIN CSL_CITATION {"citationItems":[{"id":"ITEM-1","itemData":{"DOI":"10.1016/j.enbuild.2019.04.024","author":[{"dropping-particle":"","family":"Geng","given":"Yang","non-dropping-particle":"","parse-names":false,"suffix":""},{"dropping-particle":"","family":"Ji","given":"Wenjie","non-dropping-particle":"","parse-names":false,"suffix":""},{"dropping-particle":"","family":"Wang","given":"Zhe","non-dropping-particle":"","parse-names":false,"suffix":""},{"dropping-particle":"","family":"Lin","given":"Borong","non-dropping-particle":"","parse-names":false,"suffix":""},{"dropping-particle":"","family":"Zhu","given":"Yingxin","non-dropping-particle":"","parse-names":false,"suffix":""}],"id":"ITEM-1","issued":{"date-parts":[["2019"]]},"page":"366-368","publisher":"Elsevier B.V.","title":"Energy &amp; Buildings Response to the commentary on “ A review of operating performance in green buildings : Energy use , indoor environmental quality and occupant satisfaction ” by John H . Scofield","type":"article-journal","volume":"194"},"uris":["http://www.mendeley.com/documents/?uuid=d190b017-9650-4e60-a192-90c7b713264d"]}],"mendeley":{"formattedCitation":"[6]","plainTextFormattedCitation":"[6]","previouslyFormattedCitation":"[6]"},"properties":{"noteIndex":0},"schema":"https://github.com/citation-style-language/schema/raw/master/csl-citation.json"}</w:instrText>
      </w:r>
      <w:r w:rsidR="00683B47">
        <w:fldChar w:fldCharType="separate"/>
      </w:r>
      <w:r w:rsidR="00683B47" w:rsidRPr="00683B47">
        <w:rPr>
          <w:noProof/>
        </w:rPr>
        <w:t>[6]</w:t>
      </w:r>
      <w:r w:rsidR="00683B47">
        <w:fldChar w:fldCharType="end"/>
      </w:r>
      <w:r w:rsidR="00CE41F1" w:rsidRPr="001437F8">
        <w:t xml:space="preserve">. </w:t>
      </w:r>
    </w:p>
    <w:p w14:paraId="39399823" w14:textId="0FEBA00E" w:rsidR="00785F8C" w:rsidRPr="001437F8" w:rsidRDefault="00CE41F1" w:rsidP="001B4D42">
      <w:pPr>
        <w:spacing w:line="360" w:lineRule="auto"/>
        <w:ind w:left="-5" w:right="51"/>
      </w:pPr>
      <w:r w:rsidRPr="001437F8">
        <w:t xml:space="preserve">For improving the thermal efficiency of houses and reducing their annual energy demand, several measures and policy implications have been performed. This includes the energy savings through LEHs (Low energy house) concept, integration of renewables, and smart </w:t>
      </w:r>
      <w:r w:rsidRPr="001437F8">
        <w:lastRenderedPageBreak/>
        <w:t>metering technologies</w:t>
      </w:r>
      <w:r w:rsidR="00683B47">
        <w:t xml:space="preserve"> </w:t>
      </w:r>
      <w:r w:rsidR="00683B47">
        <w:fldChar w:fldCharType="begin" w:fldLock="1"/>
      </w:r>
      <w:r w:rsidR="00683B47">
        <w:instrText>ADDIN CSL_CITATION {"citationItems":[{"id":"ITEM-1","itemData":{"DOI":"10.1016/j.rser.2019.109390","ISSN":"1364-0321","author":[{"dropping-particle":"","family":"Lauzet","given":"Nicolas","non-dropping-particle":"","parse-names":false,"suffix":""},{"dropping-particle":"","family":"Rodler","given":"Auline","non-dropping-particle":"","parse-names":false,"suffix":""},{"dropping-particle":"","family":"Musy","given":"Marjorie","non-dropping-particle":"","parse-names":false,"suffix":""},{"dropping-particle":"","family":"Azam","given":"Marie-hélène","non-dropping-particle":"","parse-names":false,"suffix":""},{"dropping-particle":"","family":"Guernouti","given":"Sihem","non-dropping-particle":"","parse-names":false,"suffix":""},{"dropping-particle":"","family":"Mauree","given":"Dasaraden","non-dropping-particle":"","parse-names":false,"suffix":""},{"dropping-particle":"","family":"Colinart","given":"Thibaut","non-dropping-particle":"","parse-names":false,"suffix":""}],"container-title":"Renewable and Sustainable Energy Reviews","id":"ITEM-1","issue":"February","issued":{"date-parts":[["2019"]]},"page":"109390","publisher":"Elsevier Ltd","title":"How building energy models take the local climate into account in an urban context – A review","type":"article-journal","volume":"116"},"uris":["http://www.mendeley.com/documents/?uuid=3044f0eb-891a-46ed-8dd2-e3c15505f986"]}],"mendeley":{"formattedCitation":"[7]","plainTextFormattedCitation":"[7]","previouslyFormattedCitation":"[7]"},"properties":{"noteIndex":0},"schema":"https://github.com/citation-style-language/schema/raw/master/csl-citation.json"}</w:instrText>
      </w:r>
      <w:r w:rsidR="00683B47">
        <w:fldChar w:fldCharType="separate"/>
      </w:r>
      <w:r w:rsidR="00683B47" w:rsidRPr="00683B47">
        <w:rPr>
          <w:noProof/>
        </w:rPr>
        <w:t>[7]</w:t>
      </w:r>
      <w:r w:rsidR="00683B47">
        <w:fldChar w:fldCharType="end"/>
      </w:r>
      <w:r w:rsidRPr="001437F8">
        <w:t xml:space="preserve">. In Australia, every newly constructed household must achieve a standard of at least </w:t>
      </w:r>
      <w:r w:rsidR="00E42136">
        <w:t xml:space="preserve">a </w:t>
      </w:r>
      <w:r w:rsidRPr="001437F8">
        <w:t>6-star building under the Development Act 1993. This is one of the major reasons that future projections of household energy consumption in Australia are very much controlled. This control of demand is critical for establishing the relevant capacity of the national grid</w:t>
      </w:r>
      <w:r w:rsidR="00683B47">
        <w:t xml:space="preserve"> </w:t>
      </w:r>
      <w:r w:rsidR="00683B47">
        <w:fldChar w:fldCharType="begin" w:fldLock="1"/>
      </w:r>
      <w:r w:rsidR="00683B47">
        <w:instrText>ADDIN CSL_CITATION {"citationItems":[{"id":"ITEM-1","itemData":{"DOI":"10.1016/j.erss.2018.05.027","ISSN":"2214-6296","author":[{"dropping-particle":"","family":"Dowling","given":"Robyn","non-dropping-particle":"","parse-names":false,"suffix":""},{"dropping-particle":"","family":"Mcguirk","given":"Pauline","non-dropping-particle":"","parse-names":false,"suffix":""},{"dropping-particle":"","family":"Maalsen","given":"Sophia","non-dropping-particle":"","parse-names":false,"suffix":""}],"container-title":"Energy Research &amp; Social Science","id":"ITEM-1","issue":"May","issued":{"date-parts":[["2018"]]},"page":"260-267","publisher":"Elsevier","title":"Energy Research &amp; Social Science Multiscalar governance of urban energy transitions in Australia : The cases of Sydney and Melbourne","type":"article-journal","volume":"44"},"uris":["http://www.mendeley.com/documents/?uuid=b79110cc-c1a5-4138-927c-baa0ae1f41f8"]}],"mendeley":{"formattedCitation":"[8]","plainTextFormattedCitation":"[8]","previouslyFormattedCitation":"[8]"},"properties":{"noteIndex":0},"schema":"https://github.com/citation-style-language/schema/raw/master/csl-citation.json"}</w:instrText>
      </w:r>
      <w:r w:rsidR="00683B47">
        <w:fldChar w:fldCharType="separate"/>
      </w:r>
      <w:r w:rsidR="00683B47" w:rsidRPr="00683B47">
        <w:rPr>
          <w:noProof/>
        </w:rPr>
        <w:t>[8]</w:t>
      </w:r>
      <w:r w:rsidR="00683B47">
        <w:fldChar w:fldCharType="end"/>
      </w:r>
      <w:r w:rsidRPr="001437F8">
        <w:t xml:space="preserve">.  </w:t>
      </w:r>
    </w:p>
    <w:p w14:paraId="718E3E1E" w14:textId="4E34DE6B" w:rsidR="00785F8C" w:rsidRPr="001437F8" w:rsidRDefault="00CE41F1" w:rsidP="001B4D42">
      <w:pPr>
        <w:spacing w:line="360" w:lineRule="auto"/>
        <w:ind w:left="-5" w:right="51"/>
      </w:pPr>
      <w:r w:rsidRPr="001437F8">
        <w:t xml:space="preserve">Different methodologies have been adopted to assess energy consumption. Principles of actual load monitoring have been adopted for reducing and overcoming the errors in conventional and newly built houses. This has </w:t>
      </w:r>
      <w:r w:rsidR="00E42136">
        <w:t>the</w:t>
      </w:r>
      <w:r w:rsidRPr="001437F8">
        <w:t xml:space="preserve"> ultimate goal of achieving high energy efficiency which facilitates energy management. This also facilitates </w:t>
      </w:r>
      <w:proofErr w:type="spellStart"/>
      <w:r w:rsidRPr="001437F8">
        <w:t>analyzing</w:t>
      </w:r>
      <w:proofErr w:type="spellEnd"/>
      <w:r w:rsidRPr="001437F8">
        <w:t xml:space="preserve"> the peak load demand timings which provide critical interpretations and a step closer towards zero-energy buildings.  </w:t>
      </w:r>
    </w:p>
    <w:p w14:paraId="78F20912" w14:textId="51666B19" w:rsidR="00785F8C" w:rsidRPr="001437F8" w:rsidRDefault="00CE41F1" w:rsidP="001B4D42">
      <w:pPr>
        <w:pStyle w:val="Heading2"/>
        <w:spacing w:line="360" w:lineRule="auto"/>
        <w:ind w:left="405" w:right="51" w:hanging="420"/>
        <w:jc w:val="both"/>
      </w:pPr>
      <w:bookmarkStart w:id="9" w:name="_Toc46527"/>
      <w:r w:rsidRPr="001437F8">
        <w:t>End</w:t>
      </w:r>
      <w:r w:rsidR="00E42136">
        <w:t>-</w:t>
      </w:r>
      <w:r w:rsidRPr="001437F8">
        <w:t xml:space="preserve">uses Contributing to Building Energy Demand and their Trends in Australia </w:t>
      </w:r>
      <w:bookmarkEnd w:id="9"/>
    </w:p>
    <w:p w14:paraId="7852E143" w14:textId="6660C052" w:rsidR="00785F8C" w:rsidRPr="001437F8" w:rsidRDefault="00CE41F1" w:rsidP="001B4D42">
      <w:pPr>
        <w:spacing w:after="0" w:line="360" w:lineRule="auto"/>
        <w:ind w:left="-5" w:right="51"/>
      </w:pPr>
      <w:r w:rsidRPr="001437F8">
        <w:t xml:space="preserve">Energy consumption of </w:t>
      </w:r>
      <w:r w:rsidR="00E42136">
        <w:t xml:space="preserve">the </w:t>
      </w:r>
      <w:r w:rsidRPr="001437F8">
        <w:t>building sector is majorly consumed in the below</w:t>
      </w:r>
      <w:r w:rsidR="00E42136">
        <w:t>-</w:t>
      </w:r>
      <w:r w:rsidRPr="001437F8">
        <w:t xml:space="preserve">mentioned end uses. </w:t>
      </w:r>
    </w:p>
    <w:p w14:paraId="1E98AC92" w14:textId="77777777" w:rsidR="00785F8C" w:rsidRPr="001437F8" w:rsidRDefault="00CE41F1" w:rsidP="001B4D42">
      <w:pPr>
        <w:spacing w:after="1" w:line="360" w:lineRule="auto"/>
        <w:ind w:left="-5" w:right="51"/>
      </w:pPr>
      <w:r w:rsidRPr="001437F8">
        <w:t xml:space="preserve">A share of these demand areas is shown in Figure 2. </w:t>
      </w:r>
    </w:p>
    <w:p w14:paraId="62211FCC" w14:textId="77777777" w:rsidR="00785F8C" w:rsidRPr="001437F8" w:rsidRDefault="00CE41F1" w:rsidP="001B4D42">
      <w:pPr>
        <w:spacing w:after="178" w:line="360" w:lineRule="auto"/>
        <w:ind w:left="22" w:right="0" w:firstLine="0"/>
        <w:jc w:val="left"/>
      </w:pPr>
      <w:r w:rsidRPr="001437F8">
        <w:rPr>
          <w:rFonts w:eastAsia="Calibri"/>
          <w:noProof/>
          <w:sz w:val="22"/>
          <w:lang w:val="en-US" w:eastAsia="en-US"/>
        </w:rPr>
        <mc:AlternateContent>
          <mc:Choice Requires="wpg">
            <w:drawing>
              <wp:inline distT="0" distB="0" distL="0" distR="0" wp14:anchorId="17AD8B83" wp14:editId="50734448">
                <wp:extent cx="5758370" cy="4572898"/>
                <wp:effectExtent l="0" t="0" r="0" b="0"/>
                <wp:docPr id="35262" name="Group 35262"/>
                <wp:cNvGraphicFramePr/>
                <a:graphic xmlns:a="http://schemas.openxmlformats.org/drawingml/2006/main">
                  <a:graphicData uri="http://schemas.microsoft.com/office/word/2010/wordprocessingGroup">
                    <wpg:wgp>
                      <wpg:cNvGrpSpPr/>
                      <wpg:grpSpPr>
                        <a:xfrm>
                          <a:off x="0" y="0"/>
                          <a:ext cx="5758370" cy="4572898"/>
                          <a:chOff x="0" y="0"/>
                          <a:chExt cx="5770943" cy="4618647"/>
                        </a:xfrm>
                      </wpg:grpSpPr>
                      <wps:wsp>
                        <wps:cNvPr id="817" name="Rectangle 817"/>
                        <wps:cNvSpPr/>
                        <wps:spPr>
                          <a:xfrm>
                            <a:off x="5720270" y="4434265"/>
                            <a:ext cx="50673" cy="184382"/>
                          </a:xfrm>
                          <a:prstGeom prst="rect">
                            <a:avLst/>
                          </a:prstGeom>
                          <a:ln>
                            <a:noFill/>
                          </a:ln>
                        </wps:spPr>
                        <wps:txbx>
                          <w:txbxContent>
                            <w:p w14:paraId="648970ED"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825" name="Picture 825"/>
                          <pic:cNvPicPr/>
                        </pic:nvPicPr>
                        <pic:blipFill>
                          <a:blip r:embed="rId8"/>
                          <a:stretch>
                            <a:fillRect/>
                          </a:stretch>
                        </pic:blipFill>
                        <pic:spPr>
                          <a:xfrm>
                            <a:off x="4763" y="4762"/>
                            <a:ext cx="5688203" cy="4512310"/>
                          </a:xfrm>
                          <a:prstGeom prst="rect">
                            <a:avLst/>
                          </a:prstGeom>
                        </pic:spPr>
                      </pic:pic>
                      <wps:wsp>
                        <wps:cNvPr id="826" name="Shape 826"/>
                        <wps:cNvSpPr/>
                        <wps:spPr>
                          <a:xfrm>
                            <a:off x="0" y="0"/>
                            <a:ext cx="5697728" cy="4521835"/>
                          </a:xfrm>
                          <a:custGeom>
                            <a:avLst/>
                            <a:gdLst/>
                            <a:ahLst/>
                            <a:cxnLst/>
                            <a:rect l="0" t="0" r="0" b="0"/>
                            <a:pathLst>
                              <a:path w="5697728" h="4521835">
                                <a:moveTo>
                                  <a:pt x="0" y="4521835"/>
                                </a:moveTo>
                                <a:lnTo>
                                  <a:pt x="5697728" y="4521835"/>
                                </a:lnTo>
                                <a:lnTo>
                                  <a:pt x="5697728"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7AD8B83" id="Group 35262" o:spid="_x0000_s1030" style="width:453.4pt;height:360.05pt;mso-position-horizontal-relative:char;mso-position-vertical-relative:line" coordsize="57709,46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">
                <v:rect id="Rectangle 817" o:spid="_x0000_s1031" style="position:absolute;left:57202;top:44342;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" filled="f" stroked="f">
                  <v:textbox inset="0,0,0,0">
                    <w:txbxContent>
                      <w:p w14:paraId="648970ED" w14:textId="77777777" w:rsidR="00CE41F1" w:rsidRDefault="00CE41F1">
                        <w:pPr>
                          <w:spacing w:after="160"/>
                          <w:ind w:left="0" w:right="0" w:firstLine="0"/>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25" o:spid="_x0000_s1032" type="#_x0000_t75" style="position:absolute;left:47;top:47;width:56882;height:45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">
                  <v:imagedata r:id="rId9" o:title=""/>
                </v:shape>
                <v:shape id="Shape 826" o:spid="_x0000_s1033" style="position:absolute;width:56977;height:45218;visibility:visible;mso-wrap-style:square;v-text-anchor:top" coordsize="5697728,4521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" path="m,4521835r5697728,l5697728,,,,,4521835xe" filled="f">
                  <v:path arrowok="t" textboxrect="0,0,5697728,4521835"/>
                </v:shape>
                <w10:anchorlock/>
              </v:group>
            </w:pict>
          </mc:Fallback>
        </mc:AlternateContent>
      </w:r>
    </w:p>
    <w:p w14:paraId="2BCDCF3E" w14:textId="04008670" w:rsidR="00785F8C" w:rsidRPr="001437F8" w:rsidRDefault="00CE41F1" w:rsidP="001B4D42">
      <w:pPr>
        <w:spacing w:after="0" w:line="360" w:lineRule="auto"/>
        <w:ind w:left="0" w:firstLine="0"/>
        <w:jc w:val="center"/>
      </w:pPr>
      <w:r w:rsidRPr="001437F8">
        <w:rPr>
          <w:rFonts w:eastAsia="Calibri"/>
        </w:rPr>
        <w:lastRenderedPageBreak/>
        <w:t>Figure 2: Share of different end-uses on total energy mix</w:t>
      </w:r>
      <w:r w:rsidR="00683B47">
        <w:rPr>
          <w:rFonts w:eastAsia="Calibri"/>
        </w:rPr>
        <w:t xml:space="preserve"> </w:t>
      </w:r>
      <w:r w:rsidR="00683B47">
        <w:rPr>
          <w:rFonts w:eastAsia="Calibri"/>
        </w:rPr>
        <w:fldChar w:fldCharType="begin" w:fldLock="1"/>
      </w:r>
      <w:r w:rsidR="00683B47">
        <w:rPr>
          <w:rFonts w:eastAsia="Calibri"/>
        </w:rPr>
        <w:instrText>ADDIN CSL_CITATION {"citationItems":[{"id":"ITEM-1","itemData":{"DOI":"10.1016/j.enbuild.2013.08.022","ISSN":"0378-7788","author":[{"dropping-particle":"","family":"Sarbu","given":"Ioan","non-dropping-particle":"","parse-names":false,"suffix":""},{"dropping-particle":"","family":"Sebarchievici","given":"Calin","non-dropping-particle":"","parse-names":false,"suffix":""}],"container-title":"Energy &amp; Buildings","id":"ITEM-1","issued":{"date-parts":[["2013"]]},"page":"286-297","publisher":"Elsevier B.V.","title":"Review of solar refrigeration and cooling systems","type":"article-journal","volume":"67"},"uris":["http://www.mendeley.com/documents/?uuid=6cf909c6-318a-4c87-adc5-b2c5b2ecc787"]}],"mendeley":{"formattedCitation":"[9]","plainTextFormattedCitation":"[9]","previouslyFormattedCitation":"[9]"},"properties":{"noteIndex":0},"schema":"https://github.com/citation-style-language/schema/raw/master/csl-citation.json"}</w:instrText>
      </w:r>
      <w:r w:rsidR="00683B47">
        <w:rPr>
          <w:rFonts w:eastAsia="Calibri"/>
        </w:rPr>
        <w:fldChar w:fldCharType="separate"/>
      </w:r>
      <w:r w:rsidR="00683B47" w:rsidRPr="00683B47">
        <w:rPr>
          <w:rFonts w:eastAsia="Calibri"/>
          <w:noProof/>
        </w:rPr>
        <w:t>[9]</w:t>
      </w:r>
      <w:r w:rsidR="00683B47">
        <w:rPr>
          <w:rFonts w:eastAsia="Calibri"/>
        </w:rPr>
        <w:fldChar w:fldCharType="end"/>
      </w:r>
      <w:r w:rsidRPr="001437F8">
        <w:rPr>
          <w:rFonts w:eastAsia="Calibri"/>
        </w:rPr>
        <w:t>.</w:t>
      </w:r>
      <w:r w:rsidRPr="001437F8">
        <w:rPr>
          <w:sz w:val="30"/>
        </w:rPr>
        <w:t xml:space="preserve"> </w:t>
      </w:r>
    </w:p>
    <w:p w14:paraId="11945A37" w14:textId="77777777" w:rsidR="00785F8C" w:rsidRPr="001437F8" w:rsidRDefault="00CE41F1" w:rsidP="001B4D42">
      <w:pPr>
        <w:pStyle w:val="Heading3"/>
        <w:spacing w:line="360" w:lineRule="auto"/>
        <w:ind w:left="585" w:hanging="600"/>
      </w:pPr>
      <w:bookmarkStart w:id="10" w:name="_Toc46528"/>
      <w:r w:rsidRPr="001437F8">
        <w:t xml:space="preserve">Space Conditioning </w:t>
      </w:r>
      <w:bookmarkEnd w:id="10"/>
    </w:p>
    <w:p w14:paraId="0355978C" w14:textId="5802B438" w:rsidR="00785F8C" w:rsidRPr="001437F8" w:rsidRDefault="00CE41F1" w:rsidP="001B4D42">
      <w:pPr>
        <w:spacing w:line="360" w:lineRule="auto"/>
        <w:ind w:left="-5" w:right="51"/>
      </w:pPr>
      <w:r w:rsidRPr="001437F8">
        <w:t>After increasing till 2004, space conditioning in Australia has shown a comparatively downward trend till 2020. Although the stock of air conditioning equipment has shown an upward trend, increasing from air conditioners in homes from 0.52 to 0.94</w:t>
      </w:r>
      <w:r w:rsidR="00683B47">
        <w:t xml:space="preserve"> </w:t>
      </w:r>
      <w:r w:rsidR="00683B47">
        <w:fldChar w:fldCharType="begin" w:fldLock="1"/>
      </w:r>
      <w:r w:rsidR="00683B47">
        <w:instrText>ADDIN CSL_CITATION {"citationItems":[{"id":"ITEM-1","itemData":{"DOI":"10.3152/146155110X12772982841168","author":[{"dropping-particle":"","family":"Macintosh","given":"Andrew","non-dropping-particle":"","parse-names":false,"suffix":""},{"dropping-particle":"","family":"Macintosh","given":"Andrew","non-dropping-particle":"","parse-names":false,"suffix":""}],"id":"ITEM-1","issued":{"date-parts":[["2012"]]},"title":"The Australian Government's environmental impact assessment (EIA) regime: using surveys to identify proponent views on cost-effectiveness","type":"article-journal","volume":"5517"},"uris":["http://www.mendeley.com/documents/?uuid=11d74284-61d0-44d2-99fd-d791039397a4"]}],"mendeley":{"formattedCitation":"[10]","plainTextFormattedCitation":"[10]","previouslyFormattedCitation":"[10]"},"properties":{"noteIndex":0},"schema":"https://github.com/citation-style-language/schema/raw/master/csl-citation.json"}</w:instrText>
      </w:r>
      <w:r w:rsidR="00683B47">
        <w:fldChar w:fldCharType="separate"/>
      </w:r>
      <w:r w:rsidR="00683B47" w:rsidRPr="00683B47">
        <w:rPr>
          <w:noProof/>
        </w:rPr>
        <w:t>[10]</w:t>
      </w:r>
      <w:r w:rsidR="00683B47">
        <w:fldChar w:fldCharType="end"/>
      </w:r>
      <w:r w:rsidRPr="001437F8">
        <w:t>. Gas heaters have now reached a saturation point, but even they had show</w:t>
      </w:r>
      <w:r w:rsidR="00E42136">
        <w:t>n</w:t>
      </w:r>
      <w:r w:rsidRPr="001437F8">
        <w:t xml:space="preserve"> an increasing stock trend in the past years. </w:t>
      </w:r>
      <w:r w:rsidR="00E42136">
        <w:t>Despite</w:t>
      </w:r>
      <w:r w:rsidRPr="001437F8">
        <w:t xml:space="preserve"> these factors, a positive indicator of decreasing energy demand is due to phasing out of electric resistive and wood heating to efficient reverse cycle heating devices. On </w:t>
      </w:r>
      <w:r w:rsidR="00E42136">
        <w:t>a</w:t>
      </w:r>
      <w:r w:rsidRPr="001437F8">
        <w:t>verage, the efficiency of ACs ha</w:t>
      </w:r>
      <w:r w:rsidR="00E42136">
        <w:t>s</w:t>
      </w:r>
      <w:r w:rsidRPr="001437F8">
        <w:t xml:space="preserve"> increased from an ERR of 2.5 to 3.9. </w:t>
      </w:r>
    </w:p>
    <w:p w14:paraId="05A385BE" w14:textId="77777777" w:rsidR="00785F8C" w:rsidRPr="001437F8" w:rsidRDefault="00CE41F1" w:rsidP="001B4D42">
      <w:pPr>
        <w:pStyle w:val="Heading3"/>
        <w:spacing w:line="360" w:lineRule="auto"/>
        <w:ind w:left="585" w:hanging="600"/>
      </w:pPr>
      <w:bookmarkStart w:id="11" w:name="_Toc46529"/>
      <w:r w:rsidRPr="001437F8">
        <w:t xml:space="preserve">Lighting </w:t>
      </w:r>
      <w:bookmarkEnd w:id="11"/>
    </w:p>
    <w:p w14:paraId="6D4E801F" w14:textId="398B4B57" w:rsidR="00785F8C" w:rsidRPr="001437F8" w:rsidRDefault="00CE41F1" w:rsidP="001B4D42">
      <w:pPr>
        <w:spacing w:line="360" w:lineRule="auto"/>
        <w:ind w:left="-5" w:right="51"/>
      </w:pPr>
      <w:r w:rsidRPr="001437F8">
        <w:t xml:space="preserve">Energy consumption through lighting showed an increasing trend even in recent years, mainly due to the increasing number of lights in an individual household. The positive image of this sector is that the inefficient incandescent lighting has phased out with </w:t>
      </w:r>
      <w:r w:rsidR="00E42136">
        <w:t xml:space="preserve">the </w:t>
      </w:r>
      <w:r w:rsidRPr="001437F8">
        <w:t xml:space="preserve">adoption of more efficient and CFLs of the years. Further, with </w:t>
      </w:r>
      <w:r w:rsidR="00E42136">
        <w:t xml:space="preserve">the </w:t>
      </w:r>
      <w:r w:rsidRPr="001437F8">
        <w:t>penetration of LEDs, the lightning subsector is also expected to show a positive upcoming trend</w:t>
      </w:r>
      <w:r w:rsidR="00683B47">
        <w:t xml:space="preserve"> </w:t>
      </w:r>
      <w:r w:rsidR="00683B47">
        <w:fldChar w:fldCharType="begin" w:fldLock="1"/>
      </w:r>
      <w:r w:rsidR="00683B47">
        <w:instrText>ADDIN CSL_CITATION {"citationItems":[{"id":"ITEM-1","itemData":{"DOI":"10.1016/j.enpol.2017.06.056","ISSN":"0301-4215","author":[{"dropping-particle":"","family":"Cheung","given":"Grace","non-dropping-particle":"","parse-names":false,"suffix":""},{"dropping-particle":"","family":"Davies","given":"Peter J","non-dropping-particle":"","parse-names":false,"suffix":""}],"container-title":"Energy Policy","id":"ITEM-1","issue":"December 2016","issued":{"date-parts":[["2017"]]},"page":"96-108","publisher":"Elsevier Ltd","title":"In the transformation of energy systems : what is holding Australia back ?","type":"article-journal","volume":"109"},"uris":["http://www.mendeley.com/documents/?uuid=c8b95ad4-12e4-476c-8a56-d3fc230dba00"]}],"mendeley":{"formattedCitation":"[3]","plainTextFormattedCitation":"[3]","previouslyFormattedCitation":"[3]"},"properties":{"noteIndex":0},"schema":"https://github.com/citation-style-language/schema/raw/master/csl-citation.json"}</w:instrText>
      </w:r>
      <w:r w:rsidR="00683B47">
        <w:fldChar w:fldCharType="separate"/>
      </w:r>
      <w:r w:rsidR="00683B47" w:rsidRPr="00683B47">
        <w:rPr>
          <w:noProof/>
        </w:rPr>
        <w:t>[3]</w:t>
      </w:r>
      <w:r w:rsidR="00683B47">
        <w:fldChar w:fldCharType="end"/>
      </w:r>
      <w:r w:rsidRPr="001437F8">
        <w:t xml:space="preserve">. </w:t>
      </w:r>
    </w:p>
    <w:p w14:paraId="779604A4" w14:textId="77777777" w:rsidR="00785F8C" w:rsidRPr="001437F8" w:rsidRDefault="00CE41F1" w:rsidP="001B4D42">
      <w:pPr>
        <w:pStyle w:val="Heading3"/>
        <w:spacing w:line="360" w:lineRule="auto"/>
        <w:ind w:left="585" w:hanging="600"/>
      </w:pPr>
      <w:bookmarkStart w:id="12" w:name="_Toc46530"/>
      <w:r w:rsidRPr="001437F8">
        <w:t xml:space="preserve">Hot Water Consumption </w:t>
      </w:r>
      <w:bookmarkEnd w:id="12"/>
    </w:p>
    <w:p w14:paraId="513D109F" w14:textId="35238D08" w:rsidR="00785F8C" w:rsidRPr="001437F8" w:rsidRDefault="00E42136" w:rsidP="001B4D42">
      <w:pPr>
        <w:spacing w:line="360" w:lineRule="auto"/>
        <w:ind w:left="-5" w:right="51"/>
      </w:pPr>
      <w:r>
        <w:t>The e</w:t>
      </w:r>
      <w:r w:rsidR="00CE41F1" w:rsidRPr="001437F8">
        <w:t xml:space="preserve">nergy consumption of hot water has increased over the past years and </w:t>
      </w:r>
      <w:r>
        <w:t xml:space="preserve">is </w:t>
      </w:r>
      <w:r w:rsidR="00CE41F1" w:rsidRPr="001437F8">
        <w:t xml:space="preserve">expected to follow a similar trend in </w:t>
      </w:r>
      <w:r>
        <w:t xml:space="preserve">the </w:t>
      </w:r>
      <w:r w:rsidR="00CE41F1" w:rsidRPr="001437F8">
        <w:t xml:space="preserve">future, mainly due to </w:t>
      </w:r>
      <w:r>
        <w:t xml:space="preserve">an </w:t>
      </w:r>
      <w:r w:rsidR="00CE41F1" w:rsidRPr="001437F8">
        <w:t xml:space="preserve">increase in residents and their uses. The sector has shown some maturity in transitioning from gas-based heaters to </w:t>
      </w:r>
      <w:r>
        <w:t xml:space="preserve">the </w:t>
      </w:r>
      <w:r w:rsidR="00CE41F1" w:rsidRPr="001437F8">
        <w:t>solar-based heater, but still</w:t>
      </w:r>
      <w:r>
        <w:t>,</w:t>
      </w:r>
      <w:r w:rsidR="00CE41F1" w:rsidRPr="001437F8">
        <w:t xml:space="preserve"> their penetration in </w:t>
      </w:r>
      <w:r>
        <w:t xml:space="preserve">the </w:t>
      </w:r>
      <w:r w:rsidR="00CE41F1" w:rsidRPr="001437F8">
        <w:t xml:space="preserve">current market is low. This is among the major reasons that </w:t>
      </w:r>
      <w:r>
        <w:t xml:space="preserve">the </w:t>
      </w:r>
      <w:r w:rsidR="00CE41F1" w:rsidRPr="001437F8">
        <w:t>adoption of gas</w:t>
      </w:r>
      <w:r>
        <w:t>-</w:t>
      </w:r>
      <w:r w:rsidR="00CE41F1" w:rsidRPr="001437F8">
        <w:t>based heaters in Australia has declined from 0.62 in FY-2000 to 0.46 in FY-2013</w:t>
      </w:r>
      <w:r w:rsidR="00683B47">
        <w:t xml:space="preserve"> </w:t>
      </w:r>
      <w:r w:rsidR="00683B47">
        <w:fldChar w:fldCharType="begin" w:fldLock="1"/>
      </w:r>
      <w:r w:rsidR="00683B47">
        <w:instrText>ADDIN CSL_CITATION {"citationItems":[{"id":"ITEM-1","itemData":{"DOI":"10.1016/j.erss.2018.05.027","ISSN":"2214-6296","author":[{"dropping-particle":"","family":"Dowling","given":"Robyn","non-dropping-particle":"","parse-names":false,"suffix":""},{"dropping-particle":"","family":"Mcguirk","given":"Pauline","non-dropping-particle":"","parse-names":false,"suffix":""},{"dropping-particle":"","family":"Maalsen","given":"Sophia","non-dropping-particle":"","parse-names":false,"suffix":""}],"container-title":"Energy Research &amp; Social Science","id":"ITEM-1","issue":"May","issued":{"date-parts":[["2018"]]},"page":"260-267","publisher":"Elsevier","title":"Energy Research &amp; Social Science Multiscalar governance of urban energy transitions in Australia : The cases of Sydney and Melbourne","type":"article-journal","volume":"44"},"uris":["http://www.mendeley.com/documents/?uuid=b79110cc-c1a5-4138-927c-baa0ae1f41f8"]}],"mendeley":{"formattedCitation":"[8]","plainTextFormattedCitation":"[8]","previouslyFormattedCitation":"[8]"},"properties":{"noteIndex":0},"schema":"https://github.com/citation-style-language/schema/raw/master/csl-citation.json"}</w:instrText>
      </w:r>
      <w:r w:rsidR="00683B47">
        <w:fldChar w:fldCharType="separate"/>
      </w:r>
      <w:r w:rsidR="00683B47" w:rsidRPr="00683B47">
        <w:rPr>
          <w:noProof/>
        </w:rPr>
        <w:t>[8]</w:t>
      </w:r>
      <w:r w:rsidR="00683B47">
        <w:fldChar w:fldCharType="end"/>
      </w:r>
      <w:r w:rsidR="00CE41F1" w:rsidRPr="001437F8">
        <w:t>.  The energy use by electric water heaters is now forecast to increase slightly, as the fuel</w:t>
      </w:r>
      <w:r>
        <w:t>-</w:t>
      </w:r>
      <w:r w:rsidR="00CE41F1" w:rsidRPr="001437F8">
        <w:t>switching rate declines</w:t>
      </w:r>
      <w:r>
        <w:t>,</w:t>
      </w:r>
      <w:r w:rsidR="00CE41F1" w:rsidRPr="001437F8">
        <w:t xml:space="preserve"> and no other MEPS or water efficiency measures are planned to be implemented. </w:t>
      </w:r>
    </w:p>
    <w:p w14:paraId="2EB38625" w14:textId="77777777" w:rsidR="00785F8C" w:rsidRPr="001437F8" w:rsidRDefault="00CE41F1" w:rsidP="001B4D42">
      <w:pPr>
        <w:pStyle w:val="Heading3"/>
        <w:spacing w:line="360" w:lineRule="auto"/>
        <w:ind w:left="585" w:hanging="600"/>
      </w:pPr>
      <w:bookmarkStart w:id="13" w:name="_Toc46531"/>
      <w:r w:rsidRPr="001437F8">
        <w:t xml:space="preserve">Electrical Appliances-White Goods and Entertainment </w:t>
      </w:r>
      <w:bookmarkEnd w:id="13"/>
    </w:p>
    <w:p w14:paraId="382DFFE0" w14:textId="36591A0C" w:rsidR="00785F8C" w:rsidRPr="001437F8" w:rsidRDefault="00CE41F1" w:rsidP="001B4D42">
      <w:pPr>
        <w:spacing w:line="360" w:lineRule="auto"/>
        <w:ind w:left="-5" w:right="51"/>
      </w:pPr>
      <w:r w:rsidRPr="001437F8">
        <w:t xml:space="preserve">Cumulative energy consumption of white goods has increased over the past years due to an increase in adoption as well as the number of appliances. An upward trend has been observed since </w:t>
      </w:r>
      <w:r w:rsidR="00E42136">
        <w:t xml:space="preserve">the </w:t>
      </w:r>
      <w:r w:rsidRPr="001437F8">
        <w:t>2000s and is expected to continue like this. However, despite an increase, the efficiencies of these appliances ha</w:t>
      </w:r>
      <w:r w:rsidR="00E42136">
        <w:t>ve</w:t>
      </w:r>
      <w:r w:rsidRPr="001437F8">
        <w:t xml:space="preserve"> evolved over time, and it should be noted that the increase in energy demand is less than the corresponding increase in appliances and their use.  </w:t>
      </w:r>
    </w:p>
    <w:p w14:paraId="57BE0453" w14:textId="77777777" w:rsidR="00785F8C" w:rsidRPr="001437F8" w:rsidRDefault="00CE41F1" w:rsidP="001B4D42">
      <w:pPr>
        <w:pStyle w:val="Heading2"/>
        <w:spacing w:line="360" w:lineRule="auto"/>
        <w:ind w:left="405" w:hanging="420"/>
      </w:pPr>
      <w:bookmarkStart w:id="14" w:name="_Toc46532"/>
      <w:r w:rsidRPr="001437F8">
        <w:lastRenderedPageBreak/>
        <w:t xml:space="preserve">Existing Practices and Green Energy Building Techniques: </w:t>
      </w:r>
      <w:bookmarkEnd w:id="14"/>
    </w:p>
    <w:p w14:paraId="2FB8B6BA" w14:textId="1AD063DC" w:rsidR="00785F8C" w:rsidRPr="001437F8" w:rsidRDefault="00CE41F1" w:rsidP="001B4D42">
      <w:pPr>
        <w:spacing w:line="360" w:lineRule="auto"/>
        <w:ind w:left="-5" w:right="51"/>
      </w:pPr>
      <w:r w:rsidRPr="001437F8">
        <w:t xml:space="preserve">Since the evolution of mankind, building systems </w:t>
      </w:r>
      <w:r w:rsidR="00E42136">
        <w:t xml:space="preserve">have </w:t>
      </w:r>
      <w:r w:rsidRPr="001437F8">
        <w:t>had</w:t>
      </w:r>
      <w:r w:rsidR="00E42136">
        <w:t xml:space="preserve"> to</w:t>
      </w:r>
      <w:r w:rsidRPr="001437F8">
        <w:t xml:space="preserve"> own its great influence. People from different areas according to climatic conditions construct buildings to improve their way of living. In </w:t>
      </w:r>
      <w:r w:rsidR="00E42136">
        <w:t xml:space="preserve">the </w:t>
      </w:r>
      <w:r w:rsidRPr="001437F8">
        <w:t>United States</w:t>
      </w:r>
      <w:r w:rsidR="00E42136">
        <w:t>,</w:t>
      </w:r>
      <w:r w:rsidRPr="001437F8">
        <w:t xml:space="preserve"> the major construction materials are cement, sand, concrete, clay bricks, concrete blocks, AAC blocks, and timber</w:t>
      </w:r>
      <w:r w:rsidR="00683B47">
        <w:t xml:space="preserve"> </w:t>
      </w:r>
      <w:r w:rsidR="00683B47">
        <w:fldChar w:fldCharType="begin" w:fldLock="1"/>
      </w:r>
      <w:r w:rsidR="00683B47">
        <w:instrText>ADDIN CSL_CITATION {"citationItems":[{"id":"ITEM-1","itemData":{"DOI":"10.1016/j.rser.2011.04.015","ISSN":"13640321","abstract":"Diversification of fuel sources is imperative to address the energy security, climate change, and sustainable development issues; therefore, it is essential to address the energy crisis through the extensive utilization of abundant renewable energy resources, such as biomass energy, solar energy, wind energy and geothermal energy. Improving energy services for poor households in developing countries remains one of the most pressing challenges facing the development community. Earlier studies suggest in South Asia the households are likely to follow the energy ladder comprising fuels like dung, crop residue, firewood, kerosene, gobar gas, LPG, and electricity for cooking purposes. Evidence suggests that while it is possible to observe such transition in urban and semi-urban areas, the change is very slow in rural areas. In rural Pakistan, the access to commercial energy resources is limited, the majority of the households still heavily rely on traditional methods of using wood, animal waste and crop waste for domestic fuel needs. Efficiencies of use are very low and most of the potential is wasted because of non-scientific conventional technologies. Consequently there is an obligatory need to develop modern bio-energy technologies since renewable resources may serve to supplement the long-term energy needs of Pakistan to a significant level. Though the bio-resource base of Pakistan is substantial, its contribution to useful energy is low. In this paper we called attention to issues and challenges in biomass utilization for energy in Pakistan in context of sustainable development. This paper has identified areas in Pakistan where there is considerable scope to modernize biomass energy production delivery systems to provide varied energy carriers such as electricity, industrial and domestic fuel and gases. Barriers are examined over the whole biomass energy spectrum and policy issue and institutional roles and responsibilities are discussed. ?? 2011 Elsevier Ltd. All rights reserved.","author":[{"dropping-particle":"","family":"Bhutto","given":"Abdul Waheed","non-dropping-particle":"","parse-names":false,"suffix":""},{"dropping-particle":"","family":"Bazmi","given":"Aqeel Ahmed","non-dropping-particle":"","parse-names":false,"suffix":""},{"dropping-particle":"","family":"Zahedi","given":"Gholamreza","non-dropping-particle":"","parse-names":false,"suffix":""}],"container-title":"Renewable and Sustainable Energy Reviews","id":"ITEM-1","issue":"6","issued":{"date-parts":[["2011"]]},"page":"3207-3219","publisher":"Elsevier Ltd","title":"Greener energy: Issues and challenges for Pakistan - Biomass energy prospective","type":"article-journal","volume":"15"},"uris":["http://www.mendeley.com/documents/?uuid=a9a747b5-f591-40cb-afaa-4d00349f02cb"]}],"mendeley":{"formattedCitation":"[11]","plainTextFormattedCitation":"[11]","previouslyFormattedCitation":"[11]"},"properties":{"noteIndex":0},"schema":"https://github.com/citation-style-language/schema/raw/master/csl-citation.json"}</w:instrText>
      </w:r>
      <w:r w:rsidR="00683B47">
        <w:fldChar w:fldCharType="separate"/>
      </w:r>
      <w:r w:rsidR="00683B47" w:rsidRPr="00683B47">
        <w:rPr>
          <w:noProof/>
        </w:rPr>
        <w:t>[11]</w:t>
      </w:r>
      <w:r w:rsidR="00683B47">
        <w:fldChar w:fldCharType="end"/>
      </w:r>
      <w:r w:rsidRPr="001437F8">
        <w:t xml:space="preserve">. </w:t>
      </w:r>
      <w:r w:rsidR="00E42136">
        <w:t>The l</w:t>
      </w:r>
      <w:r w:rsidRPr="001437F8">
        <w:t>ocally available material is used for building construction in other part</w:t>
      </w:r>
      <w:r w:rsidR="00E42136">
        <w:t>s</w:t>
      </w:r>
      <w:r w:rsidRPr="001437F8">
        <w:t xml:space="preserve"> of </w:t>
      </w:r>
      <w:r w:rsidR="00E42136">
        <w:t xml:space="preserve">the </w:t>
      </w:r>
      <w:r w:rsidRPr="001437F8">
        <w:t>world, for example</w:t>
      </w:r>
      <w:r w:rsidR="00E42136">
        <w:t>,</w:t>
      </w:r>
      <w:r w:rsidRPr="001437F8">
        <w:t xml:space="preserve"> bamboo used in South Asia. Wood is used in many countries due to its low energy content. Many studies of various countries show that wood structures with less energy and emit less carbon emission through its lifecycle. Natural aggregates are used for </w:t>
      </w:r>
      <w:r w:rsidR="00E42136">
        <w:t xml:space="preserve">the </w:t>
      </w:r>
      <w:r w:rsidRPr="001437F8">
        <w:t>production of cement and asphalt concrete. Now</w:t>
      </w:r>
      <w:r w:rsidR="00E42136">
        <w:t>,</w:t>
      </w:r>
      <w:r w:rsidRPr="001437F8">
        <w:t xml:space="preserve"> these days’ coal combustion products such as fly ash brick are more common in </w:t>
      </w:r>
      <w:r w:rsidR="00E42136">
        <w:t xml:space="preserve">the </w:t>
      </w:r>
      <w:r w:rsidRPr="001437F8">
        <w:t xml:space="preserve">construction industry. In </w:t>
      </w:r>
      <w:r w:rsidR="00E42136">
        <w:t xml:space="preserve">the </w:t>
      </w:r>
      <w:r w:rsidRPr="001437F8">
        <w:t>USA coal fly</w:t>
      </w:r>
      <w:r w:rsidR="00E42136">
        <w:t>,</w:t>
      </w:r>
      <w:r w:rsidRPr="001437F8">
        <w:t xml:space="preserve"> ash used up to 50% in </w:t>
      </w:r>
      <w:r w:rsidR="00E42136">
        <w:t xml:space="preserve">the </w:t>
      </w:r>
      <w:r w:rsidRPr="001437F8">
        <w:t>replacement of Cement</w:t>
      </w:r>
      <w:r w:rsidR="00683B47">
        <w:t xml:space="preserve"> </w:t>
      </w:r>
      <w:r w:rsidR="00683B47">
        <w:fldChar w:fldCharType="begin" w:fldLock="1"/>
      </w:r>
      <w:r w:rsidR="00683B47">
        <w:instrText>ADDIN CSL_CITATION {"citationItems":[{"id":"ITEM-1","itemData":{"DOI":"10.1016/j.enbuild.2019.04.010","author":[{"dropping-particle":"","family":"Du","given":"Chenqiu","non-dropping-particle":"","parse-names":false,"suffix":""},{"dropping-particle":"","family":"Li","given":"Baizhan","non-dropping-particle":"","parse-names":false,"suffix":""},{"dropping-particle":"","family":"Liu","given":"Hong","non-dropping-particle":"","parse-names":false,"suffix":""},{"dropping-particle":"","family":"Ji","given":"Yu","non-dropping-particle":"","parse-names":false,"suffix":""},{"dropping-particle":"","family":"Yao","given":"Runming","non-dropping-particle":"","parse-names":false,"suffix":""},{"dropping-particle":"","family":"Yu","given":"Wei","non-dropping-particle":"","parse-names":false,"suffix":""}],"id":"ITEM-1","issued":{"date-parts":[["2019"]]},"page":"1-11","title":"Energy &amp; Buildings Quantification of personal thermal comfort with localized airflow system based on sensitivity analysis and classification tree model","type":"article-journal","volume":"194"},"uris":["http://www.mendeley.com/documents/?uuid=3e5b56f6-360e-443b-8229-9e10dfd19c2d"]}],"mendeley":{"formattedCitation":"[12]","plainTextFormattedCitation":"[12]","previouslyFormattedCitation":"[12]"},"properties":{"noteIndex":0},"schema":"https://github.com/citation-style-language/schema/raw/master/csl-citation.json"}</w:instrText>
      </w:r>
      <w:r w:rsidR="00683B47">
        <w:fldChar w:fldCharType="separate"/>
      </w:r>
      <w:r w:rsidR="00683B47" w:rsidRPr="00683B47">
        <w:rPr>
          <w:noProof/>
        </w:rPr>
        <w:t>[12]</w:t>
      </w:r>
      <w:r w:rsidR="00683B47">
        <w:fldChar w:fldCharType="end"/>
      </w:r>
      <w:r w:rsidRPr="001437F8">
        <w:t xml:space="preserve">. In European countries timber is used for residential building due to availability and ease </w:t>
      </w:r>
      <w:r w:rsidR="00E42136">
        <w:t>of</w:t>
      </w:r>
      <w:r w:rsidRPr="001437F8">
        <w:t xml:space="preserve"> construct</w:t>
      </w:r>
      <w:r w:rsidR="00E42136">
        <w:t>ion</w:t>
      </w:r>
      <w:r w:rsidRPr="001437F8">
        <w:t xml:space="preserve">, but clay bricks and AAC blocks are </w:t>
      </w:r>
      <w:r w:rsidR="00E42136">
        <w:t xml:space="preserve">the </w:t>
      </w:r>
      <w:r w:rsidRPr="001437F8">
        <w:t xml:space="preserve">main construction materials. AAC blocks used in commercial, industrial and residential buildings in Europe </w:t>
      </w:r>
      <w:r w:rsidR="00E42136">
        <w:t xml:space="preserve">for </w:t>
      </w:r>
      <w:r w:rsidRPr="001437F8">
        <w:t xml:space="preserve">over 90 years, in </w:t>
      </w:r>
      <w:r w:rsidR="00E42136">
        <w:t xml:space="preserve">the </w:t>
      </w:r>
      <w:r w:rsidRPr="001437F8">
        <w:t xml:space="preserve">Middle East 40 years and Australia and America about 25 years. At present, the share of AAC blocks in </w:t>
      </w:r>
      <w:r w:rsidR="00E42136">
        <w:t xml:space="preserve">the </w:t>
      </w:r>
      <w:r w:rsidRPr="001437F8">
        <w:t xml:space="preserve">building sector of Germany is more than 60% and in </w:t>
      </w:r>
      <w:r w:rsidR="00E42136">
        <w:t xml:space="preserve">the </w:t>
      </w:r>
      <w:r w:rsidRPr="001437F8">
        <w:t>UK its demand is almost 40%. In Asian countries</w:t>
      </w:r>
      <w:r w:rsidR="00E42136">
        <w:t>,</w:t>
      </w:r>
      <w:r w:rsidRPr="001437F8">
        <w:t xml:space="preserve"> traditional bricks are mostly used for wall structures, but AAC blocks are more common in India, China</w:t>
      </w:r>
      <w:r w:rsidR="00E42136">
        <w:t>,</w:t>
      </w:r>
      <w:r w:rsidRPr="001437F8">
        <w:t xml:space="preserve"> and Bangladesh. </w:t>
      </w:r>
    </w:p>
    <w:p w14:paraId="5C46B77D" w14:textId="77777777" w:rsidR="00785F8C" w:rsidRPr="001437F8" w:rsidRDefault="00CE41F1" w:rsidP="001B4D42">
      <w:pPr>
        <w:pStyle w:val="Heading3"/>
        <w:spacing w:line="360" w:lineRule="auto"/>
        <w:ind w:left="645" w:hanging="660"/>
      </w:pPr>
      <w:bookmarkStart w:id="15" w:name="_Toc46533"/>
      <w:r w:rsidRPr="001437F8">
        <w:t xml:space="preserve">Green Energy Building Techniques: </w:t>
      </w:r>
      <w:bookmarkEnd w:id="15"/>
    </w:p>
    <w:p w14:paraId="1FFA1FE9" w14:textId="76682CEC" w:rsidR="00785F8C" w:rsidRPr="001437F8" w:rsidRDefault="00CE41F1" w:rsidP="001B4D42">
      <w:pPr>
        <w:spacing w:line="360" w:lineRule="auto"/>
        <w:ind w:left="-5" w:right="51"/>
      </w:pPr>
      <w:r w:rsidRPr="001437F8">
        <w:t xml:space="preserve">Under the current scenario, energy consumption, both in developed and developing nations has gained significant attention </w:t>
      </w:r>
      <w:r w:rsidR="00E42136">
        <w:t>from</w:t>
      </w:r>
      <w:r w:rsidRPr="001437F8">
        <w:t xml:space="preserve"> policymakers for future sustainability concerns due to increasing energy demand, high energy prices</w:t>
      </w:r>
      <w:r w:rsidR="00E42136">
        <w:t>,</w:t>
      </w:r>
      <w:r w:rsidRPr="001437F8">
        <w:t xml:space="preserve"> and extensive environmental emissions. As the housing sector is the major consumer of </w:t>
      </w:r>
      <w:r w:rsidR="00E42136">
        <w:t xml:space="preserve">the </w:t>
      </w:r>
      <w:r w:rsidRPr="001437F8">
        <w:t>world’s primary and secondary energy, therefore, suitable energy</w:t>
      </w:r>
      <w:r w:rsidR="00E42136">
        <w:t>-</w:t>
      </w:r>
      <w:r w:rsidRPr="001437F8">
        <w:t>efficient strategies are required, particularly in this sector</w:t>
      </w:r>
      <w:r w:rsidR="00683B47">
        <w:t xml:space="preserve"> </w:t>
      </w:r>
      <w:r w:rsidR="00683B47">
        <w:fldChar w:fldCharType="begin" w:fldLock="1"/>
      </w:r>
      <w:r w:rsidR="000B3B58">
        <w:instrText>ADDIN CSL_CITATION {"citationItems":[{"id":"ITEM-1","itemData":{"DOI":"10.1016/j.rser.2012.04.006","ISBN":"1364-0321","ISSN":"13640321","abstract":"Global warming is a grave environmental issue that has caught the attention of the globe. Due to the consequences of global warming, UNFCCC has established the Kyoto Protocol and the Copenhagen Accord as measures of combating climate change due to the emission of greenhouse gases. It has been three years since the first commitment period of the Kyoto Protocol and the Copenhagen Accord was just newly established. Therefore, there is a necessity to evaluate the performance of the Kyoto Protocol and to comment upon the Copenhagen Accord in its contributions toward climate change mitigation. Major greenhouse gas (GHG) emitters who are among the Kyoto Protocol ratifying developed nations exhibit the potential to achieve the desired Kyoto pledges through the aid of Clean Development Mechanisms (mainly from using renewable energy), as proposed in the Kyoto Protocol. However, the nullifying effects from non-ratified major emitters like the US and ratified but still developing countries have difficulties in adhering to the Kyoto Protocol. The Copenhagen Accord, on the other hand, is considered to be less ambitious and provides limited financial aid through the Copenhagen Green Climate Fund. The formulation of such a document indicates that modern societies continues to waste time in negotiations that emphasize on individual economic and political advantages, rather than taking into account true global considerations. It raises questions regarding how much time is needed before we decide to fully commit to the effective and collective efforts of climate change mitigation. © 2012 Elsevier Ltd. All rights reserved.","author":[{"dropping-particle":"","family":"Lau","given":"Lee Chung","non-dropping-particle":"","parse-names":false,"suffix":""},{"dropping-particle":"","family":"Lee","given":"Keat Teong","non-dropping-particle":"","parse-names":false,"suffix":""},{"dropping-particle":"","family":"Mohamed","given":"Abdul Rahman","non-dropping-particle":"","parse-names":false,"suffix":""}],"container-title":"Renewable and Sustainable Energy Reviews","id":"ITEM-1","issue":"7","issued":{"date-parts":[["2012"]]},"page":"5280-5284","publisher":"Elsevier","title":"Global warming mitigation and renewable energy policy development from the Kyoto Protocol to the Copenhagen Accord - A comment","type":"article-journal","volume":"16"},"uris":["http://www.mendeley.com/documents/?uuid=6b49ab96-9305-44b6-8be5-009d1a2bbcd4"]}],"mendeley":{"formattedCitation":"[13]","plainTextFormattedCitation":"[13]","previouslyFormattedCitation":"[13]"},"properties":{"noteIndex":0},"schema":"https://github.com/citation-style-language/schema/raw/master/csl-citation.json"}</w:instrText>
      </w:r>
      <w:r w:rsidR="00683B47">
        <w:fldChar w:fldCharType="separate"/>
      </w:r>
      <w:r w:rsidR="00683B47" w:rsidRPr="00683B47">
        <w:rPr>
          <w:noProof/>
        </w:rPr>
        <w:t>[13]</w:t>
      </w:r>
      <w:r w:rsidR="00683B47">
        <w:fldChar w:fldCharType="end"/>
      </w:r>
      <w:r w:rsidRPr="001437F8">
        <w:t>. Energy</w:t>
      </w:r>
      <w:r w:rsidR="00E42136">
        <w:t>-</w:t>
      </w:r>
      <w:r w:rsidRPr="001437F8">
        <w:t xml:space="preserve">efficient housing techniques are classified into active and passive techniques. The active techniques reduce energy consumption by increasing </w:t>
      </w:r>
      <w:r w:rsidR="00E42136">
        <w:t xml:space="preserve">the </w:t>
      </w:r>
      <w:r w:rsidRPr="001437F8">
        <w:t>efficiency of various building services such as appliances for lighting, heating, ventilation, air conditioning</w:t>
      </w:r>
      <w:r w:rsidR="00E42136">
        <w:t>,</w:t>
      </w:r>
      <w:r w:rsidRPr="001437F8">
        <w:t xml:space="preserve"> and refrigeration. The passive techniques are used to improve the thermal performance of different building envelop components such as roofs, walls, floors</w:t>
      </w:r>
      <w:r w:rsidR="00E42136">
        <w:t>,</w:t>
      </w:r>
      <w:r w:rsidRPr="001437F8">
        <w:t xml:space="preserve"> and windows</w:t>
      </w:r>
      <w:r w:rsidR="00E42136">
        <w:t>,</w:t>
      </w:r>
      <w:r w:rsidRPr="001437F8">
        <w:t xml:space="preserve"> etc. Both techniques have significance in attaining </w:t>
      </w:r>
      <w:r w:rsidR="00E42136">
        <w:t xml:space="preserve">an </w:t>
      </w:r>
      <w:r w:rsidRPr="001437F8">
        <w:t xml:space="preserve">optimum level of thermal comfort. Human thermal comfort is associated with </w:t>
      </w:r>
      <w:r w:rsidR="00E42136">
        <w:t>several</w:t>
      </w:r>
      <w:r w:rsidRPr="001437F8">
        <w:t xml:space="preserve"> different parameters such as indoor/outdoor air temperature, humidity level, air speed, metabolic activities, clothing</w:t>
      </w:r>
      <w:r w:rsidR="00E42136">
        <w:t>,</w:t>
      </w:r>
      <w:r w:rsidRPr="001437F8">
        <w:t xml:space="preserve"> and physical activities. International standard</w:t>
      </w:r>
      <w:r w:rsidR="00E42136">
        <w:t>s</w:t>
      </w:r>
      <w:r w:rsidRPr="001437F8">
        <w:t xml:space="preserve"> such as ASHRAE 55 and EN 15251are used to evaluate human thermal comfort</w:t>
      </w:r>
      <w:r w:rsidR="000B3B58">
        <w:t xml:space="preserve"> </w:t>
      </w:r>
      <w:r w:rsidR="000B3B58">
        <w:fldChar w:fldCharType="begin" w:fldLock="1"/>
      </w:r>
      <w:r w:rsidR="000B3B58">
        <w:instrText>ADDIN CSL_CITATION {"citationItems":[{"id":"ITEM-1","itemData":{"ISSN":"0360-1323","author":[{"dropping-particle":"","family":"Persily","given":"Andrew","non-dropping-particle":"","parse-names":false,"suffix":""}],"container-title":"Building and Environment","id":"ITEM-1","issued":{"date-parts":[["2015"]]},"page":"61-69","publisher":"Elsevier","title":"Challenges in developing ventilation and indoor air quality standards: The story of ASHRAE Standard 62","type":"article-journal","volume":"91"},"uris":["http://www.mendeley.com/documents/?uuid=01636316-5ea1-40c7-b2be-46e1aee3d84c"]}],"mendeley":{"formattedCitation":"[14]","plainTextFormattedCitation":"[14]","previouslyFormattedCitation":"[14]"},"properties":{"noteIndex":0},"schema":"https://github.com/citation-style-language/schema/raw/master/csl-citation.json"}</w:instrText>
      </w:r>
      <w:r w:rsidR="000B3B58">
        <w:fldChar w:fldCharType="separate"/>
      </w:r>
      <w:r w:rsidR="000B3B58" w:rsidRPr="000B3B58">
        <w:rPr>
          <w:noProof/>
        </w:rPr>
        <w:t>[14]</w:t>
      </w:r>
      <w:r w:rsidR="000B3B58">
        <w:fldChar w:fldCharType="end"/>
      </w:r>
      <w:r w:rsidRPr="001437F8">
        <w:t xml:space="preserve">.   </w:t>
      </w:r>
    </w:p>
    <w:p w14:paraId="59A6FDE4" w14:textId="2AF86864" w:rsidR="00785F8C" w:rsidRPr="001437F8" w:rsidRDefault="00CE41F1" w:rsidP="001B4D42">
      <w:pPr>
        <w:spacing w:line="360" w:lineRule="auto"/>
        <w:ind w:left="-5" w:right="51"/>
      </w:pPr>
      <w:r w:rsidRPr="001437F8">
        <w:lastRenderedPageBreak/>
        <w:t>A building envelop</w:t>
      </w:r>
      <w:r w:rsidR="00E42136">
        <w:t>e</w:t>
      </w:r>
      <w:r w:rsidRPr="001437F8">
        <w:t xml:space="preserve"> separates </w:t>
      </w:r>
      <w:r w:rsidR="00E42136">
        <w:t xml:space="preserve">the </w:t>
      </w:r>
      <w:r w:rsidRPr="001437F8">
        <w:t xml:space="preserve">inside of the building from </w:t>
      </w:r>
      <w:r w:rsidR="00E42136">
        <w:t xml:space="preserve">the </w:t>
      </w:r>
      <w:r w:rsidRPr="001437F8">
        <w:t xml:space="preserve">hot or cold outside and it determines </w:t>
      </w:r>
      <w:r w:rsidR="00E42136">
        <w:t xml:space="preserve">the </w:t>
      </w:r>
      <w:r w:rsidRPr="001437F8">
        <w:t xml:space="preserve">amount of energy required for a building operation. A thermally responsive building envelop is the need of </w:t>
      </w:r>
      <w:r w:rsidR="00E42136">
        <w:t xml:space="preserve">the </w:t>
      </w:r>
      <w:r w:rsidRPr="001437F8">
        <w:t xml:space="preserve">day as it minimizes or eliminates the use of mechanical heating and cooling systems. Insulating different components of building envelop can reduce the heating and cooling demand </w:t>
      </w:r>
      <w:r w:rsidR="00E42136">
        <w:t>for</w:t>
      </w:r>
      <w:r w:rsidRPr="001437F8">
        <w:t xml:space="preserve"> building up to 60% and 40% respectively</w:t>
      </w:r>
      <w:r w:rsidR="000B3B58">
        <w:t xml:space="preserve">. </w:t>
      </w:r>
      <w:r w:rsidRPr="001437F8">
        <w:t>The thermal performance of different building envelope components such as walls, roofs, and fenestrations can be improved by reducing their U-Values. Different worldwide practices for treating external walls are thermal storage medium, wall insulations</w:t>
      </w:r>
      <w:r w:rsidR="00E42136">
        <w:t>,</w:t>
      </w:r>
      <w:r w:rsidRPr="001437F8">
        <w:t xml:space="preserve"> and reflective coatings. Thermal storage materials are usually effective in </w:t>
      </w:r>
      <w:r w:rsidR="00E42136">
        <w:t xml:space="preserve">the </w:t>
      </w:r>
      <w:r w:rsidRPr="001437F8">
        <w:t xml:space="preserve">lightweight building envelope. It is calculated using Energy plus simulation that </w:t>
      </w:r>
      <w:r w:rsidR="00E42136">
        <w:t xml:space="preserve">the </w:t>
      </w:r>
      <w:r w:rsidRPr="001437F8">
        <w:t xml:space="preserve">use of water as </w:t>
      </w:r>
      <w:r w:rsidR="00E42136">
        <w:t xml:space="preserve">a </w:t>
      </w:r>
      <w:r w:rsidRPr="001437F8">
        <w:t>thermal storage medium inside the wall can reduce annual energy consumption by 8.6%</w:t>
      </w:r>
      <w:r w:rsidR="000B3B58">
        <w:t xml:space="preserve"> </w:t>
      </w:r>
      <w:r w:rsidR="000B3B58">
        <w:fldChar w:fldCharType="begin" w:fldLock="1"/>
      </w:r>
      <w:r w:rsidR="000B3B58">
        <w:instrText>ADDIN CSL_CITATION {"citationItems":[{"id":"ITEM-1","itemData":{"DOI":"10.1016/j.enbuild.2019.04.007","ISSN":"0378-7788","author":[{"dropping-particle":"","family":"Hu","given":"Shan","non-dropping-particle":"","parse-names":false,"suffix":""},{"dropping-particle":"","family":"Yan","given":"Da","non-dropping-particle":"","parse-names":false,"suffix":""},{"dropping-particle":"","family":"An","given":"Jingjing","non-dropping-particle":"","parse-names":false,"suffix":""},{"dropping-particle":"","family":"Guo","given":"Siyue","non-dropping-particle":"","parse-names":false,"suffix":""},{"dropping-particle":"","family":"Qian","given":"Mingyang","non-dropping-particle":"","parse-names":false,"suffix":""}],"container-title":"Energy &amp; Buildings","id":"ITEM-1","issued":{"date-parts":[["2019"]]},"publisher":"Elsevier B.V.","title":"Investigation and analysis of Chinese residential building occupancy with large-scale questionnaire surveys","type":"article-journal"},"uris":["http://www.mendeley.com/documents/?uuid=ea555d80-a726-4abf-aba4-55b885950032"]}],"mendeley":{"formattedCitation":"[15]","plainTextFormattedCitation":"[15]","previouslyFormattedCitation":"[15]"},"properties":{"noteIndex":0},"schema":"https://github.com/citation-style-language/schema/raw/master/csl-citation.json"}</w:instrText>
      </w:r>
      <w:r w:rsidR="000B3B58">
        <w:fldChar w:fldCharType="separate"/>
      </w:r>
      <w:r w:rsidR="000B3B58" w:rsidRPr="000B3B58">
        <w:rPr>
          <w:noProof/>
        </w:rPr>
        <w:t>[15]</w:t>
      </w:r>
      <w:r w:rsidR="000B3B58">
        <w:fldChar w:fldCharType="end"/>
      </w:r>
      <w:r w:rsidRPr="001437F8">
        <w:t xml:space="preserve">. Thermal storage medium such as PCM (phase change materials) can also significantly improve the energy performance of </w:t>
      </w:r>
      <w:r w:rsidR="00E42136">
        <w:t xml:space="preserve">the </w:t>
      </w:r>
      <w:r w:rsidRPr="001437F8">
        <w:t xml:space="preserve">building. In brick masonry walls, </w:t>
      </w:r>
      <w:r w:rsidR="00E42136">
        <w:t xml:space="preserve">the </w:t>
      </w:r>
      <w:r w:rsidRPr="001437F8">
        <w:t xml:space="preserve">use of </w:t>
      </w:r>
      <w:r w:rsidR="00E42136">
        <w:t xml:space="preserve">a </w:t>
      </w:r>
      <w:r w:rsidRPr="001437F8">
        <w:t xml:space="preserve">rat trap bond generates alternate layers of air cavities throughout the wall. These air cavities act as insulating media thus preventing </w:t>
      </w:r>
      <w:r w:rsidR="00E42136">
        <w:t xml:space="preserve">the </w:t>
      </w:r>
      <w:r w:rsidRPr="001437F8">
        <w:t xml:space="preserve">transfer of external heat inside the building during summer. Similarly, in winter, </w:t>
      </w:r>
      <w:r w:rsidR="00E42136">
        <w:t xml:space="preserve">the </w:t>
      </w:r>
      <w:r w:rsidRPr="001437F8">
        <w:t xml:space="preserve">rat trap wall reduces the heating load by retaining </w:t>
      </w:r>
      <w:r w:rsidR="00E42136">
        <w:t xml:space="preserve">the </w:t>
      </w:r>
      <w:r w:rsidRPr="001437F8">
        <w:t xml:space="preserve">internal heat of the building. Moreover, </w:t>
      </w:r>
      <w:r w:rsidR="00E42136">
        <w:t xml:space="preserve">the </w:t>
      </w:r>
      <w:r w:rsidRPr="001437F8">
        <w:t>construction cost of such walls is 25% less than conventional Flemish bond masonry due to adequate saving of building materials (25% bricks and 40% cement)</w:t>
      </w:r>
      <w:r w:rsidR="000B3B58">
        <w:t xml:space="preserve"> </w:t>
      </w:r>
      <w:r w:rsidR="000B3B58">
        <w:fldChar w:fldCharType="begin" w:fldLock="1"/>
      </w:r>
      <w:r w:rsidR="000B3B58">
        <w:instrText>ADDIN CSL_CITATION {"citationItems":[{"id":"ITEM-1","itemData":{"ISSN":"0360-1323","author":[{"dropping-particle":"","family":"Chen","given":"Jun","non-dropping-particle":"","parse-names":false,"suffix":""},{"dropping-particle":"","family":"Poon","given":"Chi-sun","non-dropping-particle":"","parse-names":false,"suffix":""}],"container-title":"Building and environment","id":"ITEM-1","issue":"9","issued":{"date-parts":[["2009"]]},"page":"1899-1906","publisher":"Elsevier","title":"Photocatalytic construction and building materials: from fundamentals to applications","type":"article-journal","volume":"44"},"uris":["http://www.mendeley.com/documents/?uuid=6082510c-263a-4872-b6f1-9ee9f98e199c"]}],"mendeley":{"formattedCitation":"[16]","plainTextFormattedCitation":"[16]","previouslyFormattedCitation":"[16]"},"properties":{"noteIndex":0},"schema":"https://github.com/citation-style-language/schema/raw/master/csl-citation.json"}</w:instrText>
      </w:r>
      <w:r w:rsidR="000B3B58">
        <w:fldChar w:fldCharType="separate"/>
      </w:r>
      <w:r w:rsidR="000B3B58" w:rsidRPr="000B3B58">
        <w:rPr>
          <w:noProof/>
        </w:rPr>
        <w:t>[16]</w:t>
      </w:r>
      <w:r w:rsidR="000B3B58">
        <w:fldChar w:fldCharType="end"/>
      </w:r>
      <w:r w:rsidRPr="001437F8">
        <w:t xml:space="preserve">. </w:t>
      </w:r>
    </w:p>
    <w:p w14:paraId="76670245" w14:textId="77777777" w:rsidR="00785F8C" w:rsidRPr="001437F8" w:rsidRDefault="00CE41F1" w:rsidP="001B4D42">
      <w:pPr>
        <w:spacing w:line="360" w:lineRule="auto"/>
        <w:ind w:left="-5" w:right="0"/>
        <w:jc w:val="left"/>
      </w:pPr>
      <w:r w:rsidRPr="001437F8">
        <w:rPr>
          <w:b/>
        </w:rPr>
        <w:t xml:space="preserve">Passive House Concept: </w:t>
      </w:r>
    </w:p>
    <w:p w14:paraId="68CF073A" w14:textId="7345F03A" w:rsidR="00785F8C" w:rsidRPr="001437F8" w:rsidRDefault="00CE41F1" w:rsidP="001B4D42">
      <w:pPr>
        <w:spacing w:line="360" w:lineRule="auto"/>
        <w:ind w:left="-5" w:right="51"/>
      </w:pPr>
      <w:r w:rsidRPr="001437F8">
        <w:t>The basic idea of passive housing is based on “well insulated, air leak</w:t>
      </w:r>
      <w:r w:rsidR="00E42136">
        <w:t>-</w:t>
      </w:r>
      <w:r w:rsidRPr="001437F8">
        <w:t xml:space="preserve">proof, properly ventilated, and thermally bridged free envelopes. The concept was initially used for reducing the Heating Load of buildings to such </w:t>
      </w:r>
      <w:r w:rsidR="00E42136">
        <w:t xml:space="preserve">an </w:t>
      </w:r>
      <w:r w:rsidRPr="001437F8">
        <w:t xml:space="preserve">extent that no further use of active heating devices is required. Germany constructed the first Passive </w:t>
      </w:r>
      <w:r w:rsidR="00E42136">
        <w:t>H</w:t>
      </w:r>
      <w:r w:rsidRPr="001437F8">
        <w:t xml:space="preserve">ouse in </w:t>
      </w:r>
      <w:r w:rsidR="00E42136">
        <w:t xml:space="preserve">the </w:t>
      </w:r>
      <w:r w:rsidRPr="001437F8">
        <w:t xml:space="preserve">1990s. In the beginning, there was a misperception regarding </w:t>
      </w:r>
      <w:r w:rsidR="00E42136">
        <w:t xml:space="preserve">the </w:t>
      </w:r>
      <w:r w:rsidRPr="001437F8">
        <w:t xml:space="preserve">risk of excessive solar heat gain in the buildings complying </w:t>
      </w:r>
      <w:r w:rsidR="00E42136">
        <w:t xml:space="preserve">with </w:t>
      </w:r>
      <w:r w:rsidRPr="001437F8">
        <w:t>passive house standards, during summer. Later studies proved that optimizing few design parameters such as glazing ratios and external shadings make the passive house concept equally effective in hot climates</w:t>
      </w:r>
      <w:r w:rsidR="000B3B58">
        <w:t xml:space="preserve"> </w:t>
      </w:r>
      <w:r w:rsidR="000B3B58">
        <w:fldChar w:fldCharType="begin" w:fldLock="1"/>
      </w:r>
      <w:r w:rsidR="000B3B58">
        <w:instrText>ADDIN CSL_CITATION {"citationItems":[{"id":"ITEM-1","itemData":{"ISSN":"0360-1323","author":[{"dropping-particle":"","family":"Figueiredo","given":"António","non-dropping-particle":"","parse-names":false,"suffix":""},{"dropping-particle":"","family":"Figueira","given":"José","non-dropping-particle":"","parse-names":false,"suffix":""},{"dropping-particle":"","family":"Vicente","given":"Romeu","non-dropping-particle":"","parse-names":false,"suffix":""},{"dropping-particle":"","family":"Maio","given":"Rui","non-dropping-particle":"","parse-names":false,"suffix":""}],"container-title":"Building and Environment","id":"ITEM-1","issued":{"date-parts":[["2016"]]},"page":"276-288","publisher":"Elsevier","title":"Thermal comfort and energy performance: Sensitivity analysis to apply the Passive House concept to the Portuguese climate","type":"article-journal","volume":"103"},"uris":["http://www.mendeley.com/documents/?uuid=cdd39480-e973-40ab-a151-89e81da6b9c9"]}],"mendeley":{"formattedCitation":"[17]","plainTextFormattedCitation":"[17]","previouslyFormattedCitation":"[17]"},"properties":{"noteIndex":0},"schema":"https://github.com/citation-style-language/schema/raw/master/csl-citation.json"}</w:instrText>
      </w:r>
      <w:r w:rsidR="000B3B58">
        <w:fldChar w:fldCharType="separate"/>
      </w:r>
      <w:r w:rsidR="000B3B58" w:rsidRPr="000B3B58">
        <w:rPr>
          <w:noProof/>
        </w:rPr>
        <w:t>[17]</w:t>
      </w:r>
      <w:r w:rsidR="000B3B58">
        <w:fldChar w:fldCharType="end"/>
      </w:r>
      <w:r w:rsidRPr="001437F8">
        <w:t xml:space="preserve">. </w:t>
      </w:r>
    </w:p>
    <w:p w14:paraId="69552724" w14:textId="77777777" w:rsidR="00785F8C" w:rsidRPr="001437F8" w:rsidRDefault="00CE41F1" w:rsidP="001B4D42">
      <w:pPr>
        <w:pStyle w:val="Heading3"/>
        <w:spacing w:line="360" w:lineRule="auto"/>
        <w:ind w:left="585" w:hanging="600"/>
      </w:pPr>
      <w:bookmarkStart w:id="16" w:name="_Toc46534"/>
      <w:r w:rsidRPr="001437F8">
        <w:t xml:space="preserve">Use of Renewables in Zero Energy Buildings </w:t>
      </w:r>
      <w:bookmarkEnd w:id="16"/>
    </w:p>
    <w:p w14:paraId="02CB7F93" w14:textId="77777777" w:rsidR="00785F8C" w:rsidRPr="001437F8" w:rsidRDefault="00CE41F1" w:rsidP="001B4D42">
      <w:pPr>
        <w:spacing w:line="360" w:lineRule="auto"/>
        <w:ind w:left="-5" w:right="0"/>
        <w:jc w:val="left"/>
      </w:pPr>
      <w:r w:rsidRPr="001437F8">
        <w:rPr>
          <w:b/>
        </w:rPr>
        <w:t xml:space="preserve">Photovoltaics </w:t>
      </w:r>
    </w:p>
    <w:p w14:paraId="53E9E8AB" w14:textId="04F648DF" w:rsidR="00785F8C" w:rsidRPr="001437F8" w:rsidRDefault="00CE41F1" w:rsidP="001B4D42">
      <w:pPr>
        <w:spacing w:line="360" w:lineRule="auto"/>
        <w:ind w:left="-5" w:right="51"/>
      </w:pPr>
      <w:r w:rsidRPr="001437F8">
        <w:t xml:space="preserve">For achieving the objective of zero energy buildings, previously mentioned techniques can be applied for reducing the heating load. However, in </w:t>
      </w:r>
      <w:r w:rsidR="00E42136">
        <w:t xml:space="preserve">the </w:t>
      </w:r>
      <w:r w:rsidRPr="001437F8">
        <w:t>majority of the houses, the electricity demand is larger than its heating demand. For green and zero energy building</w:t>
      </w:r>
      <w:r w:rsidR="00E42136">
        <w:t>s</w:t>
      </w:r>
      <w:r w:rsidRPr="001437F8">
        <w:t xml:space="preserve">, that demand </w:t>
      </w:r>
      <w:r w:rsidRPr="001437F8">
        <w:lastRenderedPageBreak/>
        <w:t xml:space="preserve">has to be covered by the use of renewables. In </w:t>
      </w:r>
      <w:r w:rsidR="00E42136">
        <w:t xml:space="preserve">the </w:t>
      </w:r>
      <w:r w:rsidRPr="001437F8">
        <w:t>case of photovoltaics, this is done through a system named Building Integrated Photovoltaics (BIPV) that can be applied through multiple techniques</w:t>
      </w:r>
      <w:r w:rsidR="000B3B58">
        <w:t xml:space="preserve"> </w:t>
      </w:r>
      <w:r w:rsidR="000B3B58">
        <w:fldChar w:fldCharType="begin" w:fldLock="1"/>
      </w:r>
      <w:r w:rsidR="000B3B58">
        <w:instrText>ADDIN CSL_CITATION {"citationItems":[{"id":"ITEM-1","itemData":{"ISSN":"0378-7788","author":[{"dropping-particle":"","family":"Cellura","given":"Maurizio","non-dropping-particle":"","parse-names":false,"suffix":""},{"dropping-particle":"","family":"Guarino","given":"Francesco","non-dropping-particle":"","parse-names":false,"suffix":""},{"dropping-particle":"","family":"Longo","given":"Sonia","non-dropping-particle":"","parse-names":false,"suffix":""},{"dropping-particle":"","family":"Mistretta","given":"Marina","non-dropping-particle":"","parse-names":false,"suffix":""}],"container-title":"Energy and Buildings","id":"ITEM-1","issued":{"date-parts":[["2014"]]},"page":"371-381","publisher":"Elsevier","title":"Energy life-cycle approach in Net zero energy buildings balance: Operation and embodied energy of an Italian case study","type":"article-journal","volume":"72"},"uris":["http://www.mendeley.com/documents/?uuid=74bd990d-495b-4ed3-959a-edd5bac097f9"]}],"mendeley":{"formattedCitation":"[18]","plainTextFormattedCitation":"[18]","previouslyFormattedCitation":"[18]"},"properties":{"noteIndex":0},"schema":"https://github.com/citation-style-language/schema/raw/master/csl-citation.json"}</w:instrText>
      </w:r>
      <w:r w:rsidR="000B3B58">
        <w:fldChar w:fldCharType="separate"/>
      </w:r>
      <w:r w:rsidR="000B3B58" w:rsidRPr="000B3B58">
        <w:rPr>
          <w:noProof/>
        </w:rPr>
        <w:t>[18]</w:t>
      </w:r>
      <w:r w:rsidR="000B3B58">
        <w:fldChar w:fldCharType="end"/>
      </w:r>
      <w:r w:rsidRPr="001437F8">
        <w:t xml:space="preserve">.  </w:t>
      </w:r>
    </w:p>
    <w:p w14:paraId="4F8FBFCA" w14:textId="775636E6" w:rsidR="00785F8C" w:rsidRPr="001437F8" w:rsidRDefault="00CE41F1" w:rsidP="001B4D42">
      <w:pPr>
        <w:spacing w:after="98" w:line="360" w:lineRule="auto"/>
        <w:ind w:left="-5" w:right="51"/>
      </w:pPr>
      <w:r w:rsidRPr="001437F8">
        <w:t xml:space="preserve">The basic principle implied is that the net electricity import and export (through solar) in a building is zero as shown in Figure 3. </w:t>
      </w:r>
    </w:p>
    <w:p w14:paraId="58BD86CB" w14:textId="77777777" w:rsidR="00785F8C" w:rsidRPr="001437F8" w:rsidRDefault="00CE41F1" w:rsidP="001B4D42">
      <w:pPr>
        <w:spacing w:after="142" w:line="360" w:lineRule="auto"/>
        <w:ind w:left="0" w:right="0" w:firstLine="0"/>
        <w:jc w:val="right"/>
      </w:pPr>
      <w:r w:rsidRPr="001437F8">
        <w:rPr>
          <w:noProof/>
          <w:lang w:val="en-US" w:eastAsia="en-US"/>
        </w:rPr>
        <w:drawing>
          <wp:inline distT="0" distB="0" distL="0" distR="0" wp14:anchorId="2F61556F" wp14:editId="441750E0">
            <wp:extent cx="5731510" cy="3114040"/>
            <wp:effectExtent l="0" t="0" r="0" b="0"/>
            <wp:docPr id="1132" name="Picture 1132"/>
            <wp:cNvGraphicFramePr/>
            <a:graphic xmlns:a="http://schemas.openxmlformats.org/drawingml/2006/main">
              <a:graphicData uri="http://schemas.openxmlformats.org/drawingml/2006/picture">
                <pic:pic xmlns:pic="http://schemas.openxmlformats.org/drawingml/2006/picture">
                  <pic:nvPicPr>
                    <pic:cNvPr id="1132" name="Picture 1132"/>
                    <pic:cNvPicPr/>
                  </pic:nvPicPr>
                  <pic:blipFill>
                    <a:blip r:embed="rId10"/>
                    <a:stretch>
                      <a:fillRect/>
                    </a:stretch>
                  </pic:blipFill>
                  <pic:spPr>
                    <a:xfrm>
                      <a:off x="0" y="0"/>
                      <a:ext cx="5731510" cy="3114040"/>
                    </a:xfrm>
                    <a:prstGeom prst="rect">
                      <a:avLst/>
                    </a:prstGeom>
                  </pic:spPr>
                </pic:pic>
              </a:graphicData>
            </a:graphic>
          </wp:inline>
        </w:drawing>
      </w:r>
      <w:r w:rsidRPr="001437F8">
        <w:rPr>
          <w:b/>
        </w:rPr>
        <w:t xml:space="preserve"> </w:t>
      </w:r>
    </w:p>
    <w:p w14:paraId="79E8EE7D" w14:textId="68D7373F" w:rsidR="00785F8C" w:rsidRPr="001437F8" w:rsidRDefault="00CE41F1" w:rsidP="001B4D42">
      <w:pPr>
        <w:spacing w:after="113" w:line="360" w:lineRule="auto"/>
        <w:ind w:right="66"/>
        <w:jc w:val="center"/>
      </w:pPr>
      <w:r w:rsidRPr="001437F8">
        <w:t>Figure 3: Graphical representation of a Net Zero Energy Balance</w:t>
      </w:r>
      <w:r w:rsidRPr="001437F8">
        <w:rPr>
          <w:b/>
          <w:sz w:val="30"/>
        </w:rPr>
        <w:t xml:space="preserve"> </w:t>
      </w:r>
      <w:r w:rsidR="000B3B58">
        <w:rPr>
          <w:b/>
          <w:sz w:val="30"/>
        </w:rPr>
        <w:fldChar w:fldCharType="begin" w:fldLock="1"/>
      </w:r>
      <w:r w:rsidR="000B3B58">
        <w:rPr>
          <w:b/>
          <w:sz w:val="30"/>
        </w:rPr>
        <w:instrText>ADDIN CSL_CITATION {"citationItems":[{"id":"ITEM-1","itemData":{"ISSN":"0378-7788","author":[{"dropping-particle":"","family":"Cellura","given":"Maurizio","non-dropping-particle":"","parse-names":false,"suffix":""},{"dropping-particle":"","family":"Guarino","given":"Francesco","non-dropping-particle":"","parse-names":false,"suffix":""},{"dropping-particle":"","family":"Longo","given":"Sonia","non-dropping-particle":"","parse-names":false,"suffix":""},{"dropping-particle":"","family":"Mistretta","given":"Marina","non-dropping-particle":"","parse-names":false,"suffix":""}],"container-title":"Energy and Buildings","id":"ITEM-1","issued":{"date-parts":[["2014"]]},"page":"371-381","publisher":"Elsevier","title":"Energy life-cycle approach in Net zero energy buildings balance: Operation and embodied energy of an Italian case study","type":"article-journal","volume":"72"},"uris":["http://www.mendeley.com/documents/?uuid=74bd990d-495b-4ed3-959a-edd5bac097f9"]}],"mendeley":{"formattedCitation":"[18]","plainTextFormattedCitation":"[18]","previouslyFormattedCitation":"[18]"},"properties":{"noteIndex":0},"schema":"https://github.com/citation-style-language/schema/raw/master/csl-citation.json"}</w:instrText>
      </w:r>
      <w:r w:rsidR="000B3B58">
        <w:rPr>
          <w:b/>
          <w:sz w:val="30"/>
        </w:rPr>
        <w:fldChar w:fldCharType="separate"/>
      </w:r>
      <w:r w:rsidR="000B3B58" w:rsidRPr="000B3B58">
        <w:rPr>
          <w:noProof/>
          <w:sz w:val="30"/>
        </w:rPr>
        <w:t>[18]</w:t>
      </w:r>
      <w:r w:rsidR="000B3B58">
        <w:rPr>
          <w:b/>
          <w:sz w:val="30"/>
        </w:rPr>
        <w:fldChar w:fldCharType="end"/>
      </w:r>
    </w:p>
    <w:p w14:paraId="78121BF5" w14:textId="77777777" w:rsidR="00785F8C" w:rsidRPr="001437F8" w:rsidRDefault="00CE41F1" w:rsidP="001B4D42">
      <w:pPr>
        <w:spacing w:line="360" w:lineRule="auto"/>
        <w:ind w:left="-5" w:right="51"/>
      </w:pPr>
      <w:r w:rsidRPr="001437F8">
        <w:t xml:space="preserve">Hence, the purpose of NZEB can be achieved by cumulatively reducing the energy demand through efficient appliances, and producing the amount of required energy through renewables. The excess energy produced can also be connected to the National Grid, thus resulting in an Economical Benefit. </w:t>
      </w:r>
    </w:p>
    <w:p w14:paraId="69C76B3B" w14:textId="77777777" w:rsidR="00785F8C" w:rsidRPr="001437F8" w:rsidRDefault="00CE41F1" w:rsidP="001B4D42">
      <w:pPr>
        <w:spacing w:after="159" w:line="360" w:lineRule="auto"/>
        <w:ind w:left="-5" w:right="0"/>
        <w:jc w:val="left"/>
      </w:pPr>
      <w:r w:rsidRPr="001437F8">
        <w:rPr>
          <w:b/>
        </w:rPr>
        <w:t xml:space="preserve">Other Renewables </w:t>
      </w:r>
    </w:p>
    <w:p w14:paraId="22699F8F" w14:textId="29A924E9" w:rsidR="00785F8C" w:rsidRPr="001437F8" w:rsidRDefault="00CE41F1" w:rsidP="001B4D42">
      <w:pPr>
        <w:spacing w:line="360" w:lineRule="auto"/>
        <w:ind w:left="-5" w:right="51"/>
      </w:pPr>
      <w:r w:rsidRPr="001437F8">
        <w:t>Apart from solar PV, other renewable options such as biogas production from municipal solid waste, agricultural</w:t>
      </w:r>
      <w:r w:rsidR="00E42136">
        <w:t>,</w:t>
      </w:r>
      <w:r w:rsidRPr="001437F8">
        <w:t xml:space="preserve"> or wood products can also be decomposed to produce biogas or biofuels for energy generation purposes. Similarly</w:t>
      </w:r>
      <w:r w:rsidR="00E42136">
        <w:t>,</w:t>
      </w:r>
      <w:r w:rsidRPr="001437F8">
        <w:t xml:space="preserve"> wind catchers can be used to perform the following functions </w:t>
      </w:r>
    </w:p>
    <w:p w14:paraId="491B04B8" w14:textId="77777777" w:rsidR="00785F8C" w:rsidRPr="001437F8" w:rsidRDefault="00CE41F1" w:rsidP="001B4D42">
      <w:pPr>
        <w:numPr>
          <w:ilvl w:val="0"/>
          <w:numId w:val="2"/>
        </w:numPr>
        <w:spacing w:after="6" w:line="360" w:lineRule="auto"/>
        <w:ind w:right="51" w:hanging="360"/>
      </w:pPr>
      <w:r w:rsidRPr="001437F8">
        <w:t xml:space="preserve">Grinding applications </w:t>
      </w:r>
    </w:p>
    <w:p w14:paraId="2C90E388" w14:textId="77777777" w:rsidR="00785F8C" w:rsidRPr="001437F8" w:rsidRDefault="00CE41F1" w:rsidP="001B4D42">
      <w:pPr>
        <w:numPr>
          <w:ilvl w:val="0"/>
          <w:numId w:val="2"/>
        </w:numPr>
        <w:spacing w:after="6" w:line="360" w:lineRule="auto"/>
        <w:ind w:right="51" w:hanging="360"/>
      </w:pPr>
      <w:r w:rsidRPr="001437F8">
        <w:t xml:space="preserve">Reciprocating motion for energy conversion. </w:t>
      </w:r>
    </w:p>
    <w:p w14:paraId="4D75A655" w14:textId="77777777" w:rsidR="00785F8C" w:rsidRPr="001437F8" w:rsidRDefault="00CE41F1" w:rsidP="001B4D42">
      <w:pPr>
        <w:numPr>
          <w:ilvl w:val="0"/>
          <w:numId w:val="2"/>
        </w:numPr>
        <w:spacing w:after="113" w:line="360" w:lineRule="auto"/>
        <w:ind w:right="51" w:hanging="360"/>
      </w:pPr>
      <w:r w:rsidRPr="001437F8">
        <w:t xml:space="preserve">Small scale energy generation for powering front lights or other small appliances.  </w:t>
      </w:r>
    </w:p>
    <w:p w14:paraId="357AE11F" w14:textId="77777777" w:rsidR="00785F8C" w:rsidRPr="001437F8" w:rsidRDefault="00CE41F1" w:rsidP="001B4D42">
      <w:pPr>
        <w:pStyle w:val="Heading3"/>
        <w:spacing w:line="360" w:lineRule="auto"/>
        <w:ind w:left="585" w:hanging="600"/>
      </w:pPr>
      <w:bookmarkStart w:id="17" w:name="_Toc46535"/>
      <w:r w:rsidRPr="001437F8">
        <w:lastRenderedPageBreak/>
        <w:t xml:space="preserve">Building Architecture and Advanced Construction materials </w:t>
      </w:r>
      <w:bookmarkEnd w:id="17"/>
    </w:p>
    <w:p w14:paraId="461B3EB9" w14:textId="0D774699" w:rsidR="00785F8C" w:rsidRPr="001437F8" w:rsidRDefault="00CE41F1" w:rsidP="001B4D42">
      <w:pPr>
        <w:spacing w:line="360" w:lineRule="auto"/>
        <w:ind w:left="-5" w:right="51"/>
      </w:pPr>
      <w:r w:rsidRPr="001437F8">
        <w:t>The energy load of a building is also dependent on the transfer of energy through the walls or roofs. In past years, m</w:t>
      </w:r>
      <w:r w:rsidR="00E42136">
        <w:t>uch</w:t>
      </w:r>
      <w:r w:rsidRPr="001437F8">
        <w:t xml:space="preserve"> research has been performed on construction materials that save energy. One such material is Autoclaved Aerated Concrete (AAC) blocks</w:t>
      </w:r>
      <w:r w:rsidR="000B3B58">
        <w:t xml:space="preserve"> </w:t>
      </w:r>
      <w:r w:rsidR="000B3B58">
        <w:fldChar w:fldCharType="begin" w:fldLock="1"/>
      </w:r>
      <w:r w:rsidR="000B3B58">
        <w:instrText>ADDIN CSL_CITATION {"citationItems":[{"id":"ITEM-1","itemData":{"author":[{"dropping-particle":"","family":"Saiyed","given":"Farhana M","non-dropping-particle":"","parse-names":false,"suffix":""},{"dropping-particle":"","family":"Makwana","given":"Ashish H","non-dropping-particle":"","parse-names":false,"suffix":""},{"dropping-particle":"","family":"Pitroda","given":"Jayeshkumar","non-dropping-particle":"","parse-names":false,"suffix":""},{"dropping-particle":"","family":"Vyas","given":"Chetna M","non-dropping-particle":"","parse-names":false,"suffix":""}],"container-title":"International Journal of Advanced Research in Engineering, Science and Management","id":"ITEM-1","issue":"2","issued":{"date-parts":[["2014"]]},"page":"21-32","title":"Aerated Autoclaved Concrete (AAC) Blocks: Novel Material for Construction Industry","type":"article-journal","volume":"1"},"uris":["http://www.mendeley.com/documents/?uuid=0c1ed3d1-af0d-4500-be5c-f2cf469d3a6e"]}],"mendeley":{"formattedCitation":"[19]","plainTextFormattedCitation":"[19]","previouslyFormattedCitation":"[19]"},"properties":{"noteIndex":0},"schema":"https://github.com/citation-style-language/schema/raw/master/csl-citation.json"}</w:instrText>
      </w:r>
      <w:r w:rsidR="000B3B58">
        <w:fldChar w:fldCharType="separate"/>
      </w:r>
      <w:r w:rsidR="000B3B58" w:rsidRPr="000B3B58">
        <w:rPr>
          <w:noProof/>
        </w:rPr>
        <w:t>[19]</w:t>
      </w:r>
      <w:r w:rsidR="000B3B58">
        <w:fldChar w:fldCharType="end"/>
      </w:r>
      <w:r w:rsidRPr="001437F8">
        <w:t xml:space="preserve">.  </w:t>
      </w:r>
    </w:p>
    <w:p w14:paraId="1E421E98" w14:textId="58DBA45A" w:rsidR="00785F8C" w:rsidRPr="001437F8" w:rsidRDefault="00CE41F1" w:rsidP="001B4D42">
      <w:pPr>
        <w:spacing w:line="360" w:lineRule="auto"/>
        <w:ind w:left="-5" w:right="51"/>
      </w:pPr>
      <w:r w:rsidRPr="001437F8">
        <w:t>AAC was developed in the mid-1920s by Dr. Johan Axel Eriksson an architect and innovator of Swedish. Autoclaved Aerated Concrete (AAC) is an eco</w:t>
      </w:r>
      <w:r w:rsidR="000B3B58">
        <w:t>-</w:t>
      </w:r>
      <w:r w:rsidRPr="001437F8">
        <w:t xml:space="preserve">friendly and certified green building materials. It has </w:t>
      </w:r>
      <w:r w:rsidR="00E42136">
        <w:t xml:space="preserve">a </w:t>
      </w:r>
      <w:r w:rsidRPr="001437F8">
        <w:t>low weight to volume ratio, highly load-bearing capability, high thermal insulating capacity</w:t>
      </w:r>
      <w:r w:rsidR="00E42136">
        <w:t>,</w:t>
      </w:r>
      <w:r w:rsidRPr="001437F8">
        <w:t xml:space="preserve"> and durable building product. The advantages of AAC blocks over clay brick are Eco friendly, low weight, energy saver, fire resistor, low maintenance</w:t>
      </w:r>
      <w:r w:rsidR="00E42136">
        <w:t>,</w:t>
      </w:r>
      <w:r w:rsidRPr="001437F8">
        <w:t xml:space="preserve"> and fast construction. The density of AAC varies from 550-600 Kg/m3 as compared to 2300-2700 Kg/m3 for conventional concrete</w:t>
      </w:r>
      <w:r w:rsidR="000B3B58">
        <w:t xml:space="preserve"> </w:t>
      </w:r>
      <w:r w:rsidR="000B3B58">
        <w:fldChar w:fldCharType="begin" w:fldLock="1"/>
      </w:r>
      <w:r w:rsidR="000B3B58">
        <w:instrText>ADDIN CSL_CITATION {"citationItems":[{"id":"ITEM-1","itemData":{"author":[{"dropping-particle":"","family":"Saiyed","given":"Farhana M","non-dropping-particle":"","parse-names":false,"suffix":""},{"dropping-particle":"","family":"Makwana","given":"Ashish H","non-dropping-particle":"","parse-names":false,"suffix":""},{"dropping-particle":"","family":"Pitroda","given":"Jayeshkumar","non-dropping-particle":"","parse-names":false,"suffix":""},{"dropping-particle":"","family":"Vyas","given":"Chetna M","non-dropping-particle":"","parse-names":false,"suffix":""}],"container-title":"International Journal of Advanced Research in Engineering, Science and Management","id":"ITEM-1","issue":"2","issued":{"date-parts":[["2014"]]},"page":"21-32","title":"Aerated Autoclaved Concrete (AAC) Blocks: Novel Material for Construction Industry","type":"article-journal","volume":"1"},"uris":["http://www.mendeley.com/documents/?uuid=0c1ed3d1-af0d-4500-be5c-f2cf469d3a6e"]}],"mendeley":{"formattedCitation":"[19]","plainTextFormattedCitation":"[19]","previouslyFormattedCitation":"[19]"},"properties":{"noteIndex":0},"schema":"https://github.com/citation-style-language/schema/raw/master/csl-citation.json"}</w:instrText>
      </w:r>
      <w:r w:rsidR="000B3B58">
        <w:fldChar w:fldCharType="separate"/>
      </w:r>
      <w:r w:rsidR="000B3B58" w:rsidRPr="000B3B58">
        <w:rPr>
          <w:noProof/>
        </w:rPr>
        <w:t>[19]</w:t>
      </w:r>
      <w:r w:rsidR="000B3B58">
        <w:fldChar w:fldCharType="end"/>
      </w:r>
      <w:r w:rsidRPr="001437F8">
        <w:t>. Fly ash, lime, cement, gypsum, water</w:t>
      </w:r>
      <w:r w:rsidR="00E42136">
        <w:t>,</w:t>
      </w:r>
      <w:r w:rsidRPr="001437F8">
        <w:t xml:space="preserve"> and </w:t>
      </w:r>
      <w:proofErr w:type="spellStart"/>
      <w:r w:rsidRPr="001437F8">
        <w:t>aluminum</w:t>
      </w:r>
      <w:proofErr w:type="spellEnd"/>
      <w:r w:rsidRPr="001437F8">
        <w:t xml:space="preserve"> powder are used as raw material</w:t>
      </w:r>
      <w:r w:rsidR="00E42136">
        <w:t>s</w:t>
      </w:r>
      <w:r w:rsidRPr="001437F8">
        <w:t xml:space="preserve"> for </w:t>
      </w:r>
      <w:r w:rsidR="00E42136">
        <w:t xml:space="preserve">the </w:t>
      </w:r>
      <w:r w:rsidRPr="001437F8">
        <w:t xml:space="preserve">manufacturing of AAC. </w:t>
      </w:r>
    </w:p>
    <w:p w14:paraId="699C6975" w14:textId="6DED2E06" w:rsidR="00785F8C" w:rsidRPr="001437F8" w:rsidRDefault="00CE41F1" w:rsidP="001B4D42">
      <w:pPr>
        <w:spacing w:after="101" w:line="360" w:lineRule="auto"/>
        <w:ind w:left="-5" w:right="51"/>
      </w:pPr>
      <w:r w:rsidRPr="001437F8">
        <w:t>AAC was developed in the mid-1920s by Dr. Johan Axel Eriksson an architect and innovator of Swedish. Autoclaved Aerated Concrete (AAC) is an eco</w:t>
      </w:r>
      <w:r w:rsidR="000B3B58">
        <w:t>-</w:t>
      </w:r>
      <w:r w:rsidRPr="001437F8">
        <w:t xml:space="preserve">friendly and certified green building materials. It has </w:t>
      </w:r>
      <w:r w:rsidR="00E42136">
        <w:t xml:space="preserve">a </w:t>
      </w:r>
      <w:r w:rsidRPr="001437F8">
        <w:t>low weight to volume ratio, highly load-bearing capability, high thermal insulating capacity</w:t>
      </w:r>
      <w:r w:rsidR="00E42136">
        <w:t>,</w:t>
      </w:r>
      <w:r w:rsidRPr="001437F8">
        <w:t xml:space="preserve"> and durable building product. The advantages of AAC blocks over clay brick are Eco friendly, low weight, energy saver, fire resistor, low maintenance</w:t>
      </w:r>
      <w:r w:rsidR="00E42136">
        <w:t>,</w:t>
      </w:r>
      <w:r w:rsidRPr="001437F8">
        <w:t xml:space="preserve"> and fast construction. The density of AAC varies from 550-600 Kg/m3 as compared to 2300-2700 Kg/m3 for conventional concrete. Fly ash, lime, cement, gypsum, water</w:t>
      </w:r>
      <w:r w:rsidR="00E42136">
        <w:t>,</w:t>
      </w:r>
      <w:r w:rsidRPr="001437F8">
        <w:t xml:space="preserve"> and </w:t>
      </w:r>
      <w:proofErr w:type="spellStart"/>
      <w:r w:rsidRPr="001437F8">
        <w:t>aluminum</w:t>
      </w:r>
      <w:proofErr w:type="spellEnd"/>
      <w:r w:rsidRPr="001437F8">
        <w:t xml:space="preserve"> powder are used as raw material</w:t>
      </w:r>
      <w:r w:rsidR="00E42136">
        <w:t>s</w:t>
      </w:r>
      <w:r w:rsidRPr="001437F8">
        <w:t xml:space="preserve"> for </w:t>
      </w:r>
      <w:r w:rsidR="00E42136">
        <w:t xml:space="preserve">the </w:t>
      </w:r>
      <w:r w:rsidRPr="001437F8">
        <w:t xml:space="preserve">manufacturing of AAC. </w:t>
      </w:r>
    </w:p>
    <w:p w14:paraId="3086AF35" w14:textId="77777777" w:rsidR="00785F8C" w:rsidRPr="001437F8" w:rsidRDefault="00CE41F1" w:rsidP="001B4D42">
      <w:pPr>
        <w:spacing w:after="220" w:line="360" w:lineRule="auto"/>
        <w:ind w:left="0" w:right="317" w:firstLine="0"/>
        <w:jc w:val="right"/>
      </w:pPr>
      <w:r w:rsidRPr="001437F8">
        <w:rPr>
          <w:noProof/>
          <w:lang w:val="en-US" w:eastAsia="en-US"/>
        </w:rPr>
        <w:drawing>
          <wp:inline distT="0" distB="0" distL="0" distR="0" wp14:anchorId="4D867B23" wp14:editId="3B2EDEC8">
            <wp:extent cx="5334000" cy="2038985"/>
            <wp:effectExtent l="0" t="0" r="0" b="0"/>
            <wp:docPr id="1221" name="Picture 1221"/>
            <wp:cNvGraphicFramePr/>
            <a:graphic xmlns:a="http://schemas.openxmlformats.org/drawingml/2006/main">
              <a:graphicData uri="http://schemas.openxmlformats.org/drawingml/2006/picture">
                <pic:pic xmlns:pic="http://schemas.openxmlformats.org/drawingml/2006/picture">
                  <pic:nvPicPr>
                    <pic:cNvPr id="1221" name="Picture 1221"/>
                    <pic:cNvPicPr/>
                  </pic:nvPicPr>
                  <pic:blipFill>
                    <a:blip r:embed="rId11"/>
                    <a:stretch>
                      <a:fillRect/>
                    </a:stretch>
                  </pic:blipFill>
                  <pic:spPr>
                    <a:xfrm>
                      <a:off x="0" y="0"/>
                      <a:ext cx="5334000" cy="2038985"/>
                    </a:xfrm>
                    <a:prstGeom prst="rect">
                      <a:avLst/>
                    </a:prstGeom>
                  </pic:spPr>
                </pic:pic>
              </a:graphicData>
            </a:graphic>
          </wp:inline>
        </w:drawing>
      </w:r>
      <w:r w:rsidRPr="001437F8">
        <w:t xml:space="preserve"> </w:t>
      </w:r>
    </w:p>
    <w:p w14:paraId="65611164" w14:textId="27D4C117" w:rsidR="00CE41F1" w:rsidRDefault="00CE41F1" w:rsidP="001B4D42">
      <w:pPr>
        <w:pStyle w:val="Heading3"/>
        <w:spacing w:line="360" w:lineRule="auto"/>
      </w:pPr>
      <w:bookmarkStart w:id="18" w:name="_Toc46536"/>
      <w:r>
        <w:t>Wind Catcher</w:t>
      </w:r>
    </w:p>
    <w:p w14:paraId="11A071C3" w14:textId="6ABE3F56" w:rsidR="00402EF5" w:rsidRPr="00CE41F1" w:rsidRDefault="00CE41F1" w:rsidP="001B4D42">
      <w:pPr>
        <w:spacing w:line="360" w:lineRule="auto"/>
      </w:pPr>
      <w:r>
        <w:t>Wind catchers can further be used to create natural ventilation and passive cooling in the buildings. They can significantly cut the power demand</w:t>
      </w:r>
      <w:r w:rsidR="00E42136">
        <w:t>,</w:t>
      </w:r>
      <w:r>
        <w:t xml:space="preserve"> especially for air conditioners. Literature suggests that the annual cost of a building constructed with wind catchers is lower </w:t>
      </w:r>
      <w:r>
        <w:lastRenderedPageBreak/>
        <w:t xml:space="preserve">than the building constructed using conventional heating and ventilation techniques. </w:t>
      </w:r>
      <w:r w:rsidR="00402EF5">
        <w:t xml:space="preserve">These machines require insignificant maintenance with </w:t>
      </w:r>
      <w:r w:rsidR="00E42136">
        <w:t xml:space="preserve">a </w:t>
      </w:r>
      <w:r w:rsidR="00402EF5">
        <w:t>long life cycle. Another advantage of wind catchers is that they do not consume CFCs like conventional ACs that are a health hazard, and produce dry air that can harm human life</w:t>
      </w:r>
      <w:r w:rsidR="000B3B58">
        <w:t xml:space="preserve"> </w:t>
      </w:r>
      <w:r w:rsidR="000B3B58">
        <w:fldChar w:fldCharType="begin" w:fldLock="1"/>
      </w:r>
      <w:r w:rsidR="000B3B58">
        <w:instrText>ADDIN CSL_CITATION {"citationItems":[{"id":"ITEM-1","itemData":{"ISSN":"1364-0321","author":[{"dropping-particle":"","family":"Saadatian","given":"Omidreza","non-dropping-particle":"","parse-names":false,"suffix":""},{"dropping-particle":"","family":"Haw","given":"Lim Chin","non-dropping-particle":"","parse-names":false,"suffix":""},{"dropping-particle":"","family":"Sopian","given":"Kamaruzzaman","non-dropping-particle":"","parse-names":false,"suffix":""},{"dropping-particle":"","family":"Sulaiman","given":"Mohamad Yusof","non-dropping-particle":"","parse-names":false,"suffix":""}],"container-title":"Renewable and Sustainable Energy Reviews","id":"ITEM-1","issue":"3","issued":{"date-parts":[["2012"]]},"page":"1477-1495","publisher":"Elsevier","title":"Review of windcatcher technologies","type":"article-journal","volume":"16"},"uris":["http://www.mendeley.com/documents/?uuid=cb62ac26-d7cc-4caf-97f0-5f940ec4c052"]}],"mendeley":{"formattedCitation":"[20]","plainTextFormattedCitation":"[20]","previouslyFormattedCitation":"[20]"},"properties":{"noteIndex":0},"schema":"https://github.com/citation-style-language/schema/raw/master/csl-citation.json"}</w:instrText>
      </w:r>
      <w:r w:rsidR="000B3B58">
        <w:fldChar w:fldCharType="separate"/>
      </w:r>
      <w:r w:rsidR="000B3B58" w:rsidRPr="000B3B58">
        <w:rPr>
          <w:noProof/>
        </w:rPr>
        <w:t>[20]</w:t>
      </w:r>
      <w:r w:rsidR="000B3B58">
        <w:fldChar w:fldCharType="end"/>
      </w:r>
      <w:r w:rsidR="00402EF5">
        <w:t>.  Hence, wind catchers are not penetrating more rapidly in the energy technology market, and are expected to be a critical component of net</w:t>
      </w:r>
      <w:r w:rsidR="00E42136">
        <w:t>-</w:t>
      </w:r>
      <w:r w:rsidR="00402EF5">
        <w:t xml:space="preserve">zero energy buildings. </w:t>
      </w:r>
    </w:p>
    <w:p w14:paraId="39FC47D7" w14:textId="65E6E160" w:rsidR="00785F8C" w:rsidRPr="001437F8" w:rsidRDefault="00CE41F1" w:rsidP="001B4D42">
      <w:pPr>
        <w:pStyle w:val="Heading1"/>
        <w:spacing w:line="360" w:lineRule="auto"/>
        <w:ind w:left="266" w:hanging="281"/>
      </w:pPr>
      <w:r w:rsidRPr="001437F8">
        <w:t xml:space="preserve">METHODOLOGY </w:t>
      </w:r>
      <w:bookmarkEnd w:id="18"/>
    </w:p>
    <w:p w14:paraId="1E5CD6CE" w14:textId="4EC7C09C" w:rsidR="00785F8C" w:rsidRPr="001437F8" w:rsidRDefault="00E42136" w:rsidP="001B4D42">
      <w:pPr>
        <w:spacing w:line="360" w:lineRule="auto"/>
        <w:ind w:left="-5" w:right="51"/>
      </w:pPr>
      <w:r>
        <w:t>The r</w:t>
      </w:r>
      <w:r w:rsidR="00CE41F1" w:rsidRPr="001437F8">
        <w:t xml:space="preserve">esidential sector is the major energy consumer, it consumes up to 40 % of </w:t>
      </w:r>
      <w:r>
        <w:t xml:space="preserve">the </w:t>
      </w:r>
      <w:r w:rsidR="00CE41F1" w:rsidRPr="001437F8">
        <w:t>world</w:t>
      </w:r>
      <w:r>
        <w:t>'s</w:t>
      </w:r>
      <w:r w:rsidR="00CE41F1" w:rsidRPr="001437F8">
        <w:t xml:space="preserve"> total energy. All the developed and developing countries used sustainable methods to meet the required energy in </w:t>
      </w:r>
      <w:r>
        <w:t xml:space="preserve">the </w:t>
      </w:r>
      <w:r w:rsidR="00CE41F1" w:rsidRPr="001437F8">
        <w:t xml:space="preserve">residential sector. They are also working to overcome the energy demand by using green energy constructional materials and passive techniques as well. </w:t>
      </w:r>
    </w:p>
    <w:p w14:paraId="6AA94C30" w14:textId="6034F411" w:rsidR="00785F8C" w:rsidRPr="001437F8" w:rsidRDefault="00CE41F1" w:rsidP="001B4D42">
      <w:pPr>
        <w:spacing w:line="360" w:lineRule="auto"/>
        <w:ind w:left="-5" w:right="51"/>
      </w:pPr>
      <w:r w:rsidRPr="001437F8">
        <w:t xml:space="preserve">This study consists of different stages shows in </w:t>
      </w:r>
      <w:r w:rsidR="00E42136">
        <w:t xml:space="preserve">the </w:t>
      </w:r>
      <w:r w:rsidRPr="001437F8">
        <w:t xml:space="preserve">figure below. </w:t>
      </w:r>
    </w:p>
    <w:p w14:paraId="7BDCC5D8" w14:textId="77777777" w:rsidR="00785F8C" w:rsidRPr="001437F8" w:rsidRDefault="00785F8C" w:rsidP="001B4D42">
      <w:pPr>
        <w:spacing w:line="360" w:lineRule="auto"/>
        <w:sectPr w:rsidR="00785F8C" w:rsidRPr="001437F8">
          <w:pgSz w:w="11906" w:h="16838"/>
          <w:pgMar w:top="1483" w:right="1376" w:bottom="1453" w:left="1440" w:header="720" w:footer="720" w:gutter="0"/>
          <w:cols w:space="720"/>
        </w:sectPr>
      </w:pPr>
    </w:p>
    <w:p w14:paraId="5F9EEBB3" w14:textId="77777777" w:rsidR="00785F8C" w:rsidRPr="001437F8" w:rsidRDefault="00CE41F1" w:rsidP="001B4D42">
      <w:pPr>
        <w:spacing w:after="187" w:line="360" w:lineRule="auto"/>
        <w:ind w:left="0" w:right="0" w:firstLine="0"/>
        <w:jc w:val="left"/>
      </w:pPr>
      <w:r w:rsidRPr="001437F8">
        <w:rPr>
          <w:rFonts w:eastAsia="Calibri"/>
          <w:noProof/>
          <w:sz w:val="22"/>
          <w:lang w:val="en-US" w:eastAsia="en-US"/>
        </w:rPr>
        <w:lastRenderedPageBreak/>
        <mc:AlternateContent>
          <mc:Choice Requires="wpg">
            <w:drawing>
              <wp:inline distT="0" distB="0" distL="0" distR="0" wp14:anchorId="10257C2C" wp14:editId="09194B7A">
                <wp:extent cx="8820658" cy="4834836"/>
                <wp:effectExtent l="0" t="0" r="0" b="0"/>
                <wp:docPr id="35839" name="Group 35839"/>
                <wp:cNvGraphicFramePr/>
                <a:graphic xmlns:a="http://schemas.openxmlformats.org/drawingml/2006/main">
                  <a:graphicData uri="http://schemas.microsoft.com/office/word/2010/wordprocessingGroup">
                    <wpg:wgp>
                      <wpg:cNvGrpSpPr/>
                      <wpg:grpSpPr>
                        <a:xfrm>
                          <a:off x="0" y="0"/>
                          <a:ext cx="8820658" cy="4834836"/>
                          <a:chOff x="0" y="0"/>
                          <a:chExt cx="8820658" cy="4834836"/>
                        </a:xfrm>
                      </wpg:grpSpPr>
                      <wps:wsp>
                        <wps:cNvPr id="47459" name="Shape 47459"/>
                        <wps:cNvSpPr/>
                        <wps:spPr>
                          <a:xfrm>
                            <a:off x="0" y="381"/>
                            <a:ext cx="8782558" cy="4801490"/>
                          </a:xfrm>
                          <a:custGeom>
                            <a:avLst/>
                            <a:gdLst/>
                            <a:ahLst/>
                            <a:cxnLst/>
                            <a:rect l="0" t="0" r="0" b="0"/>
                            <a:pathLst>
                              <a:path w="8782558" h="4801490">
                                <a:moveTo>
                                  <a:pt x="0" y="0"/>
                                </a:moveTo>
                                <a:lnTo>
                                  <a:pt x="8782558" y="0"/>
                                </a:lnTo>
                                <a:lnTo>
                                  <a:pt x="8782558" y="4801490"/>
                                </a:lnTo>
                                <a:lnTo>
                                  <a:pt x="0" y="480149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245" name="Rectangle 1245"/>
                        <wps:cNvSpPr/>
                        <wps:spPr>
                          <a:xfrm>
                            <a:off x="8782558" y="4696202"/>
                            <a:ext cx="50673" cy="184382"/>
                          </a:xfrm>
                          <a:prstGeom prst="rect">
                            <a:avLst/>
                          </a:prstGeom>
                          <a:ln>
                            <a:noFill/>
                          </a:ln>
                        </wps:spPr>
                        <wps:txbx>
                          <w:txbxContent>
                            <w:p w14:paraId="21A51C4D"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1256" name="Picture 1256"/>
                          <pic:cNvPicPr/>
                        </pic:nvPicPr>
                        <pic:blipFill>
                          <a:blip r:embed="rId12"/>
                          <a:stretch>
                            <a:fillRect/>
                          </a:stretch>
                        </pic:blipFill>
                        <pic:spPr>
                          <a:xfrm>
                            <a:off x="0" y="0"/>
                            <a:ext cx="8772525" cy="4791075"/>
                          </a:xfrm>
                          <a:prstGeom prst="rect">
                            <a:avLst/>
                          </a:prstGeom>
                        </pic:spPr>
                      </pic:pic>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0257C2C" id="Group 35839" o:spid="_x0000_s1034" style="width:694.55pt;height:380.7pt;mso-position-horizontal-relative:char;mso-position-vertical-relative:line" coordsize="88206,483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">
                <v:shape id="Shape 47459" o:spid="_x0000_s1035" style="position:absolute;top:3;width:87825;height:48015;visibility:visible;mso-wrap-style:square;v-text-anchor:top" coordsize="8782558,480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" path="m,l8782558,r,4801490l,4801490,,e" fillcolor="black" stroked="f" strokeweight="0">
                  <v:stroke miterlimit="83231f" joinstyle="miter"/>
                  <v:path arrowok="t" textboxrect="0,0,8782558,4801490"/>
                </v:shape>
                <v:rect id="Rectangle 1245" o:spid="_x0000_s1036" style="position:absolute;left:87825;top:46962;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" filled="f" stroked="f">
                  <v:textbox inset="0,0,0,0">
                    <w:txbxContent>
                      <w:p w14:paraId="21A51C4D" w14:textId="77777777" w:rsidR="00CE41F1" w:rsidRDefault="00CE41F1">
                        <w:pPr>
                          <w:spacing w:after="160"/>
                          <w:ind w:left="0" w:right="0" w:firstLine="0"/>
                          <w:jc w:val="left"/>
                        </w:pPr>
                        <w:r>
                          <w:t xml:space="preserve"> </w:t>
                        </w:r>
                      </w:p>
                    </w:txbxContent>
                  </v:textbox>
                </v:rect>
                <v:shape id="Picture 1256" o:spid="_x0000_s1037" type="#_x0000_t75" style="position:absolute;width:87725;height:47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">
                  <v:imagedata r:id="rId13" o:title=""/>
                </v:shape>
                <w10:anchorlock/>
              </v:group>
            </w:pict>
          </mc:Fallback>
        </mc:AlternateContent>
      </w:r>
    </w:p>
    <w:p w14:paraId="6EC51228" w14:textId="77777777" w:rsidR="00785F8C" w:rsidRPr="001437F8" w:rsidRDefault="00CE41F1" w:rsidP="001B4D42">
      <w:pPr>
        <w:spacing w:line="360" w:lineRule="auto"/>
        <w:ind w:left="2746" w:right="51"/>
      </w:pPr>
      <w:r w:rsidRPr="001437F8">
        <w:t xml:space="preserve">Figure 4: Methodology Flow for PHPP model development and Data Collection Process </w:t>
      </w:r>
    </w:p>
    <w:p w14:paraId="19568A76" w14:textId="77777777" w:rsidR="00785F8C" w:rsidRPr="001437F8" w:rsidRDefault="00785F8C" w:rsidP="001B4D42">
      <w:pPr>
        <w:spacing w:line="360" w:lineRule="auto"/>
        <w:sectPr w:rsidR="00785F8C" w:rsidRPr="001437F8">
          <w:pgSz w:w="16838" w:h="11906" w:orient="landscape"/>
          <w:pgMar w:top="1440" w:right="1440" w:bottom="1440" w:left="1440" w:header="720" w:footer="720" w:gutter="0"/>
          <w:cols w:space="720"/>
        </w:sectPr>
      </w:pPr>
    </w:p>
    <w:p w14:paraId="280A8325" w14:textId="77777777" w:rsidR="00785F8C" w:rsidRPr="001437F8" w:rsidRDefault="00CE41F1" w:rsidP="001B4D42">
      <w:pPr>
        <w:pStyle w:val="Heading2"/>
        <w:spacing w:line="360" w:lineRule="auto"/>
        <w:ind w:left="405" w:hanging="420"/>
      </w:pPr>
      <w:bookmarkStart w:id="19" w:name="_Toc46537"/>
      <w:r w:rsidRPr="001437F8">
        <w:lastRenderedPageBreak/>
        <w:t xml:space="preserve">Data Collection </w:t>
      </w:r>
      <w:bookmarkEnd w:id="19"/>
    </w:p>
    <w:p w14:paraId="3655F7B6" w14:textId="61C4BDC1" w:rsidR="00785F8C" w:rsidRPr="001437F8" w:rsidRDefault="00CE41F1" w:rsidP="001B4D42">
      <w:pPr>
        <w:spacing w:line="360" w:lineRule="auto"/>
        <w:ind w:left="-5" w:right="51"/>
      </w:pPr>
      <w:r w:rsidRPr="001437F8">
        <w:t>For this research work two main types of research w</w:t>
      </w:r>
      <w:r w:rsidR="00E42136">
        <w:t>ere</w:t>
      </w:r>
      <w:r w:rsidRPr="001437F8">
        <w:t xml:space="preserve"> involved, one is qualitatively and </w:t>
      </w:r>
      <w:r w:rsidR="00E42136">
        <w:t xml:space="preserve">the </w:t>
      </w:r>
      <w:r w:rsidRPr="001437F8">
        <w:t xml:space="preserve">other is quantitative. </w:t>
      </w:r>
      <w:r w:rsidR="00E42136">
        <w:t>The q</w:t>
      </w:r>
      <w:r w:rsidRPr="001437F8">
        <w:t xml:space="preserve">ualitative study includes the array of various data from </w:t>
      </w:r>
      <w:r w:rsidR="00E42136">
        <w:t xml:space="preserve">an </w:t>
      </w:r>
      <w:r w:rsidRPr="001437F8">
        <w:t>assortment of sources such as biographies, contextual investigation, and individual encounters. Quantitative research consist</w:t>
      </w:r>
      <w:r w:rsidR="00E42136">
        <w:t>s</w:t>
      </w:r>
      <w:r w:rsidRPr="001437F8">
        <w:t xml:space="preserve"> of numerical and factual information related to research. </w:t>
      </w:r>
    </w:p>
    <w:p w14:paraId="1B0CCFB8" w14:textId="2A353B1D" w:rsidR="00785F8C" w:rsidRPr="001437F8" w:rsidRDefault="00CE41F1" w:rsidP="001B4D42">
      <w:pPr>
        <w:spacing w:line="360" w:lineRule="auto"/>
        <w:ind w:left="-5" w:right="51"/>
      </w:pPr>
      <w:r w:rsidRPr="001437F8">
        <w:t>In this study</w:t>
      </w:r>
      <w:r w:rsidR="00E42136">
        <w:t>,</w:t>
      </w:r>
      <w:r w:rsidRPr="001437F8">
        <w:t xml:space="preserve"> various parameters were involved to explore the cost</w:t>
      </w:r>
      <w:r w:rsidR="00E42136">
        <w:t>-</w:t>
      </w:r>
      <w:r w:rsidRPr="001437F8">
        <w:t>effective and energy</w:t>
      </w:r>
      <w:r w:rsidR="00E42136">
        <w:t>-</w:t>
      </w:r>
      <w:r w:rsidRPr="001437F8">
        <w:t>efficient building material which has less embodied energy and produce</w:t>
      </w:r>
      <w:r w:rsidR="00E42136">
        <w:t>s</w:t>
      </w:r>
      <w:r w:rsidRPr="001437F8">
        <w:t xml:space="preserve"> low carbon emission, for this purpose data is collected through some previous studies, market surveys, questionnaires, and interviews of owners of different industries and household. </w:t>
      </w:r>
    </w:p>
    <w:p w14:paraId="55898E13" w14:textId="77777777" w:rsidR="00785F8C" w:rsidRPr="001437F8" w:rsidRDefault="00CE41F1" w:rsidP="001B4D42">
      <w:pPr>
        <w:pStyle w:val="Heading2"/>
        <w:spacing w:line="360" w:lineRule="auto"/>
        <w:ind w:left="405" w:hanging="420"/>
      </w:pPr>
      <w:bookmarkStart w:id="20" w:name="_Toc46538"/>
      <w:r w:rsidRPr="001437F8">
        <w:t xml:space="preserve">Data Analysis </w:t>
      </w:r>
      <w:bookmarkEnd w:id="20"/>
    </w:p>
    <w:p w14:paraId="191C4CA4" w14:textId="0A730F19" w:rsidR="00785F8C" w:rsidRPr="001437F8" w:rsidRDefault="00CE41F1" w:rsidP="001B4D42">
      <w:pPr>
        <w:spacing w:line="360" w:lineRule="auto"/>
        <w:ind w:left="-5" w:right="51"/>
      </w:pPr>
      <w:r w:rsidRPr="001437F8">
        <w:t>A building model was analyzed for estimating a standard value of energy demand, investigating specialized and financial impacts of various methodologies used, effects of new advancements on energy demand, emissions</w:t>
      </w:r>
      <w:r w:rsidR="00E42136">
        <w:t>,</w:t>
      </w:r>
      <w:r w:rsidRPr="001437F8">
        <w:t xml:space="preserve"> and indoor thermal comfort. Data can be analyzed by different approaches. For this research study</w:t>
      </w:r>
      <w:r w:rsidR="00E42136">
        <w:t>,</w:t>
      </w:r>
      <w:r w:rsidRPr="001437F8">
        <w:t xml:space="preserve"> two type</w:t>
      </w:r>
      <w:r w:rsidR="00E42136">
        <w:t>s</w:t>
      </w:r>
      <w:r w:rsidRPr="001437F8">
        <w:t xml:space="preserve"> of engineering approach first deductive reasoning (Top-down Approach) and then inductive reasoning (Bottom</w:t>
      </w:r>
      <w:r w:rsidR="00E42136">
        <w:t>-</w:t>
      </w:r>
      <w:r w:rsidRPr="001437F8">
        <w:t>up Approach) w</w:t>
      </w:r>
      <w:r w:rsidR="00E42136">
        <w:t>as</w:t>
      </w:r>
      <w:r w:rsidRPr="001437F8">
        <w:t xml:space="preserve"> used for estimating overall building energy consumption. T</w:t>
      </w:r>
      <w:r w:rsidR="00E42136">
        <w:t>he t</w:t>
      </w:r>
      <w:r w:rsidRPr="001437F8">
        <w:t>op</w:t>
      </w:r>
      <w:r w:rsidR="00E42136">
        <w:t>-</w:t>
      </w:r>
      <w:r w:rsidRPr="001437F8">
        <w:t xml:space="preserve">down approach treats a building or building sector as </w:t>
      </w:r>
      <w:r w:rsidR="00E42136">
        <w:t xml:space="preserve">an </w:t>
      </w:r>
      <w:r w:rsidRPr="001437F8">
        <w:t>energy sink whose energy consumption is governed by different economic and technological attributes such as GDP, employment ratio, price of energy, energy services, income level</w:t>
      </w:r>
      <w:r w:rsidR="00E42136">
        <w:t>,</w:t>
      </w:r>
      <w:r w:rsidRPr="001437F8">
        <w:t xml:space="preserve"> and use of latest technology equipment by the residents. In </w:t>
      </w:r>
      <w:r w:rsidR="00E42136">
        <w:t xml:space="preserve">the </w:t>
      </w:r>
      <w:r w:rsidRPr="001437F8">
        <w:t>bottom</w:t>
      </w:r>
      <w:r w:rsidR="00E42136">
        <w:t>-</w:t>
      </w:r>
      <w:r w:rsidRPr="001437F8">
        <w:t xml:space="preserve">up </w:t>
      </w:r>
      <w:proofErr w:type="spellStart"/>
      <w:r w:rsidRPr="001437F8">
        <w:t>modeling</w:t>
      </w:r>
      <w:proofErr w:type="spellEnd"/>
      <w:r w:rsidRPr="001437F8">
        <w:t xml:space="preserve"> approach, building energy consumption was treated as a function of different input variables such as building shape, building envelope, type of utility equipment, internal temperature, climate conditions</w:t>
      </w:r>
      <w:r w:rsidR="00E42136">
        <w:t>,</w:t>
      </w:r>
      <w:r w:rsidRPr="001437F8">
        <w:t xml:space="preserve"> and occupancy pattern. The historical data of a building energy consumption can be used to estimate future energy demand by regression analysis. Moreover, power consumption data of individual equipment and appliances w</w:t>
      </w:r>
      <w:r w:rsidR="00E42136">
        <w:t>ere</w:t>
      </w:r>
      <w:r w:rsidRPr="001437F8">
        <w:t xml:space="preserve"> also used to assess the energy demand. The growing energy consumption in buildings is associated with different technical and social aspects such as </w:t>
      </w:r>
      <w:r w:rsidR="00E42136">
        <w:t xml:space="preserve">the </w:t>
      </w:r>
      <w:r w:rsidRPr="001437F8">
        <w:t>number of inhabitants, income level, covered floor area, heating and cooling trends of buildings</w:t>
      </w:r>
      <w:r w:rsidR="00E42136">
        <w:t>,</w:t>
      </w:r>
      <w:r w:rsidRPr="001437F8">
        <w:t xml:space="preserve"> and indoor temperature. </w:t>
      </w:r>
    </w:p>
    <w:p w14:paraId="6DB4EBF8" w14:textId="2ED0BED8" w:rsidR="00785F8C" w:rsidRPr="001437F8" w:rsidRDefault="00CE41F1" w:rsidP="001B4D42">
      <w:pPr>
        <w:spacing w:line="360" w:lineRule="auto"/>
        <w:ind w:left="-5" w:right="51"/>
      </w:pPr>
      <w:r w:rsidRPr="001437F8">
        <w:t xml:space="preserve">International Energy Agency (IEA) has particularized various methods for </w:t>
      </w:r>
      <w:proofErr w:type="spellStart"/>
      <w:r w:rsidRPr="001437F8">
        <w:t>analyzing</w:t>
      </w:r>
      <w:proofErr w:type="spellEnd"/>
      <w:r w:rsidRPr="001437F8">
        <w:t xml:space="preserve"> </w:t>
      </w:r>
      <w:r w:rsidR="00E42136">
        <w:t xml:space="preserve">the </w:t>
      </w:r>
      <w:r w:rsidRPr="001437F8">
        <w:t xml:space="preserve">energy efficiency of a building. These include </w:t>
      </w:r>
      <w:r w:rsidR="00E42136">
        <w:t xml:space="preserve">the </w:t>
      </w:r>
      <w:r w:rsidRPr="001437F8">
        <w:t>prescriptive method, trade</w:t>
      </w:r>
      <w:r w:rsidR="00E42136">
        <w:t>-</w:t>
      </w:r>
      <w:r w:rsidRPr="001437F8">
        <w:t>off method, energy frame method, model building method</w:t>
      </w:r>
      <w:r w:rsidR="00E42136">
        <w:t>,</w:t>
      </w:r>
      <w:r w:rsidRPr="001437F8">
        <w:t xml:space="preserve"> and energy performance method. In </w:t>
      </w:r>
      <w:r w:rsidR="00E42136">
        <w:t xml:space="preserve">the </w:t>
      </w:r>
      <w:r w:rsidRPr="001437F8">
        <w:t xml:space="preserve">prescriptive method, each component of </w:t>
      </w:r>
      <w:r w:rsidR="00E42136">
        <w:t xml:space="preserve">the </w:t>
      </w:r>
      <w:r w:rsidRPr="001437F8">
        <w:t xml:space="preserve">building is </w:t>
      </w:r>
      <w:proofErr w:type="spellStart"/>
      <w:r w:rsidRPr="001437F8">
        <w:t>analyzed</w:t>
      </w:r>
      <w:proofErr w:type="spellEnd"/>
      <w:r w:rsidRPr="001437F8">
        <w:t xml:space="preserve"> against a specific pre-defined </w:t>
      </w:r>
      <w:r w:rsidRPr="001437F8">
        <w:lastRenderedPageBreak/>
        <w:t xml:space="preserve">standard value. In </w:t>
      </w:r>
      <w:r w:rsidR="00E42136">
        <w:t xml:space="preserve">the </w:t>
      </w:r>
      <w:r w:rsidRPr="001437F8">
        <w:t>trade</w:t>
      </w:r>
      <w:r w:rsidR="00E42136">
        <w:t>-</w:t>
      </w:r>
      <w:r w:rsidRPr="001437F8">
        <w:t xml:space="preserve">off method, </w:t>
      </w:r>
      <w:r w:rsidR="00E42136">
        <w:t xml:space="preserve">the </w:t>
      </w:r>
      <w:r w:rsidRPr="001437F8">
        <w:t xml:space="preserve">value of </w:t>
      </w:r>
      <w:r w:rsidR="00E42136">
        <w:t xml:space="preserve">a </w:t>
      </w:r>
      <w:r w:rsidRPr="001437F8">
        <w:t>few building parameters exceed</w:t>
      </w:r>
      <w:r w:rsidR="00E42136">
        <w:t>s</w:t>
      </w:r>
      <w:r w:rsidRPr="001437F8">
        <w:t xml:space="preserve"> while </w:t>
      </w:r>
      <w:r w:rsidR="00E42136">
        <w:t xml:space="preserve">the </w:t>
      </w:r>
      <w:r w:rsidRPr="001437F8">
        <w:t xml:space="preserve">remaining do not meet energy efficiency standards. In </w:t>
      </w:r>
      <w:r w:rsidR="00E42136">
        <w:t xml:space="preserve">the </w:t>
      </w:r>
      <w:r w:rsidRPr="001437F8">
        <w:t>model</w:t>
      </w:r>
      <w:r w:rsidR="00E42136">
        <w:t>-</w:t>
      </w:r>
      <w:r w:rsidRPr="001437F8">
        <w:t>building method, initially</w:t>
      </w:r>
      <w:r w:rsidR="00E42136">
        <w:t>,</w:t>
      </w:r>
      <w:r w:rsidRPr="001437F8">
        <w:t xml:space="preserve"> a building model is analyzed against set values. Then, </w:t>
      </w:r>
      <w:r w:rsidR="00E42136">
        <w:t xml:space="preserve">the </w:t>
      </w:r>
      <w:r w:rsidRPr="001437F8">
        <w:t xml:space="preserve">original building is </w:t>
      </w:r>
      <w:proofErr w:type="spellStart"/>
      <w:r w:rsidRPr="001437F8">
        <w:t>analyzed</w:t>
      </w:r>
      <w:proofErr w:type="spellEnd"/>
      <w:r w:rsidRPr="001437F8">
        <w:t xml:space="preserve"> against actual parameters. Both results are compared and </w:t>
      </w:r>
      <w:r w:rsidR="00E42136">
        <w:t xml:space="preserve">the </w:t>
      </w:r>
      <w:r w:rsidRPr="001437F8">
        <w:t xml:space="preserve">actual building should be better than </w:t>
      </w:r>
      <w:r w:rsidR="00E42136">
        <w:t xml:space="preserve">the </w:t>
      </w:r>
      <w:r w:rsidRPr="001437F8">
        <w:t xml:space="preserve">model building. In </w:t>
      </w:r>
      <w:r w:rsidR="00E42136">
        <w:t xml:space="preserve">the </w:t>
      </w:r>
      <w:r w:rsidRPr="001437F8">
        <w:t xml:space="preserve">energy frame method maximum limit of heat gain or loss is specified and </w:t>
      </w:r>
      <w:r w:rsidR="00E42136">
        <w:t xml:space="preserve">the </w:t>
      </w:r>
      <w:r w:rsidRPr="001437F8">
        <w:t xml:space="preserve">corresponding value of building parameters </w:t>
      </w:r>
      <w:r w:rsidR="00E42136">
        <w:t>is</w:t>
      </w:r>
      <w:r w:rsidRPr="001437F8">
        <w:t xml:space="preserve"> calculated accordingly. In </w:t>
      </w:r>
      <w:r w:rsidR="00E42136">
        <w:t xml:space="preserve">the </w:t>
      </w:r>
      <w:r w:rsidRPr="001437F8">
        <w:t xml:space="preserve">energy performance method, the actual energy demand of </w:t>
      </w:r>
      <w:r w:rsidR="00E42136">
        <w:t xml:space="preserve">the </w:t>
      </w:r>
      <w:r w:rsidRPr="001437F8">
        <w:t xml:space="preserve">building is set according to </w:t>
      </w:r>
      <w:r w:rsidR="00E42136">
        <w:t xml:space="preserve">the </w:t>
      </w:r>
      <w:r w:rsidRPr="001437F8">
        <w:t>availability of energy</w:t>
      </w:r>
      <w:r w:rsidR="00E42136">
        <w:t>,</w:t>
      </w:r>
      <w:r w:rsidRPr="001437F8">
        <w:t xml:space="preserve"> and analysis is performed thereafter [98]. </w:t>
      </w:r>
    </w:p>
    <w:p w14:paraId="50CD725E" w14:textId="51BC05F7" w:rsidR="00785F8C" w:rsidRPr="001437F8" w:rsidRDefault="00CE41F1" w:rsidP="001B4D42">
      <w:pPr>
        <w:spacing w:line="360" w:lineRule="auto"/>
        <w:ind w:left="-5" w:right="51"/>
      </w:pPr>
      <w:r w:rsidRPr="001437F8">
        <w:t xml:space="preserve">The analysis in this study will be performed through </w:t>
      </w:r>
      <w:r w:rsidR="00E42136">
        <w:t xml:space="preserve">the </w:t>
      </w:r>
      <w:r w:rsidRPr="001437F8">
        <w:t xml:space="preserve">use of PHPP and ETU software using based on the following steps. </w:t>
      </w:r>
    </w:p>
    <w:p w14:paraId="74A961ED" w14:textId="77777777" w:rsidR="00785F8C" w:rsidRPr="001437F8" w:rsidRDefault="00CE41F1" w:rsidP="001B4D42">
      <w:pPr>
        <w:numPr>
          <w:ilvl w:val="0"/>
          <w:numId w:val="3"/>
        </w:numPr>
        <w:spacing w:after="6" w:line="360" w:lineRule="auto"/>
        <w:ind w:right="51" w:hanging="360"/>
      </w:pPr>
      <w:r w:rsidRPr="001437F8">
        <w:t xml:space="preserve">Geometry will be created on </w:t>
      </w:r>
      <w:proofErr w:type="spellStart"/>
      <w:r w:rsidRPr="001437F8">
        <w:t>HottCAD</w:t>
      </w:r>
      <w:proofErr w:type="spellEnd"/>
      <w:r w:rsidRPr="001437F8">
        <w:t xml:space="preserve"> of ETU where climate conditions will also be applied. </w:t>
      </w:r>
    </w:p>
    <w:p w14:paraId="211EC2E0" w14:textId="77777777" w:rsidR="00785F8C" w:rsidRPr="001437F8" w:rsidRDefault="00CE41F1" w:rsidP="001B4D42">
      <w:pPr>
        <w:numPr>
          <w:ilvl w:val="0"/>
          <w:numId w:val="3"/>
        </w:numPr>
        <w:spacing w:line="360" w:lineRule="auto"/>
        <w:ind w:right="51" w:hanging="360"/>
      </w:pPr>
      <w:r w:rsidRPr="001437F8">
        <w:t xml:space="preserve">The ETU model will measure the overall heat transfer coefficient of the building without any appliances to get an idea of major heat consumption areas and losses. </w:t>
      </w:r>
    </w:p>
    <w:p w14:paraId="3426D5EE" w14:textId="353DAECC" w:rsidR="00785F8C" w:rsidRPr="001437F8" w:rsidRDefault="00CE41F1" w:rsidP="001B4D42">
      <w:pPr>
        <w:numPr>
          <w:ilvl w:val="0"/>
          <w:numId w:val="3"/>
        </w:numPr>
        <w:spacing w:after="6" w:line="360" w:lineRule="auto"/>
        <w:ind w:right="51" w:hanging="360"/>
      </w:pPr>
      <w:r w:rsidRPr="001437F8">
        <w:t>T</w:t>
      </w:r>
      <w:r w:rsidR="00E42136">
        <w:t>he t</w:t>
      </w:r>
      <w:r w:rsidRPr="001437F8">
        <w:t xml:space="preserve">otal Energy load of that building will then be calculated using Excel Sheets. All major appliances will be considered and their approximate running hours. </w:t>
      </w:r>
    </w:p>
    <w:p w14:paraId="50E9DB09" w14:textId="480F1800" w:rsidR="00785F8C" w:rsidRPr="001437F8" w:rsidRDefault="00CE41F1" w:rsidP="001B4D42">
      <w:pPr>
        <w:numPr>
          <w:ilvl w:val="0"/>
          <w:numId w:val="3"/>
        </w:numPr>
        <w:spacing w:after="6" w:line="360" w:lineRule="auto"/>
        <w:ind w:right="51" w:hanging="360"/>
      </w:pPr>
      <w:r w:rsidRPr="001437F8">
        <w:t>Energy</w:t>
      </w:r>
      <w:r w:rsidR="00E42136">
        <w:t>-</w:t>
      </w:r>
      <w:r w:rsidRPr="001437F8">
        <w:t>saving through these technologies will be calculate</w:t>
      </w:r>
      <w:r w:rsidR="00E42136">
        <w:t>d</w:t>
      </w:r>
      <w:r w:rsidRPr="001437F8">
        <w:t xml:space="preserve"> by </w:t>
      </w:r>
      <w:r w:rsidR="00E42136">
        <w:t xml:space="preserve">the </w:t>
      </w:r>
      <w:r w:rsidRPr="001437F8">
        <w:t xml:space="preserve">mathematical model used by Ref-. Total energy savings calculated at the end of this study will be cumulative values of energy saving through both Active and Passive Techniques. </w:t>
      </w:r>
    </w:p>
    <w:p w14:paraId="3684BE5D" w14:textId="77777777" w:rsidR="00785F8C" w:rsidRPr="001437F8" w:rsidRDefault="00CE41F1" w:rsidP="001B4D42">
      <w:pPr>
        <w:numPr>
          <w:ilvl w:val="0"/>
          <w:numId w:val="3"/>
        </w:numPr>
        <w:spacing w:after="6" w:line="360" w:lineRule="auto"/>
        <w:ind w:right="51" w:hanging="360"/>
      </w:pPr>
      <w:r w:rsidRPr="001437F8">
        <w:t xml:space="preserve">All building load along with its dimensions will then be inserted in PHPP software to calculate energy savings through Passive techniques. </w:t>
      </w:r>
    </w:p>
    <w:p w14:paraId="1D87C450" w14:textId="4D0D9427" w:rsidR="00785F8C" w:rsidRPr="001437F8" w:rsidRDefault="00E42136" w:rsidP="001B4D42">
      <w:pPr>
        <w:numPr>
          <w:ilvl w:val="0"/>
          <w:numId w:val="3"/>
        </w:numPr>
        <w:spacing w:line="360" w:lineRule="auto"/>
        <w:ind w:right="51" w:hanging="360"/>
      </w:pPr>
      <w:r>
        <w:t>The s</w:t>
      </w:r>
      <w:r w:rsidR="00CE41F1" w:rsidRPr="001437F8">
        <w:t xml:space="preserve">olar PV system will be used to fulfill the electricity demand of that household. Its economic assessment and evaluation will be performed through excel sheets that will describe its Payback period, annual savings, cash flow, and total revenue at the end of </w:t>
      </w:r>
      <w:r>
        <w:t xml:space="preserve">the </w:t>
      </w:r>
      <w:r w:rsidR="00CE41F1" w:rsidRPr="001437F8">
        <w:t xml:space="preserve">solar system’s lifecycle. </w:t>
      </w:r>
    </w:p>
    <w:p w14:paraId="7C82F252" w14:textId="77777777" w:rsidR="00785F8C" w:rsidRPr="001437F8" w:rsidRDefault="00CE41F1" w:rsidP="001B4D42">
      <w:pPr>
        <w:pStyle w:val="Heading2"/>
        <w:spacing w:line="360" w:lineRule="auto"/>
        <w:ind w:left="405" w:hanging="420"/>
      </w:pPr>
      <w:bookmarkStart w:id="21" w:name="_Toc46539"/>
      <w:r w:rsidRPr="001437F8">
        <w:t xml:space="preserve">Building Design and Geometry: </w:t>
      </w:r>
      <w:bookmarkEnd w:id="21"/>
    </w:p>
    <w:p w14:paraId="46973C02" w14:textId="58C5B8B7" w:rsidR="00785F8C" w:rsidRPr="001437F8" w:rsidRDefault="00CE41F1" w:rsidP="001B4D42">
      <w:pPr>
        <w:spacing w:after="0" w:line="360" w:lineRule="auto"/>
        <w:ind w:left="-5" w:right="51"/>
      </w:pPr>
      <w:r w:rsidRPr="001437F8">
        <w:t>For performing analysis, the below</w:t>
      </w:r>
      <w:r w:rsidR="00E42136">
        <w:t>-</w:t>
      </w:r>
      <w:r w:rsidRPr="001437F8">
        <w:t>mentioned building was designed on ETU-Hoffgenroth software. The analysis on the same building w</w:t>
      </w:r>
      <w:r w:rsidR="00E42136">
        <w:t>as</w:t>
      </w:r>
      <w:r w:rsidRPr="001437F8">
        <w:t xml:space="preserve"> later performed considering it to be in </w:t>
      </w:r>
      <w:r w:rsidR="00E42136">
        <w:t xml:space="preserve">the </w:t>
      </w:r>
      <w:r w:rsidRPr="001437F8">
        <w:t xml:space="preserve">Climate of Australia (details mentioned in </w:t>
      </w:r>
      <w:r w:rsidR="00E42136">
        <w:t xml:space="preserve">the </w:t>
      </w:r>
      <w:r w:rsidRPr="001437F8">
        <w:t xml:space="preserve">next sections). </w:t>
      </w:r>
    </w:p>
    <w:p w14:paraId="32E5FB42" w14:textId="77777777" w:rsidR="00785F8C" w:rsidRPr="001437F8" w:rsidRDefault="00CE41F1" w:rsidP="001B4D42">
      <w:pPr>
        <w:spacing w:after="189" w:line="360" w:lineRule="auto"/>
        <w:ind w:left="140" w:right="0" w:firstLine="0"/>
        <w:jc w:val="left"/>
      </w:pPr>
      <w:r w:rsidRPr="001437F8">
        <w:rPr>
          <w:rFonts w:eastAsia="Calibri"/>
          <w:noProof/>
          <w:sz w:val="22"/>
          <w:lang w:val="en-US" w:eastAsia="en-US"/>
        </w:rPr>
        <w:lastRenderedPageBreak/>
        <mc:AlternateContent>
          <mc:Choice Requires="wpg">
            <w:drawing>
              <wp:inline distT="0" distB="0" distL="0" distR="0" wp14:anchorId="2A71303C" wp14:editId="53542804">
                <wp:extent cx="5605717" cy="3544896"/>
                <wp:effectExtent l="0" t="0" r="0" b="0"/>
                <wp:docPr id="35964" name="Group 35964"/>
                <wp:cNvGraphicFramePr/>
                <a:graphic xmlns:a="http://schemas.openxmlformats.org/drawingml/2006/main">
                  <a:graphicData uri="http://schemas.microsoft.com/office/word/2010/wordprocessingGroup">
                    <wpg:wgp>
                      <wpg:cNvGrpSpPr/>
                      <wpg:grpSpPr>
                        <a:xfrm>
                          <a:off x="0" y="0"/>
                          <a:ext cx="5605717" cy="3544896"/>
                          <a:chOff x="0" y="0"/>
                          <a:chExt cx="5605717" cy="3544896"/>
                        </a:xfrm>
                      </wpg:grpSpPr>
                      <wps:wsp>
                        <wps:cNvPr id="1468" name="Rectangle 1468"/>
                        <wps:cNvSpPr/>
                        <wps:spPr>
                          <a:xfrm>
                            <a:off x="5567617" y="3408718"/>
                            <a:ext cx="50673" cy="181116"/>
                          </a:xfrm>
                          <a:prstGeom prst="rect">
                            <a:avLst/>
                          </a:prstGeom>
                          <a:ln>
                            <a:noFill/>
                          </a:ln>
                        </wps:spPr>
                        <wps:txbx>
                          <w:txbxContent>
                            <w:p w14:paraId="42687A02"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1473" name="Picture 1473"/>
                          <pic:cNvPicPr/>
                        </pic:nvPicPr>
                        <pic:blipFill>
                          <a:blip r:embed="rId14"/>
                          <a:stretch>
                            <a:fillRect/>
                          </a:stretch>
                        </pic:blipFill>
                        <pic:spPr>
                          <a:xfrm>
                            <a:off x="4763" y="4699"/>
                            <a:ext cx="5549012" cy="3478530"/>
                          </a:xfrm>
                          <a:prstGeom prst="rect">
                            <a:avLst/>
                          </a:prstGeom>
                        </pic:spPr>
                      </pic:pic>
                      <wps:wsp>
                        <wps:cNvPr id="1474" name="Shape 1474"/>
                        <wps:cNvSpPr/>
                        <wps:spPr>
                          <a:xfrm>
                            <a:off x="0" y="0"/>
                            <a:ext cx="5558537" cy="3488055"/>
                          </a:xfrm>
                          <a:custGeom>
                            <a:avLst/>
                            <a:gdLst/>
                            <a:ahLst/>
                            <a:cxnLst/>
                            <a:rect l="0" t="0" r="0" b="0"/>
                            <a:pathLst>
                              <a:path w="5558537" h="3488055">
                                <a:moveTo>
                                  <a:pt x="0" y="3488055"/>
                                </a:moveTo>
                                <a:lnTo>
                                  <a:pt x="5558537" y="3488055"/>
                                </a:lnTo>
                                <a:lnTo>
                                  <a:pt x="5558537"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A71303C" id="Group 35964" o:spid="_x0000_s1038" style="width:441.4pt;height:279.15pt;mso-position-horizontal-relative:char;mso-position-vertical-relative:line" coordsize="56057,354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">
                <v:rect id="Rectangle 1468" o:spid="_x0000_s1039" style="position:absolute;left:55676;top:34087;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" filled="f" stroked="f">
                  <v:textbox inset="0,0,0,0">
                    <w:txbxContent>
                      <w:p w14:paraId="42687A02" w14:textId="77777777" w:rsidR="00CE41F1" w:rsidRDefault="00CE41F1">
                        <w:pPr>
                          <w:spacing w:after="160"/>
                          <w:ind w:left="0" w:right="0" w:firstLine="0"/>
                          <w:jc w:val="left"/>
                        </w:pPr>
                        <w:r>
                          <w:rPr>
                            <w:b/>
                          </w:rPr>
                          <w:t xml:space="preserve"> </w:t>
                        </w:r>
                      </w:p>
                    </w:txbxContent>
                  </v:textbox>
                </v:rect>
                <v:shape id="Picture 1473" o:spid="_x0000_s1040" type="#_x0000_t75" style="position:absolute;left:47;top:46;width:55490;height:34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">
                  <v:imagedata r:id="rId15" o:title=""/>
                </v:shape>
                <v:shape id="Shape 1474" o:spid="_x0000_s1041" style="position:absolute;width:55585;height:34880;visibility:visible;mso-wrap-style:square;v-text-anchor:top" coordsize="5558537,3488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" path="m,3488055r5558537,l5558537,,,,,3488055xe" filled="f">
                  <v:path arrowok="t" textboxrect="0,0,5558537,3488055"/>
                </v:shape>
                <w10:anchorlock/>
              </v:group>
            </w:pict>
          </mc:Fallback>
        </mc:AlternateContent>
      </w:r>
    </w:p>
    <w:p w14:paraId="3BE4E759" w14:textId="77777777" w:rsidR="00785F8C" w:rsidRPr="001437F8" w:rsidRDefault="00CE41F1" w:rsidP="001B4D42">
      <w:pPr>
        <w:spacing w:after="0" w:line="360" w:lineRule="auto"/>
        <w:ind w:left="0" w:right="3" w:firstLine="0"/>
        <w:jc w:val="center"/>
      </w:pPr>
      <w:r w:rsidRPr="001437F8">
        <w:rPr>
          <w:b/>
          <w:u w:val="single" w:color="000000"/>
        </w:rPr>
        <w:t>Ground Floor Plan</w:t>
      </w:r>
      <w:r w:rsidRPr="001437F8">
        <w:rPr>
          <w:b/>
        </w:rPr>
        <w:t xml:space="preserve"> </w:t>
      </w:r>
    </w:p>
    <w:p w14:paraId="578C090A" w14:textId="77777777" w:rsidR="00785F8C" w:rsidRPr="001437F8" w:rsidRDefault="00CE41F1" w:rsidP="001B4D42">
      <w:pPr>
        <w:spacing w:after="242" w:line="360" w:lineRule="auto"/>
        <w:ind w:left="22" w:right="-59" w:firstLine="0"/>
        <w:jc w:val="left"/>
      </w:pPr>
      <w:r w:rsidRPr="001437F8">
        <w:rPr>
          <w:rFonts w:eastAsia="Calibri"/>
          <w:noProof/>
          <w:sz w:val="22"/>
          <w:lang w:val="en-US" w:eastAsia="en-US"/>
        </w:rPr>
        <mc:AlternateContent>
          <mc:Choice Requires="wpg">
            <w:drawing>
              <wp:inline distT="0" distB="0" distL="0" distR="0" wp14:anchorId="5E900076" wp14:editId="556E94FE">
                <wp:extent cx="5758370" cy="3477332"/>
                <wp:effectExtent l="0" t="0" r="0" b="0"/>
                <wp:docPr id="35946" name="Group 35946"/>
                <wp:cNvGraphicFramePr/>
                <a:graphic xmlns:a="http://schemas.openxmlformats.org/drawingml/2006/main">
                  <a:graphicData uri="http://schemas.microsoft.com/office/word/2010/wordprocessingGroup">
                    <wpg:wgp>
                      <wpg:cNvGrpSpPr/>
                      <wpg:grpSpPr>
                        <a:xfrm>
                          <a:off x="0" y="0"/>
                          <a:ext cx="5758370" cy="3477332"/>
                          <a:chOff x="0" y="0"/>
                          <a:chExt cx="5758370" cy="3477332"/>
                        </a:xfrm>
                      </wpg:grpSpPr>
                      <wps:wsp>
                        <wps:cNvPr id="1477" name="Rectangle 1477"/>
                        <wps:cNvSpPr/>
                        <wps:spPr>
                          <a:xfrm>
                            <a:off x="5720270" y="3083599"/>
                            <a:ext cx="50673" cy="181116"/>
                          </a:xfrm>
                          <a:prstGeom prst="rect">
                            <a:avLst/>
                          </a:prstGeom>
                          <a:ln>
                            <a:noFill/>
                          </a:ln>
                        </wps:spPr>
                        <wps:txbx>
                          <w:txbxContent>
                            <w:p w14:paraId="2CD8592C"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wps:wsp>
                        <wps:cNvPr id="35937" name="Rectangle 35937"/>
                        <wps:cNvSpPr/>
                        <wps:spPr>
                          <a:xfrm>
                            <a:off x="2497900" y="3341155"/>
                            <a:ext cx="939477" cy="181116"/>
                          </a:xfrm>
                          <a:prstGeom prst="rect">
                            <a:avLst/>
                          </a:prstGeom>
                          <a:ln>
                            <a:noFill/>
                          </a:ln>
                        </wps:spPr>
                        <wps:txbx>
                          <w:txbxContent>
                            <w:p w14:paraId="26766DCA" w14:textId="77777777" w:rsidR="00CE41F1" w:rsidRDefault="00CE41F1">
                              <w:pPr>
                                <w:spacing w:after="160"/>
                                <w:ind w:left="0" w:right="0" w:firstLine="0"/>
                                <w:jc w:val="left"/>
                              </w:pPr>
                              <w:r>
                                <w:rPr>
                                  <w:b/>
                                  <w:u w:val="single" w:color="000000"/>
                                </w:rPr>
                                <w:t>First Floor</w:t>
                              </w:r>
                            </w:p>
                          </w:txbxContent>
                        </wps:txbx>
                        <wps:bodyPr horzOverflow="overflow" vert="horz" lIns="0" tIns="0" rIns="0" bIns="0" rtlCol="0">
                          <a:noAutofit/>
                        </wps:bodyPr>
                      </wps:wsp>
                      <wps:wsp>
                        <wps:cNvPr id="35938" name="Rectangle 35938"/>
                        <wps:cNvSpPr/>
                        <wps:spPr>
                          <a:xfrm>
                            <a:off x="3205290" y="3341155"/>
                            <a:ext cx="50673" cy="181116"/>
                          </a:xfrm>
                          <a:prstGeom prst="rect">
                            <a:avLst/>
                          </a:prstGeom>
                          <a:ln>
                            <a:noFill/>
                          </a:ln>
                        </wps:spPr>
                        <wps:txbx>
                          <w:txbxContent>
                            <w:p w14:paraId="516D124F"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1487" name="Picture 1487"/>
                          <pic:cNvPicPr/>
                        </pic:nvPicPr>
                        <pic:blipFill>
                          <a:blip r:embed="rId16"/>
                          <a:stretch>
                            <a:fillRect/>
                          </a:stretch>
                        </pic:blipFill>
                        <pic:spPr>
                          <a:xfrm>
                            <a:off x="4763" y="4826"/>
                            <a:ext cx="5697728" cy="3159760"/>
                          </a:xfrm>
                          <a:prstGeom prst="rect">
                            <a:avLst/>
                          </a:prstGeom>
                        </pic:spPr>
                      </pic:pic>
                      <wps:wsp>
                        <wps:cNvPr id="1488" name="Shape 1488"/>
                        <wps:cNvSpPr/>
                        <wps:spPr>
                          <a:xfrm>
                            <a:off x="0" y="0"/>
                            <a:ext cx="5707253" cy="3169285"/>
                          </a:xfrm>
                          <a:custGeom>
                            <a:avLst/>
                            <a:gdLst/>
                            <a:ahLst/>
                            <a:cxnLst/>
                            <a:rect l="0" t="0" r="0" b="0"/>
                            <a:pathLst>
                              <a:path w="5707253" h="3169285">
                                <a:moveTo>
                                  <a:pt x="0" y="3169285"/>
                                </a:moveTo>
                                <a:lnTo>
                                  <a:pt x="5707253" y="3169285"/>
                                </a:lnTo>
                                <a:lnTo>
                                  <a:pt x="5707253"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E900076" id="Group 35946" o:spid="_x0000_s1042" style="width:453.4pt;height:273.8pt;mso-position-horizontal-relative:char;mso-position-vertical-relative:line" coordsize="57583,3477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">
                <v:rect id="Rectangle 1477" o:spid="_x0000_s1043" style="position:absolute;left:57202;top:30835;width:507;height:1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" filled="f" stroked="f">
                  <v:textbox inset="0,0,0,0">
                    <w:txbxContent>
                      <w:p w14:paraId="2CD8592C" w14:textId="77777777" w:rsidR="00CE41F1" w:rsidRDefault="00CE41F1">
                        <w:pPr>
                          <w:spacing w:after="160"/>
                          <w:ind w:left="0" w:right="0" w:firstLine="0"/>
                          <w:jc w:val="left"/>
                        </w:pPr>
                        <w:r>
                          <w:rPr>
                            <w:b/>
                          </w:rPr>
                          <w:t xml:space="preserve"> </w:t>
                        </w:r>
                      </w:p>
                    </w:txbxContent>
                  </v:textbox>
                </v:rect>
                <v:rect id="Rectangle 35937" o:spid="_x0000_s1044" style="position:absolute;left:24979;top:33411;width:939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" filled="f" stroked="f">
                  <v:textbox inset="0,0,0,0">
                    <w:txbxContent>
                      <w:p w14:paraId="26766DCA" w14:textId="77777777" w:rsidR="00CE41F1" w:rsidRDefault="00CE41F1">
                        <w:pPr>
                          <w:spacing w:after="160"/>
                          <w:ind w:left="0" w:right="0" w:firstLine="0"/>
                          <w:jc w:val="left"/>
                        </w:pPr>
                        <w:r>
                          <w:rPr>
                            <w:b/>
                            <w:u w:val="single" w:color="000000"/>
                          </w:rPr>
                          <w:t>First Floor</w:t>
                        </w:r>
                      </w:p>
                    </w:txbxContent>
                  </v:textbox>
                </v:rect>
                <v:rect id="Rectangle 35938" o:spid="_x0000_s1045" style="position:absolute;left:32052;top:33411;width:50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" filled="f" stroked="f">
                  <v:textbox inset="0,0,0,0">
                    <w:txbxContent>
                      <w:p w14:paraId="516D124F" w14:textId="77777777" w:rsidR="00CE41F1" w:rsidRDefault="00CE41F1">
                        <w:pPr>
                          <w:spacing w:after="160"/>
                          <w:ind w:left="0" w:right="0" w:firstLine="0"/>
                          <w:jc w:val="left"/>
                        </w:pPr>
                        <w:r>
                          <w:rPr>
                            <w:b/>
                          </w:rPr>
                          <w:t xml:space="preserve"> </w:t>
                        </w:r>
                      </w:p>
                    </w:txbxContent>
                  </v:textbox>
                </v:rect>
                <v:shape id="Picture 1487" o:spid="_x0000_s1046" type="#_x0000_t75" style="position:absolute;left:47;top:48;width:56977;height:31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">
                  <v:imagedata r:id="rId17" o:title=""/>
                </v:shape>
                <v:shape id="Shape 1488" o:spid="_x0000_s1047" style="position:absolute;width:57072;height:31692;visibility:visible;mso-wrap-style:square;v-text-anchor:top" coordsize="5707253,3169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" path="m,3169285r5707253,l5707253,,,,,3169285xe" filled="f">
                  <v:path arrowok="t" textboxrect="0,0,5707253,3169285"/>
                </v:shape>
                <w10:anchorlock/>
              </v:group>
            </w:pict>
          </mc:Fallback>
        </mc:AlternateContent>
      </w:r>
    </w:p>
    <w:p w14:paraId="324397F4" w14:textId="77777777" w:rsidR="00785F8C" w:rsidRPr="001437F8" w:rsidRDefault="00CE41F1" w:rsidP="001B4D42">
      <w:pPr>
        <w:spacing w:after="0" w:line="360" w:lineRule="auto"/>
        <w:ind w:left="0" w:right="0" w:firstLine="0"/>
        <w:jc w:val="left"/>
      </w:pPr>
      <w:r w:rsidRPr="001437F8">
        <w:rPr>
          <w:b/>
        </w:rPr>
        <w:t xml:space="preserve"> </w:t>
      </w:r>
    </w:p>
    <w:p w14:paraId="662944E1" w14:textId="77777777" w:rsidR="00785F8C" w:rsidRPr="001437F8" w:rsidRDefault="00CE41F1" w:rsidP="001B4D42">
      <w:pPr>
        <w:spacing w:after="189" w:line="360" w:lineRule="auto"/>
        <w:ind w:left="22" w:right="-59" w:firstLine="0"/>
        <w:jc w:val="left"/>
      </w:pPr>
      <w:r w:rsidRPr="001437F8">
        <w:rPr>
          <w:rFonts w:eastAsia="Calibri"/>
          <w:noProof/>
          <w:sz w:val="22"/>
          <w:lang w:val="en-US" w:eastAsia="en-US"/>
        </w:rPr>
        <w:lastRenderedPageBreak/>
        <mc:AlternateContent>
          <mc:Choice Requires="wpg">
            <w:drawing>
              <wp:inline distT="0" distB="0" distL="0" distR="0" wp14:anchorId="0E56C438" wp14:editId="31B25A0F">
                <wp:extent cx="5758370" cy="3582997"/>
                <wp:effectExtent l="0" t="0" r="0" b="0"/>
                <wp:docPr id="35947" name="Group 35947"/>
                <wp:cNvGraphicFramePr/>
                <a:graphic xmlns:a="http://schemas.openxmlformats.org/drawingml/2006/main">
                  <a:graphicData uri="http://schemas.microsoft.com/office/word/2010/wordprocessingGroup">
                    <wpg:wgp>
                      <wpg:cNvGrpSpPr/>
                      <wpg:grpSpPr>
                        <a:xfrm>
                          <a:off x="0" y="0"/>
                          <a:ext cx="5758370" cy="3582997"/>
                          <a:chOff x="0" y="0"/>
                          <a:chExt cx="5758370" cy="3582997"/>
                        </a:xfrm>
                      </wpg:grpSpPr>
                      <wps:wsp>
                        <wps:cNvPr id="1482" name="Rectangle 1482"/>
                        <wps:cNvSpPr/>
                        <wps:spPr>
                          <a:xfrm>
                            <a:off x="5720270" y="3446819"/>
                            <a:ext cx="50673" cy="181116"/>
                          </a:xfrm>
                          <a:prstGeom prst="rect">
                            <a:avLst/>
                          </a:prstGeom>
                          <a:ln>
                            <a:noFill/>
                          </a:ln>
                        </wps:spPr>
                        <wps:txbx>
                          <w:txbxContent>
                            <w:p w14:paraId="00A50C1E"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1490" name="Picture 1490"/>
                          <pic:cNvPicPr/>
                        </pic:nvPicPr>
                        <pic:blipFill>
                          <a:blip r:embed="rId18"/>
                          <a:stretch>
                            <a:fillRect/>
                          </a:stretch>
                        </pic:blipFill>
                        <pic:spPr>
                          <a:xfrm>
                            <a:off x="4763" y="4826"/>
                            <a:ext cx="5697856" cy="3531870"/>
                          </a:xfrm>
                          <a:prstGeom prst="rect">
                            <a:avLst/>
                          </a:prstGeom>
                        </pic:spPr>
                      </pic:pic>
                      <wps:wsp>
                        <wps:cNvPr id="1491" name="Shape 1491"/>
                        <wps:cNvSpPr/>
                        <wps:spPr>
                          <a:xfrm>
                            <a:off x="0" y="0"/>
                            <a:ext cx="5707381" cy="3541395"/>
                          </a:xfrm>
                          <a:custGeom>
                            <a:avLst/>
                            <a:gdLst/>
                            <a:ahLst/>
                            <a:cxnLst/>
                            <a:rect l="0" t="0" r="0" b="0"/>
                            <a:pathLst>
                              <a:path w="5707381" h="3541395">
                                <a:moveTo>
                                  <a:pt x="0" y="3541395"/>
                                </a:moveTo>
                                <a:lnTo>
                                  <a:pt x="5707381" y="3541395"/>
                                </a:lnTo>
                                <a:lnTo>
                                  <a:pt x="5707381"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E56C438" id="Group 35947" o:spid="_x0000_s1048" style="width:453.4pt;height:282.15pt;mso-position-horizontal-relative:char;mso-position-vertical-relative:line" coordsize="57583,3582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">
                <v:rect id="Rectangle 1482" o:spid="_x0000_s1049" style="position:absolute;left:57202;top:34468;width:50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" filled="f" stroked="f">
                  <v:textbox inset="0,0,0,0">
                    <w:txbxContent>
                      <w:p w14:paraId="00A50C1E" w14:textId="77777777" w:rsidR="00CE41F1" w:rsidRDefault="00CE41F1">
                        <w:pPr>
                          <w:spacing w:after="160"/>
                          <w:ind w:left="0" w:right="0" w:firstLine="0"/>
                          <w:jc w:val="left"/>
                        </w:pPr>
                        <w:r>
                          <w:rPr>
                            <w:b/>
                          </w:rPr>
                          <w:t xml:space="preserve"> </w:t>
                        </w:r>
                      </w:p>
                    </w:txbxContent>
                  </v:textbox>
                </v:rect>
                <v:shape id="Picture 1490" o:spid="_x0000_s1050" type="#_x0000_t75" style="position:absolute;left:47;top:48;width:56979;height:35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">
                  <v:imagedata r:id="rId19" o:title=""/>
                </v:shape>
                <v:shape id="Shape 1491" o:spid="_x0000_s1051" style="position:absolute;width:57073;height:35413;visibility:visible;mso-wrap-style:square;v-text-anchor:top" coordsize="5707381,3541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" path="m,3541395r5707381,l5707381,,,,,3541395xe" filled="f">
                  <v:path arrowok="t" textboxrect="0,0,5707381,3541395"/>
                </v:shape>
                <w10:anchorlock/>
              </v:group>
            </w:pict>
          </mc:Fallback>
        </mc:AlternateContent>
      </w:r>
    </w:p>
    <w:p w14:paraId="58445264" w14:textId="77777777" w:rsidR="00785F8C" w:rsidRPr="001437F8" w:rsidRDefault="00CE41F1" w:rsidP="001B4D42">
      <w:pPr>
        <w:spacing w:after="119" w:line="360" w:lineRule="auto"/>
        <w:ind w:right="3954"/>
        <w:jc w:val="right"/>
      </w:pPr>
      <w:r w:rsidRPr="001437F8">
        <w:rPr>
          <w:b/>
          <w:u w:val="single" w:color="000000"/>
        </w:rPr>
        <w:t>Roof Plane</w:t>
      </w:r>
      <w:r w:rsidRPr="001437F8">
        <w:rPr>
          <w:b/>
        </w:rPr>
        <w:t xml:space="preserve"> </w:t>
      </w:r>
    </w:p>
    <w:p w14:paraId="50199A52" w14:textId="77777777" w:rsidR="00785F8C" w:rsidRPr="001437F8" w:rsidRDefault="00CE41F1" w:rsidP="001B4D42">
      <w:pPr>
        <w:spacing w:after="244" w:line="360" w:lineRule="auto"/>
        <w:ind w:left="22" w:right="-90" w:firstLine="0"/>
        <w:jc w:val="left"/>
      </w:pPr>
      <w:r w:rsidRPr="001437F8">
        <w:rPr>
          <w:rFonts w:eastAsia="Calibri"/>
          <w:noProof/>
          <w:sz w:val="22"/>
          <w:lang w:val="en-US" w:eastAsia="en-US"/>
        </w:rPr>
        <mc:AlternateContent>
          <mc:Choice Requires="wpg">
            <w:drawing>
              <wp:inline distT="0" distB="0" distL="0" distR="0" wp14:anchorId="2235B064" wp14:editId="00BCB5FD">
                <wp:extent cx="5778182" cy="3762320"/>
                <wp:effectExtent l="0" t="0" r="0" b="0"/>
                <wp:docPr id="36426" name="Group 36426"/>
                <wp:cNvGraphicFramePr/>
                <a:graphic xmlns:a="http://schemas.openxmlformats.org/drawingml/2006/main">
                  <a:graphicData uri="http://schemas.microsoft.com/office/word/2010/wordprocessingGroup">
                    <wpg:wgp>
                      <wpg:cNvGrpSpPr/>
                      <wpg:grpSpPr>
                        <a:xfrm>
                          <a:off x="0" y="0"/>
                          <a:ext cx="5778182" cy="3762320"/>
                          <a:chOff x="0" y="0"/>
                          <a:chExt cx="5778182" cy="3762320"/>
                        </a:xfrm>
                      </wpg:grpSpPr>
                      <wps:wsp>
                        <wps:cNvPr id="1494" name="Rectangle 1494"/>
                        <wps:cNvSpPr/>
                        <wps:spPr>
                          <a:xfrm>
                            <a:off x="5740082" y="3370111"/>
                            <a:ext cx="50673" cy="181116"/>
                          </a:xfrm>
                          <a:prstGeom prst="rect">
                            <a:avLst/>
                          </a:prstGeom>
                          <a:ln>
                            <a:noFill/>
                          </a:ln>
                        </wps:spPr>
                        <wps:txbx>
                          <w:txbxContent>
                            <w:p w14:paraId="4EB9F938"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wps:wsp>
                        <wps:cNvPr id="36413" name="Rectangle 36413"/>
                        <wps:cNvSpPr/>
                        <wps:spPr>
                          <a:xfrm>
                            <a:off x="1691704" y="3626143"/>
                            <a:ext cx="101346" cy="181116"/>
                          </a:xfrm>
                          <a:prstGeom prst="rect">
                            <a:avLst/>
                          </a:prstGeom>
                          <a:ln>
                            <a:noFill/>
                          </a:ln>
                        </wps:spPr>
                        <wps:txbx>
                          <w:txbxContent>
                            <w:p w14:paraId="7C3ACADB" w14:textId="77777777" w:rsidR="00CE41F1" w:rsidRDefault="00CE41F1">
                              <w:pPr>
                                <w:spacing w:after="160"/>
                                <w:ind w:left="0" w:right="0" w:firstLine="0"/>
                                <w:jc w:val="left"/>
                              </w:pPr>
                              <w:r>
                                <w:rPr>
                                  <w:b/>
                                  <w:u w:val="single" w:color="000000"/>
                                </w:rPr>
                                <w:t>3</w:t>
                              </w:r>
                            </w:p>
                          </w:txbxContent>
                        </wps:txbx>
                        <wps:bodyPr horzOverflow="overflow" vert="horz" lIns="0" tIns="0" rIns="0" bIns="0" rtlCol="0">
                          <a:noAutofit/>
                        </wps:bodyPr>
                      </wps:wsp>
                      <wps:wsp>
                        <wps:cNvPr id="36414" name="Rectangle 36414"/>
                        <wps:cNvSpPr/>
                        <wps:spPr>
                          <a:xfrm>
                            <a:off x="1767904" y="3626143"/>
                            <a:ext cx="67496" cy="181116"/>
                          </a:xfrm>
                          <a:prstGeom prst="rect">
                            <a:avLst/>
                          </a:prstGeom>
                          <a:ln>
                            <a:noFill/>
                          </a:ln>
                        </wps:spPr>
                        <wps:txbx>
                          <w:txbxContent>
                            <w:p w14:paraId="6E873883" w14:textId="77777777" w:rsidR="00CE41F1" w:rsidRDefault="00CE41F1">
                              <w:pPr>
                                <w:spacing w:after="160"/>
                                <w:ind w:left="0" w:right="0" w:firstLine="0"/>
                                <w:jc w:val="left"/>
                              </w:pPr>
                              <w:r>
                                <w:rPr>
                                  <w:b/>
                                  <w:u w:val="single" w:color="000000"/>
                                </w:rPr>
                                <w:t>-</w:t>
                              </w:r>
                            </w:p>
                          </w:txbxContent>
                        </wps:txbx>
                        <wps:bodyPr horzOverflow="overflow" vert="horz" lIns="0" tIns="0" rIns="0" bIns="0" rtlCol="0">
                          <a:noAutofit/>
                        </wps:bodyPr>
                      </wps:wsp>
                      <wps:wsp>
                        <wps:cNvPr id="36415" name="Rectangle 36415"/>
                        <wps:cNvSpPr/>
                        <wps:spPr>
                          <a:xfrm>
                            <a:off x="1818195" y="3626143"/>
                            <a:ext cx="2918157" cy="181116"/>
                          </a:xfrm>
                          <a:prstGeom prst="rect">
                            <a:avLst/>
                          </a:prstGeom>
                          <a:ln>
                            <a:noFill/>
                          </a:ln>
                        </wps:spPr>
                        <wps:txbx>
                          <w:txbxContent>
                            <w:p w14:paraId="32B3AF64" w14:textId="77777777" w:rsidR="00CE41F1" w:rsidRDefault="00CE41F1">
                              <w:pPr>
                                <w:spacing w:after="160"/>
                                <w:ind w:left="0" w:right="0" w:firstLine="0"/>
                                <w:jc w:val="left"/>
                              </w:pPr>
                              <w:r>
                                <w:rPr>
                                  <w:b/>
                                  <w:u w:val="single" w:color="000000"/>
                                </w:rPr>
                                <w:t>D View of Inside of Ground Floor</w:t>
                              </w:r>
                            </w:p>
                          </w:txbxContent>
                        </wps:txbx>
                        <wps:bodyPr horzOverflow="overflow" vert="horz" lIns="0" tIns="0" rIns="0" bIns="0" rtlCol="0">
                          <a:noAutofit/>
                        </wps:bodyPr>
                      </wps:wsp>
                      <wps:wsp>
                        <wps:cNvPr id="36416" name="Rectangle 36416"/>
                        <wps:cNvSpPr/>
                        <wps:spPr>
                          <a:xfrm>
                            <a:off x="4013009" y="3626143"/>
                            <a:ext cx="50673" cy="181116"/>
                          </a:xfrm>
                          <a:prstGeom prst="rect">
                            <a:avLst/>
                          </a:prstGeom>
                          <a:ln>
                            <a:noFill/>
                          </a:ln>
                        </wps:spPr>
                        <wps:txbx>
                          <w:txbxContent>
                            <w:p w14:paraId="1BE2A353"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1511" name="Picture 1511"/>
                          <pic:cNvPicPr/>
                        </pic:nvPicPr>
                        <pic:blipFill>
                          <a:blip r:embed="rId20"/>
                          <a:stretch>
                            <a:fillRect/>
                          </a:stretch>
                        </pic:blipFill>
                        <pic:spPr>
                          <a:xfrm>
                            <a:off x="4763" y="4826"/>
                            <a:ext cx="5716270" cy="3457575"/>
                          </a:xfrm>
                          <a:prstGeom prst="rect">
                            <a:avLst/>
                          </a:prstGeom>
                        </pic:spPr>
                      </pic:pic>
                      <wps:wsp>
                        <wps:cNvPr id="1512" name="Shape 1512"/>
                        <wps:cNvSpPr/>
                        <wps:spPr>
                          <a:xfrm>
                            <a:off x="0" y="0"/>
                            <a:ext cx="5725795" cy="3467100"/>
                          </a:xfrm>
                          <a:custGeom>
                            <a:avLst/>
                            <a:gdLst/>
                            <a:ahLst/>
                            <a:cxnLst/>
                            <a:rect l="0" t="0" r="0" b="0"/>
                            <a:pathLst>
                              <a:path w="5725795" h="3467100">
                                <a:moveTo>
                                  <a:pt x="0" y="3467100"/>
                                </a:moveTo>
                                <a:lnTo>
                                  <a:pt x="5725795" y="3467100"/>
                                </a:lnTo>
                                <a:lnTo>
                                  <a:pt x="5725795"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235B064" id="Group 36426" o:spid="_x0000_s1052" style="width:454.95pt;height:296.25pt;mso-position-horizontal-relative:char;mso-position-vertical-relative:line" coordsize="57781,3762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">
                <v:rect id="Rectangle 1494" o:spid="_x0000_s1053" style="position:absolute;left:57400;top:33701;width:50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" filled="f" stroked="f">
                  <v:textbox inset="0,0,0,0">
                    <w:txbxContent>
                      <w:p w14:paraId="4EB9F938" w14:textId="77777777" w:rsidR="00CE41F1" w:rsidRDefault="00CE41F1">
                        <w:pPr>
                          <w:spacing w:after="160"/>
                          <w:ind w:left="0" w:right="0" w:firstLine="0"/>
                          <w:jc w:val="left"/>
                        </w:pPr>
                        <w:r>
                          <w:rPr>
                            <w:b/>
                          </w:rPr>
                          <w:t xml:space="preserve"> </w:t>
                        </w:r>
                      </w:p>
                    </w:txbxContent>
                  </v:textbox>
                </v:rect>
                <v:rect id="Rectangle 36413" o:spid="_x0000_s1054" style="position:absolute;left:16917;top:36261;width:101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" filled="f" stroked="f">
                  <v:textbox inset="0,0,0,0">
                    <w:txbxContent>
                      <w:p w14:paraId="7C3ACADB" w14:textId="77777777" w:rsidR="00CE41F1" w:rsidRDefault="00CE41F1">
                        <w:pPr>
                          <w:spacing w:after="160"/>
                          <w:ind w:left="0" w:right="0" w:firstLine="0"/>
                          <w:jc w:val="left"/>
                        </w:pPr>
                        <w:r>
                          <w:rPr>
                            <w:b/>
                            <w:u w:val="single" w:color="000000"/>
                          </w:rPr>
                          <w:t>3</w:t>
                        </w:r>
                      </w:p>
                    </w:txbxContent>
                  </v:textbox>
                </v:rect>
                <v:rect id="Rectangle 36414" o:spid="_x0000_s1055" style="position:absolute;left:17679;top:36261;width:675;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" filled="f" stroked="f">
                  <v:textbox inset="0,0,0,0">
                    <w:txbxContent>
                      <w:p w14:paraId="6E873883" w14:textId="77777777" w:rsidR="00CE41F1" w:rsidRDefault="00CE41F1">
                        <w:pPr>
                          <w:spacing w:after="160"/>
                          <w:ind w:left="0" w:right="0" w:firstLine="0"/>
                          <w:jc w:val="left"/>
                        </w:pPr>
                        <w:r>
                          <w:rPr>
                            <w:b/>
                            <w:u w:val="single" w:color="000000"/>
                          </w:rPr>
                          <w:t>-</w:t>
                        </w:r>
                      </w:p>
                    </w:txbxContent>
                  </v:textbox>
                </v:rect>
                <v:rect id="Rectangle 36415" o:spid="_x0000_s1056" style="position:absolute;left:18181;top:36261;width:29182;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" filled="f" stroked="f">
                  <v:textbox inset="0,0,0,0">
                    <w:txbxContent>
                      <w:p w14:paraId="32B3AF64" w14:textId="77777777" w:rsidR="00CE41F1" w:rsidRDefault="00CE41F1">
                        <w:pPr>
                          <w:spacing w:after="160"/>
                          <w:ind w:left="0" w:right="0" w:firstLine="0"/>
                          <w:jc w:val="left"/>
                        </w:pPr>
                        <w:r>
                          <w:rPr>
                            <w:b/>
                            <w:u w:val="single" w:color="000000"/>
                          </w:rPr>
                          <w:t>D View of Inside of Ground Floor</w:t>
                        </w:r>
                      </w:p>
                    </w:txbxContent>
                  </v:textbox>
                </v:rect>
                <v:rect id="Rectangle 36416" o:spid="_x0000_s1057" style="position:absolute;left:40130;top:36261;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" filled="f" stroked="f">
                  <v:textbox inset="0,0,0,0">
                    <w:txbxContent>
                      <w:p w14:paraId="1BE2A353" w14:textId="77777777" w:rsidR="00CE41F1" w:rsidRDefault="00CE41F1">
                        <w:pPr>
                          <w:spacing w:after="160"/>
                          <w:ind w:left="0" w:right="0" w:firstLine="0"/>
                          <w:jc w:val="left"/>
                        </w:pPr>
                        <w:r>
                          <w:rPr>
                            <w:b/>
                          </w:rPr>
                          <w:t xml:space="preserve"> </w:t>
                        </w:r>
                      </w:p>
                    </w:txbxContent>
                  </v:textbox>
                </v:rect>
                <v:shape id="Picture 1511" o:spid="_x0000_s1058" type="#_x0000_t75" style="position:absolute;left:47;top:48;width:57163;height:3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">
                  <v:imagedata r:id="rId21" o:title=""/>
                </v:shape>
                <v:shape id="Shape 1512" o:spid="_x0000_s1059" style="position:absolute;width:57257;height:34671;visibility:visible;mso-wrap-style:square;v-text-anchor:top" coordsize="5725795,3467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" path="m,3467100r5725795,l5725795,,,,,3467100xe" filled="f">
                  <v:path arrowok="t" textboxrect="0,0,5725795,3467100"/>
                </v:shape>
                <w10:anchorlock/>
              </v:group>
            </w:pict>
          </mc:Fallback>
        </mc:AlternateContent>
      </w:r>
    </w:p>
    <w:p w14:paraId="01422D62" w14:textId="77777777" w:rsidR="00785F8C" w:rsidRPr="001437F8" w:rsidRDefault="00CE41F1" w:rsidP="001B4D42">
      <w:pPr>
        <w:spacing w:line="360" w:lineRule="auto"/>
        <w:ind w:left="54" w:right="0" w:firstLine="0"/>
        <w:jc w:val="center"/>
      </w:pPr>
      <w:r w:rsidRPr="001437F8">
        <w:rPr>
          <w:b/>
        </w:rPr>
        <w:t xml:space="preserve"> </w:t>
      </w:r>
    </w:p>
    <w:p w14:paraId="62D3CA29" w14:textId="77777777" w:rsidR="00785F8C" w:rsidRPr="001437F8" w:rsidRDefault="00CE41F1" w:rsidP="001B4D42">
      <w:pPr>
        <w:spacing w:after="0" w:line="360" w:lineRule="auto"/>
        <w:ind w:left="0" w:right="0" w:firstLine="0"/>
        <w:jc w:val="left"/>
      </w:pPr>
      <w:r w:rsidRPr="001437F8">
        <w:rPr>
          <w:b/>
        </w:rPr>
        <w:t xml:space="preserve"> </w:t>
      </w:r>
    </w:p>
    <w:p w14:paraId="71FF849F" w14:textId="77777777" w:rsidR="00785F8C" w:rsidRPr="001437F8" w:rsidRDefault="00CE41F1" w:rsidP="001B4D42">
      <w:pPr>
        <w:spacing w:after="191" w:line="360" w:lineRule="auto"/>
        <w:ind w:left="0" w:right="-119" w:firstLine="0"/>
        <w:jc w:val="left"/>
      </w:pPr>
      <w:r w:rsidRPr="001437F8">
        <w:rPr>
          <w:rFonts w:eastAsia="Calibri"/>
          <w:noProof/>
          <w:sz w:val="22"/>
          <w:lang w:val="en-US" w:eastAsia="en-US"/>
        </w:rPr>
        <w:lastRenderedPageBreak/>
        <mc:AlternateContent>
          <mc:Choice Requires="wpg">
            <w:drawing>
              <wp:inline distT="0" distB="0" distL="0" distR="0" wp14:anchorId="629E4D3A" wp14:editId="6E058B40">
                <wp:extent cx="5810453" cy="3943765"/>
                <wp:effectExtent l="0" t="0" r="0" b="0"/>
                <wp:docPr id="36427" name="Group 36427"/>
                <wp:cNvGraphicFramePr/>
                <a:graphic xmlns:a="http://schemas.openxmlformats.org/drawingml/2006/main">
                  <a:graphicData uri="http://schemas.microsoft.com/office/word/2010/wordprocessingGroup">
                    <wpg:wgp>
                      <wpg:cNvGrpSpPr/>
                      <wpg:grpSpPr>
                        <a:xfrm>
                          <a:off x="0" y="0"/>
                          <a:ext cx="5810453" cy="3943765"/>
                          <a:chOff x="0" y="0"/>
                          <a:chExt cx="5810453" cy="3943765"/>
                        </a:xfrm>
                      </wpg:grpSpPr>
                      <wps:wsp>
                        <wps:cNvPr id="1502" name="Rectangle 1502"/>
                        <wps:cNvSpPr/>
                        <wps:spPr>
                          <a:xfrm>
                            <a:off x="0" y="0"/>
                            <a:ext cx="50673" cy="181116"/>
                          </a:xfrm>
                          <a:prstGeom prst="rect">
                            <a:avLst/>
                          </a:prstGeom>
                          <a:ln>
                            <a:noFill/>
                          </a:ln>
                        </wps:spPr>
                        <wps:txbx>
                          <w:txbxContent>
                            <w:p w14:paraId="05486711"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wps:wsp>
                        <wps:cNvPr id="1503" name="Rectangle 1503"/>
                        <wps:cNvSpPr/>
                        <wps:spPr>
                          <a:xfrm>
                            <a:off x="5772353" y="3805131"/>
                            <a:ext cx="50673" cy="184382"/>
                          </a:xfrm>
                          <a:prstGeom prst="rect">
                            <a:avLst/>
                          </a:prstGeom>
                          <a:ln>
                            <a:noFill/>
                          </a:ln>
                        </wps:spPr>
                        <wps:txbx>
                          <w:txbxContent>
                            <w:p w14:paraId="24E2465E"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1514" name="Picture 1514"/>
                          <pic:cNvPicPr/>
                        </pic:nvPicPr>
                        <pic:blipFill>
                          <a:blip r:embed="rId22"/>
                          <a:stretch>
                            <a:fillRect/>
                          </a:stretch>
                        </pic:blipFill>
                        <pic:spPr>
                          <a:xfrm>
                            <a:off x="18745" y="271106"/>
                            <a:ext cx="5731510" cy="3612515"/>
                          </a:xfrm>
                          <a:prstGeom prst="rect">
                            <a:avLst/>
                          </a:prstGeom>
                        </pic:spPr>
                      </pic:pic>
                      <wps:wsp>
                        <wps:cNvPr id="1515" name="Shape 1515"/>
                        <wps:cNvSpPr/>
                        <wps:spPr>
                          <a:xfrm>
                            <a:off x="13983" y="266280"/>
                            <a:ext cx="5741035" cy="3622040"/>
                          </a:xfrm>
                          <a:custGeom>
                            <a:avLst/>
                            <a:gdLst/>
                            <a:ahLst/>
                            <a:cxnLst/>
                            <a:rect l="0" t="0" r="0" b="0"/>
                            <a:pathLst>
                              <a:path w="5741035" h="3622040">
                                <a:moveTo>
                                  <a:pt x="0" y="3622040"/>
                                </a:moveTo>
                                <a:lnTo>
                                  <a:pt x="5741035" y="3622040"/>
                                </a:lnTo>
                                <a:lnTo>
                                  <a:pt x="5741035"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29E4D3A" id="Group 36427" o:spid="_x0000_s1060" style="width:457.5pt;height:310.55pt;mso-position-horizontal-relative:char;mso-position-vertical-relative:line" coordsize="58104,3943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">
                <v:rect id="Rectangle 1502" o:spid="_x0000_s1061" style="position:absolute;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" filled="f" stroked="f">
                  <v:textbox inset="0,0,0,0">
                    <w:txbxContent>
                      <w:p w14:paraId="05486711" w14:textId="77777777" w:rsidR="00CE41F1" w:rsidRDefault="00CE41F1">
                        <w:pPr>
                          <w:spacing w:after="160"/>
                          <w:ind w:left="0" w:right="0" w:firstLine="0"/>
                          <w:jc w:val="left"/>
                        </w:pPr>
                        <w:r>
                          <w:rPr>
                            <w:b/>
                          </w:rPr>
                          <w:t xml:space="preserve"> </w:t>
                        </w:r>
                      </w:p>
                    </w:txbxContent>
                  </v:textbox>
                </v:rect>
                <v:rect id="Rectangle 1503" o:spid="_x0000_s1062" style="position:absolute;left:57723;top:38051;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" filled="f" stroked="f">
                  <v:textbox inset="0,0,0,0">
                    <w:txbxContent>
                      <w:p w14:paraId="24E2465E" w14:textId="77777777" w:rsidR="00CE41F1" w:rsidRDefault="00CE41F1">
                        <w:pPr>
                          <w:spacing w:after="160"/>
                          <w:ind w:left="0" w:right="0" w:firstLine="0"/>
                          <w:jc w:val="left"/>
                        </w:pPr>
                        <w:r>
                          <w:t xml:space="preserve"> </w:t>
                        </w:r>
                      </w:p>
                    </w:txbxContent>
                  </v:textbox>
                </v:rect>
                <v:shape id="Picture 1514" o:spid="_x0000_s1063" type="#_x0000_t75" style="position:absolute;left:187;top:2711;width:57315;height:36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">
                  <v:imagedata r:id="rId23" o:title=""/>
                </v:shape>
                <v:shape id="Shape 1515" o:spid="_x0000_s1064" style="position:absolute;left:139;top:2662;width:57411;height:36221;visibility:visible;mso-wrap-style:square;v-text-anchor:top" coordsize="5741035,3622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" path="m,3622040r5741035,l5741035,,,,,3622040xe" filled="f">
                  <v:path arrowok="t" textboxrect="0,0,5741035,3622040"/>
                </v:shape>
                <w10:anchorlock/>
              </v:group>
            </w:pict>
          </mc:Fallback>
        </mc:AlternateContent>
      </w:r>
    </w:p>
    <w:p w14:paraId="728FCB7C" w14:textId="77777777" w:rsidR="00785F8C" w:rsidRPr="001437F8" w:rsidRDefault="00CE41F1" w:rsidP="001B4D42">
      <w:pPr>
        <w:spacing w:after="119" w:line="360" w:lineRule="auto"/>
        <w:ind w:right="2837"/>
        <w:jc w:val="right"/>
      </w:pPr>
      <w:r w:rsidRPr="001437F8">
        <w:rPr>
          <w:b/>
          <w:u w:val="single" w:color="000000"/>
        </w:rPr>
        <w:t>3-D View of Inside of First Floor</w:t>
      </w:r>
      <w:r w:rsidRPr="001437F8">
        <w:rPr>
          <w:b/>
        </w:rPr>
        <w:t xml:space="preserve"> </w:t>
      </w:r>
    </w:p>
    <w:p w14:paraId="117E3A7A" w14:textId="77777777" w:rsidR="00785F8C" w:rsidRPr="001437F8" w:rsidRDefault="00CE41F1" w:rsidP="001B4D42">
      <w:pPr>
        <w:spacing w:after="238" w:line="360" w:lineRule="auto"/>
        <w:ind w:left="22" w:right="-150" w:firstLine="0"/>
        <w:jc w:val="left"/>
      </w:pPr>
      <w:r w:rsidRPr="001437F8">
        <w:rPr>
          <w:rFonts w:eastAsia="Calibri"/>
          <w:noProof/>
          <w:sz w:val="22"/>
          <w:lang w:val="en-US" w:eastAsia="en-US"/>
        </w:rPr>
        <mc:AlternateContent>
          <mc:Choice Requires="wpg">
            <w:drawing>
              <wp:inline distT="0" distB="0" distL="0" distR="0" wp14:anchorId="65BC121B" wp14:editId="7B0F7963">
                <wp:extent cx="5816282" cy="3553532"/>
                <wp:effectExtent l="0" t="0" r="0" b="0"/>
                <wp:docPr id="36364" name="Group 36364"/>
                <wp:cNvGraphicFramePr/>
                <a:graphic xmlns:a="http://schemas.openxmlformats.org/drawingml/2006/main">
                  <a:graphicData uri="http://schemas.microsoft.com/office/word/2010/wordprocessingGroup">
                    <wpg:wgp>
                      <wpg:cNvGrpSpPr/>
                      <wpg:grpSpPr>
                        <a:xfrm>
                          <a:off x="0" y="0"/>
                          <a:ext cx="5816282" cy="3553532"/>
                          <a:chOff x="0" y="0"/>
                          <a:chExt cx="5816282" cy="3553532"/>
                        </a:xfrm>
                      </wpg:grpSpPr>
                      <wps:wsp>
                        <wps:cNvPr id="1518" name="Rectangle 1518"/>
                        <wps:cNvSpPr/>
                        <wps:spPr>
                          <a:xfrm>
                            <a:off x="5778182" y="3157343"/>
                            <a:ext cx="50673" cy="184382"/>
                          </a:xfrm>
                          <a:prstGeom prst="rect">
                            <a:avLst/>
                          </a:prstGeom>
                          <a:ln>
                            <a:noFill/>
                          </a:ln>
                        </wps:spPr>
                        <wps:txbx>
                          <w:txbxContent>
                            <w:p w14:paraId="30ACE601"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wps:wsp>
                        <wps:cNvPr id="36350" name="Rectangle 36350"/>
                        <wps:cNvSpPr/>
                        <wps:spPr>
                          <a:xfrm>
                            <a:off x="1592644" y="3417355"/>
                            <a:ext cx="101346" cy="181116"/>
                          </a:xfrm>
                          <a:prstGeom prst="rect">
                            <a:avLst/>
                          </a:prstGeom>
                          <a:ln>
                            <a:noFill/>
                          </a:ln>
                        </wps:spPr>
                        <wps:txbx>
                          <w:txbxContent>
                            <w:p w14:paraId="5556474F" w14:textId="77777777" w:rsidR="00CE41F1" w:rsidRDefault="00CE41F1">
                              <w:pPr>
                                <w:spacing w:after="160"/>
                                <w:ind w:left="0" w:right="0" w:firstLine="0"/>
                                <w:jc w:val="left"/>
                              </w:pPr>
                              <w:r>
                                <w:rPr>
                                  <w:b/>
                                  <w:u w:val="single" w:color="000000"/>
                                </w:rPr>
                                <w:t>3</w:t>
                              </w:r>
                            </w:p>
                          </w:txbxContent>
                        </wps:txbx>
                        <wps:bodyPr horzOverflow="overflow" vert="horz" lIns="0" tIns="0" rIns="0" bIns="0" rtlCol="0">
                          <a:noAutofit/>
                        </wps:bodyPr>
                      </wps:wsp>
                      <wps:wsp>
                        <wps:cNvPr id="36351" name="Rectangle 36351"/>
                        <wps:cNvSpPr/>
                        <wps:spPr>
                          <a:xfrm>
                            <a:off x="1668844" y="3417355"/>
                            <a:ext cx="67496" cy="181116"/>
                          </a:xfrm>
                          <a:prstGeom prst="rect">
                            <a:avLst/>
                          </a:prstGeom>
                          <a:ln>
                            <a:noFill/>
                          </a:ln>
                        </wps:spPr>
                        <wps:txbx>
                          <w:txbxContent>
                            <w:p w14:paraId="4D16C420" w14:textId="77777777" w:rsidR="00CE41F1" w:rsidRDefault="00CE41F1">
                              <w:pPr>
                                <w:spacing w:after="160"/>
                                <w:ind w:left="0" w:right="0" w:firstLine="0"/>
                                <w:jc w:val="left"/>
                              </w:pPr>
                              <w:r>
                                <w:rPr>
                                  <w:b/>
                                  <w:u w:val="single" w:color="000000"/>
                                </w:rPr>
                                <w:t>-</w:t>
                              </w:r>
                            </w:p>
                          </w:txbxContent>
                        </wps:txbx>
                        <wps:bodyPr horzOverflow="overflow" vert="horz" lIns="0" tIns="0" rIns="0" bIns="0" rtlCol="0">
                          <a:noAutofit/>
                        </wps:bodyPr>
                      </wps:wsp>
                      <wps:wsp>
                        <wps:cNvPr id="36352" name="Rectangle 36352"/>
                        <wps:cNvSpPr/>
                        <wps:spPr>
                          <a:xfrm>
                            <a:off x="1719136" y="3417355"/>
                            <a:ext cx="3182062" cy="181116"/>
                          </a:xfrm>
                          <a:prstGeom prst="rect">
                            <a:avLst/>
                          </a:prstGeom>
                          <a:ln>
                            <a:noFill/>
                          </a:ln>
                        </wps:spPr>
                        <wps:txbx>
                          <w:txbxContent>
                            <w:p w14:paraId="23B2D836" w14:textId="77777777" w:rsidR="00CE41F1" w:rsidRDefault="00CE41F1">
                              <w:pPr>
                                <w:spacing w:after="160"/>
                                <w:ind w:left="0" w:right="0" w:firstLine="0"/>
                                <w:jc w:val="left"/>
                              </w:pPr>
                              <w:r>
                                <w:rPr>
                                  <w:b/>
                                  <w:u w:val="single" w:color="000000"/>
                                </w:rPr>
                                <w:t>D Modeling of the complete Building</w:t>
                              </w:r>
                            </w:p>
                          </w:txbxContent>
                        </wps:txbx>
                        <wps:bodyPr horzOverflow="overflow" vert="horz" lIns="0" tIns="0" rIns="0" bIns="0" rtlCol="0">
                          <a:noAutofit/>
                        </wps:bodyPr>
                      </wps:wsp>
                      <wps:wsp>
                        <wps:cNvPr id="36353" name="Rectangle 36353"/>
                        <wps:cNvSpPr/>
                        <wps:spPr>
                          <a:xfrm>
                            <a:off x="4112070" y="3417355"/>
                            <a:ext cx="50673" cy="181116"/>
                          </a:xfrm>
                          <a:prstGeom prst="rect">
                            <a:avLst/>
                          </a:prstGeom>
                          <a:ln>
                            <a:noFill/>
                          </a:ln>
                        </wps:spPr>
                        <wps:txbx>
                          <w:txbxContent>
                            <w:p w14:paraId="429DAAA1"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1533" name="Picture 1533"/>
                          <pic:cNvPicPr/>
                        </pic:nvPicPr>
                        <pic:blipFill>
                          <a:blip r:embed="rId24"/>
                          <a:stretch>
                            <a:fillRect/>
                          </a:stretch>
                        </pic:blipFill>
                        <pic:spPr>
                          <a:xfrm>
                            <a:off x="4763" y="4826"/>
                            <a:ext cx="5749417" cy="3242310"/>
                          </a:xfrm>
                          <a:prstGeom prst="rect">
                            <a:avLst/>
                          </a:prstGeom>
                        </pic:spPr>
                      </pic:pic>
                      <wps:wsp>
                        <wps:cNvPr id="1534" name="Shape 1534"/>
                        <wps:cNvSpPr/>
                        <wps:spPr>
                          <a:xfrm>
                            <a:off x="0" y="0"/>
                            <a:ext cx="5758942" cy="3251835"/>
                          </a:xfrm>
                          <a:custGeom>
                            <a:avLst/>
                            <a:gdLst/>
                            <a:ahLst/>
                            <a:cxnLst/>
                            <a:rect l="0" t="0" r="0" b="0"/>
                            <a:pathLst>
                              <a:path w="5758942" h="3251835">
                                <a:moveTo>
                                  <a:pt x="0" y="3251835"/>
                                </a:moveTo>
                                <a:lnTo>
                                  <a:pt x="5758942" y="3251835"/>
                                </a:lnTo>
                                <a:lnTo>
                                  <a:pt x="5758942"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5BC121B" id="Group 36364" o:spid="_x0000_s1065" style="width:457.95pt;height:279.8pt;mso-position-horizontal-relative:char;mso-position-vertical-relative:line" coordsize="58162,3553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">
                <v:rect id="Rectangle 1518" o:spid="_x0000_s1066" style="position:absolute;left:57781;top:31573;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" filled="f" stroked="f">
                  <v:textbox inset="0,0,0,0">
                    <w:txbxContent>
                      <w:p w14:paraId="30ACE601" w14:textId="77777777" w:rsidR="00CE41F1" w:rsidRDefault="00CE41F1">
                        <w:pPr>
                          <w:spacing w:after="160"/>
                          <w:ind w:left="0" w:right="0" w:firstLine="0"/>
                          <w:jc w:val="left"/>
                        </w:pPr>
                        <w:r>
                          <w:t xml:space="preserve"> </w:t>
                        </w:r>
                      </w:p>
                    </w:txbxContent>
                  </v:textbox>
                </v:rect>
                <v:rect id="Rectangle 36350" o:spid="_x0000_s1067" style="position:absolute;left:15926;top:34173;width:101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" filled="f" stroked="f">
                  <v:textbox inset="0,0,0,0">
                    <w:txbxContent>
                      <w:p w14:paraId="5556474F" w14:textId="77777777" w:rsidR="00CE41F1" w:rsidRDefault="00CE41F1">
                        <w:pPr>
                          <w:spacing w:after="160"/>
                          <w:ind w:left="0" w:right="0" w:firstLine="0"/>
                          <w:jc w:val="left"/>
                        </w:pPr>
                        <w:r>
                          <w:rPr>
                            <w:b/>
                            <w:u w:val="single" w:color="000000"/>
                          </w:rPr>
                          <w:t>3</w:t>
                        </w:r>
                      </w:p>
                    </w:txbxContent>
                  </v:textbox>
                </v:rect>
                <v:rect id="Rectangle 36351" o:spid="_x0000_s1068" style="position:absolute;left:16688;top:34173;width:675;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" filled="f" stroked="f">
                  <v:textbox inset="0,0,0,0">
                    <w:txbxContent>
                      <w:p w14:paraId="4D16C420" w14:textId="77777777" w:rsidR="00CE41F1" w:rsidRDefault="00CE41F1">
                        <w:pPr>
                          <w:spacing w:after="160"/>
                          <w:ind w:left="0" w:right="0" w:firstLine="0"/>
                          <w:jc w:val="left"/>
                        </w:pPr>
                        <w:r>
                          <w:rPr>
                            <w:b/>
                            <w:u w:val="single" w:color="000000"/>
                          </w:rPr>
                          <w:t>-</w:t>
                        </w:r>
                      </w:p>
                    </w:txbxContent>
                  </v:textbox>
                </v:rect>
                <v:rect id="Rectangle 36352" o:spid="_x0000_s1069" style="position:absolute;left:17191;top:34173;width:3182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" filled="f" stroked="f">
                  <v:textbox inset="0,0,0,0">
                    <w:txbxContent>
                      <w:p w14:paraId="23B2D836" w14:textId="77777777" w:rsidR="00CE41F1" w:rsidRDefault="00CE41F1">
                        <w:pPr>
                          <w:spacing w:after="160"/>
                          <w:ind w:left="0" w:right="0" w:firstLine="0"/>
                          <w:jc w:val="left"/>
                        </w:pPr>
                        <w:r>
                          <w:rPr>
                            <w:b/>
                            <w:u w:val="single" w:color="000000"/>
                          </w:rPr>
                          <w:t>D Modeling of the complete Building</w:t>
                        </w:r>
                      </w:p>
                    </w:txbxContent>
                  </v:textbox>
                </v:rect>
                <v:rect id="Rectangle 36353" o:spid="_x0000_s1070" style="position:absolute;left:41120;top:34173;width:50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" filled="f" stroked="f">
                  <v:textbox inset="0,0,0,0">
                    <w:txbxContent>
                      <w:p w14:paraId="429DAAA1" w14:textId="77777777" w:rsidR="00CE41F1" w:rsidRDefault="00CE41F1">
                        <w:pPr>
                          <w:spacing w:after="160"/>
                          <w:ind w:left="0" w:right="0" w:firstLine="0"/>
                          <w:jc w:val="left"/>
                        </w:pPr>
                        <w:r>
                          <w:rPr>
                            <w:b/>
                          </w:rPr>
                          <w:t xml:space="preserve"> </w:t>
                        </w:r>
                      </w:p>
                    </w:txbxContent>
                  </v:textbox>
                </v:rect>
                <v:shape id="Picture 1533" o:spid="_x0000_s1071" type="#_x0000_t75" style="position:absolute;left:47;top:48;width:57494;height:32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">
                  <v:imagedata r:id="rId25" o:title=""/>
                </v:shape>
                <v:shape id="Shape 1534" o:spid="_x0000_s1072" style="position:absolute;width:57589;height:32518;visibility:visible;mso-wrap-style:square;v-text-anchor:top" coordsize="5758942,3251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" path="m,3251835r5758942,l5758942,,,,,3251835xe" filled="f">
                  <v:path arrowok="t" textboxrect="0,0,5758942,3251835"/>
                </v:shape>
                <w10:anchorlock/>
              </v:group>
            </w:pict>
          </mc:Fallback>
        </mc:AlternateContent>
      </w:r>
    </w:p>
    <w:p w14:paraId="3296197C" w14:textId="77777777" w:rsidR="00785F8C" w:rsidRPr="001437F8" w:rsidRDefault="00CE41F1" w:rsidP="001B4D42">
      <w:pPr>
        <w:spacing w:line="360" w:lineRule="auto"/>
        <w:ind w:left="0" w:right="0" w:firstLine="0"/>
        <w:jc w:val="left"/>
      </w:pPr>
      <w:r w:rsidRPr="001437F8">
        <w:t xml:space="preserve"> </w:t>
      </w:r>
    </w:p>
    <w:p w14:paraId="435C889B" w14:textId="77777777" w:rsidR="00785F8C" w:rsidRPr="001437F8" w:rsidRDefault="00CE41F1" w:rsidP="001B4D42">
      <w:pPr>
        <w:spacing w:line="360" w:lineRule="auto"/>
        <w:ind w:left="0" w:right="0" w:firstLine="0"/>
        <w:jc w:val="left"/>
      </w:pPr>
      <w:r w:rsidRPr="001437F8">
        <w:lastRenderedPageBreak/>
        <w:t xml:space="preserve"> </w:t>
      </w:r>
    </w:p>
    <w:p w14:paraId="4FF184FD" w14:textId="77777777" w:rsidR="00785F8C" w:rsidRPr="001437F8" w:rsidRDefault="00CE41F1" w:rsidP="001B4D42">
      <w:pPr>
        <w:spacing w:after="0" w:line="360" w:lineRule="auto"/>
        <w:ind w:left="0" w:right="0" w:firstLine="0"/>
        <w:jc w:val="left"/>
      </w:pPr>
      <w:r w:rsidRPr="001437F8">
        <w:t xml:space="preserve"> </w:t>
      </w:r>
    </w:p>
    <w:p w14:paraId="7F87C036" w14:textId="77777777" w:rsidR="00785F8C" w:rsidRPr="001437F8" w:rsidRDefault="00CE41F1" w:rsidP="001B4D42">
      <w:pPr>
        <w:spacing w:after="191" w:line="360" w:lineRule="auto"/>
        <w:ind w:left="0" w:right="-30" w:firstLine="0"/>
        <w:jc w:val="left"/>
      </w:pPr>
      <w:r w:rsidRPr="001437F8">
        <w:rPr>
          <w:rFonts w:eastAsia="Calibri"/>
          <w:noProof/>
          <w:sz w:val="22"/>
          <w:lang w:val="en-US" w:eastAsia="en-US"/>
        </w:rPr>
        <mc:AlternateContent>
          <mc:Choice Requires="wpg">
            <w:drawing>
              <wp:inline distT="0" distB="0" distL="0" distR="0" wp14:anchorId="1BB0B42B" wp14:editId="64FC89FE">
                <wp:extent cx="5754065" cy="3677742"/>
                <wp:effectExtent l="0" t="0" r="0" b="0"/>
                <wp:docPr id="36365" name="Group 36365"/>
                <wp:cNvGraphicFramePr/>
                <a:graphic xmlns:a="http://schemas.openxmlformats.org/drawingml/2006/main">
                  <a:graphicData uri="http://schemas.microsoft.com/office/word/2010/wordprocessingGroup">
                    <wpg:wgp>
                      <wpg:cNvGrpSpPr/>
                      <wpg:grpSpPr>
                        <a:xfrm>
                          <a:off x="0" y="0"/>
                          <a:ext cx="5754065" cy="3677742"/>
                          <a:chOff x="0" y="0"/>
                          <a:chExt cx="5754065" cy="3677742"/>
                        </a:xfrm>
                      </wpg:grpSpPr>
                      <wps:wsp>
                        <wps:cNvPr id="1527" name="Rectangle 1527"/>
                        <wps:cNvSpPr/>
                        <wps:spPr>
                          <a:xfrm>
                            <a:off x="0" y="0"/>
                            <a:ext cx="50673" cy="184382"/>
                          </a:xfrm>
                          <a:prstGeom prst="rect">
                            <a:avLst/>
                          </a:prstGeom>
                          <a:ln>
                            <a:noFill/>
                          </a:ln>
                        </wps:spPr>
                        <wps:txbx>
                          <w:txbxContent>
                            <w:p w14:paraId="7F696EC1"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wps:wsp>
                        <wps:cNvPr id="1528" name="Rectangle 1528"/>
                        <wps:cNvSpPr/>
                        <wps:spPr>
                          <a:xfrm>
                            <a:off x="5715965" y="3539109"/>
                            <a:ext cx="50673" cy="184382"/>
                          </a:xfrm>
                          <a:prstGeom prst="rect">
                            <a:avLst/>
                          </a:prstGeom>
                          <a:ln>
                            <a:noFill/>
                          </a:ln>
                        </wps:spPr>
                        <wps:txbx>
                          <w:txbxContent>
                            <w:p w14:paraId="2156B1D6"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1536" name="Picture 1536"/>
                          <pic:cNvPicPr/>
                        </pic:nvPicPr>
                        <pic:blipFill>
                          <a:blip r:embed="rId26"/>
                          <a:stretch>
                            <a:fillRect/>
                          </a:stretch>
                        </pic:blipFill>
                        <pic:spPr>
                          <a:xfrm>
                            <a:off x="18745" y="272165"/>
                            <a:ext cx="5677535" cy="3353943"/>
                          </a:xfrm>
                          <a:prstGeom prst="rect">
                            <a:avLst/>
                          </a:prstGeom>
                        </pic:spPr>
                      </pic:pic>
                      <wps:wsp>
                        <wps:cNvPr id="1537" name="Shape 1537"/>
                        <wps:cNvSpPr/>
                        <wps:spPr>
                          <a:xfrm>
                            <a:off x="13983" y="267339"/>
                            <a:ext cx="5687060" cy="3363468"/>
                          </a:xfrm>
                          <a:custGeom>
                            <a:avLst/>
                            <a:gdLst/>
                            <a:ahLst/>
                            <a:cxnLst/>
                            <a:rect l="0" t="0" r="0" b="0"/>
                            <a:pathLst>
                              <a:path w="5687060" h="3363468">
                                <a:moveTo>
                                  <a:pt x="0" y="3363468"/>
                                </a:moveTo>
                                <a:lnTo>
                                  <a:pt x="5687060" y="3363468"/>
                                </a:lnTo>
                                <a:lnTo>
                                  <a:pt x="5687060"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BB0B42B" id="Group 36365" o:spid="_x0000_s1073" style="width:453.1pt;height:289.6pt;mso-position-horizontal-relative:char;mso-position-vertical-relative:line" coordsize="57540,3677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">
                <v:rect id="Rectangle 1527" o:spid="_x0000_s1074" style="position:absolute;width:506;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" filled="f" stroked="f">
                  <v:textbox inset="0,0,0,0">
                    <w:txbxContent>
                      <w:p w14:paraId="7F696EC1" w14:textId="77777777" w:rsidR="00CE41F1" w:rsidRDefault="00CE41F1">
                        <w:pPr>
                          <w:spacing w:after="160"/>
                          <w:ind w:left="0" w:right="0" w:firstLine="0"/>
                          <w:jc w:val="left"/>
                        </w:pPr>
                        <w:r>
                          <w:t xml:space="preserve"> </w:t>
                        </w:r>
                      </w:p>
                    </w:txbxContent>
                  </v:textbox>
                </v:rect>
                <v:rect id="Rectangle 1528" o:spid="_x0000_s1075" style="position:absolute;left:57159;top:35391;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" filled="f" stroked="f">
                  <v:textbox inset="0,0,0,0">
                    <w:txbxContent>
                      <w:p w14:paraId="2156B1D6" w14:textId="77777777" w:rsidR="00CE41F1" w:rsidRDefault="00CE41F1">
                        <w:pPr>
                          <w:spacing w:after="160"/>
                          <w:ind w:left="0" w:right="0" w:firstLine="0"/>
                          <w:jc w:val="left"/>
                        </w:pPr>
                        <w:r>
                          <w:t xml:space="preserve"> </w:t>
                        </w:r>
                      </w:p>
                    </w:txbxContent>
                  </v:textbox>
                </v:rect>
                <v:shape id="Picture 1536" o:spid="_x0000_s1076" type="#_x0000_t75" style="position:absolute;left:187;top:2721;width:56775;height:3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">
                  <v:imagedata r:id="rId27" o:title=""/>
                </v:shape>
                <v:shape id="Shape 1537" o:spid="_x0000_s1077" style="position:absolute;left:139;top:2673;width:56871;height:33635;visibility:visible;mso-wrap-style:square;v-text-anchor:top" coordsize="5687060,3363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" path="m,3363468r5687060,l5687060,,,,,3363468xe" filled="f">
                  <v:path arrowok="t" textboxrect="0,0,5687060,3363468"/>
                </v:shape>
                <w10:anchorlock/>
              </v:group>
            </w:pict>
          </mc:Fallback>
        </mc:AlternateContent>
      </w:r>
    </w:p>
    <w:p w14:paraId="15E5E3D0" w14:textId="77777777" w:rsidR="00785F8C" w:rsidRPr="001437F8" w:rsidRDefault="00CE41F1" w:rsidP="001B4D42">
      <w:pPr>
        <w:spacing w:after="119" w:line="360" w:lineRule="auto"/>
        <w:ind w:right="3063"/>
        <w:jc w:val="right"/>
      </w:pPr>
      <w:r w:rsidRPr="001437F8">
        <w:rPr>
          <w:b/>
          <w:u w:val="single" w:color="000000"/>
        </w:rPr>
        <w:t>Section View of the Building</w:t>
      </w:r>
      <w:r w:rsidRPr="001437F8">
        <w:rPr>
          <w:b/>
        </w:rPr>
        <w:t xml:space="preserve"> </w:t>
      </w:r>
    </w:p>
    <w:p w14:paraId="2F615058" w14:textId="77777777" w:rsidR="00785F8C" w:rsidRPr="001437F8" w:rsidRDefault="00CE41F1" w:rsidP="001B4D42">
      <w:pPr>
        <w:spacing w:after="240" w:line="360" w:lineRule="auto"/>
        <w:ind w:left="22" w:right="0" w:firstLine="0"/>
        <w:jc w:val="left"/>
      </w:pPr>
      <w:r w:rsidRPr="001437F8">
        <w:rPr>
          <w:rFonts w:eastAsia="Calibri"/>
          <w:noProof/>
          <w:sz w:val="22"/>
          <w:lang w:val="en-US" w:eastAsia="en-US"/>
        </w:rPr>
        <w:lastRenderedPageBreak/>
        <mc:AlternateContent>
          <mc:Choice Requires="wpg">
            <w:drawing>
              <wp:inline distT="0" distB="0" distL="0" distR="0" wp14:anchorId="4746D434" wp14:editId="03479D32">
                <wp:extent cx="5720270" cy="4600521"/>
                <wp:effectExtent l="0" t="0" r="0" b="0"/>
                <wp:docPr id="36315" name="Group 36315"/>
                <wp:cNvGraphicFramePr/>
                <a:graphic xmlns:a="http://schemas.openxmlformats.org/drawingml/2006/main">
                  <a:graphicData uri="http://schemas.microsoft.com/office/word/2010/wordprocessingGroup">
                    <wpg:wgp>
                      <wpg:cNvGrpSpPr/>
                      <wpg:grpSpPr>
                        <a:xfrm>
                          <a:off x="0" y="0"/>
                          <a:ext cx="5720270" cy="4600521"/>
                          <a:chOff x="0" y="0"/>
                          <a:chExt cx="5720270" cy="4600521"/>
                        </a:xfrm>
                      </wpg:grpSpPr>
                      <wps:wsp>
                        <wps:cNvPr id="1540" name="Rectangle 1540"/>
                        <wps:cNvSpPr/>
                        <wps:spPr>
                          <a:xfrm>
                            <a:off x="5682170" y="4205855"/>
                            <a:ext cx="50673" cy="184382"/>
                          </a:xfrm>
                          <a:prstGeom prst="rect">
                            <a:avLst/>
                          </a:prstGeom>
                          <a:ln>
                            <a:noFill/>
                          </a:ln>
                        </wps:spPr>
                        <wps:txbx>
                          <w:txbxContent>
                            <w:p w14:paraId="5C1862BB"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wps:wsp>
                        <wps:cNvPr id="36308" name="Rectangle 36308"/>
                        <wps:cNvSpPr/>
                        <wps:spPr>
                          <a:xfrm>
                            <a:off x="1979739" y="4464343"/>
                            <a:ext cx="2319608" cy="181116"/>
                          </a:xfrm>
                          <a:prstGeom prst="rect">
                            <a:avLst/>
                          </a:prstGeom>
                          <a:ln>
                            <a:noFill/>
                          </a:ln>
                        </wps:spPr>
                        <wps:txbx>
                          <w:txbxContent>
                            <w:p w14:paraId="7903C26F" w14:textId="77777777" w:rsidR="00CE41F1" w:rsidRDefault="00CE41F1">
                              <w:pPr>
                                <w:spacing w:after="160"/>
                                <w:ind w:left="0" w:right="0" w:firstLine="0"/>
                                <w:jc w:val="left"/>
                              </w:pPr>
                              <w:r>
                                <w:rPr>
                                  <w:b/>
                                  <w:u w:val="single" w:color="000000"/>
                                </w:rPr>
                                <w:t>Front View of the Building</w:t>
                              </w:r>
                            </w:p>
                          </w:txbxContent>
                        </wps:txbx>
                        <wps:bodyPr horzOverflow="overflow" vert="horz" lIns="0" tIns="0" rIns="0" bIns="0" rtlCol="0">
                          <a:noAutofit/>
                        </wps:bodyPr>
                      </wps:wsp>
                      <wps:wsp>
                        <wps:cNvPr id="36309" name="Rectangle 36309"/>
                        <wps:cNvSpPr/>
                        <wps:spPr>
                          <a:xfrm>
                            <a:off x="3723450" y="4464343"/>
                            <a:ext cx="50673" cy="181116"/>
                          </a:xfrm>
                          <a:prstGeom prst="rect">
                            <a:avLst/>
                          </a:prstGeom>
                          <a:ln>
                            <a:noFill/>
                          </a:ln>
                        </wps:spPr>
                        <wps:txbx>
                          <w:txbxContent>
                            <w:p w14:paraId="609775F6"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1551" name="Picture 1551"/>
                          <pic:cNvPicPr/>
                        </pic:nvPicPr>
                        <pic:blipFill>
                          <a:blip r:embed="rId28"/>
                          <a:stretch>
                            <a:fillRect/>
                          </a:stretch>
                        </pic:blipFill>
                        <pic:spPr>
                          <a:xfrm>
                            <a:off x="4763" y="4826"/>
                            <a:ext cx="5658104" cy="4286885"/>
                          </a:xfrm>
                          <a:prstGeom prst="rect">
                            <a:avLst/>
                          </a:prstGeom>
                        </pic:spPr>
                      </pic:pic>
                      <wps:wsp>
                        <wps:cNvPr id="1552" name="Shape 1552"/>
                        <wps:cNvSpPr/>
                        <wps:spPr>
                          <a:xfrm>
                            <a:off x="0" y="0"/>
                            <a:ext cx="5667629" cy="4296410"/>
                          </a:xfrm>
                          <a:custGeom>
                            <a:avLst/>
                            <a:gdLst/>
                            <a:ahLst/>
                            <a:cxnLst/>
                            <a:rect l="0" t="0" r="0" b="0"/>
                            <a:pathLst>
                              <a:path w="5667629" h="4296410">
                                <a:moveTo>
                                  <a:pt x="0" y="4296410"/>
                                </a:moveTo>
                                <a:lnTo>
                                  <a:pt x="5667629" y="4296410"/>
                                </a:lnTo>
                                <a:lnTo>
                                  <a:pt x="5667629"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746D434" id="Group 36315" o:spid="_x0000_s1078" style="width:450.4pt;height:362.25pt;mso-position-horizontal-relative:char;mso-position-vertical-relative:line" coordsize="57202,4600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&#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">
                <v:rect id="Rectangle 1540" o:spid="_x0000_s1079" style="position:absolute;left:56821;top:42058;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" filled="f" stroked="f">
                  <v:textbox inset="0,0,0,0">
                    <w:txbxContent>
                      <w:p w14:paraId="5C1862BB" w14:textId="77777777" w:rsidR="00CE41F1" w:rsidRDefault="00CE41F1">
                        <w:pPr>
                          <w:spacing w:after="160"/>
                          <w:ind w:left="0" w:right="0" w:firstLine="0"/>
                          <w:jc w:val="left"/>
                        </w:pPr>
                        <w:r>
                          <w:t xml:space="preserve"> </w:t>
                        </w:r>
                      </w:p>
                    </w:txbxContent>
                  </v:textbox>
                </v:rect>
                <v:rect id="Rectangle 36308" o:spid="_x0000_s1080" style="position:absolute;left:19797;top:44643;width:2319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" filled="f" stroked="f">
                  <v:textbox inset="0,0,0,0">
                    <w:txbxContent>
                      <w:p w14:paraId="7903C26F" w14:textId="77777777" w:rsidR="00CE41F1" w:rsidRDefault="00CE41F1">
                        <w:pPr>
                          <w:spacing w:after="160"/>
                          <w:ind w:left="0" w:right="0" w:firstLine="0"/>
                          <w:jc w:val="left"/>
                        </w:pPr>
                        <w:r>
                          <w:rPr>
                            <w:b/>
                            <w:u w:val="single" w:color="000000"/>
                          </w:rPr>
                          <w:t>Front View of the Building</w:t>
                        </w:r>
                      </w:p>
                    </w:txbxContent>
                  </v:textbox>
                </v:rect>
                <v:rect id="Rectangle 36309" o:spid="_x0000_s1081" style="position:absolute;left:37234;top:44643;width:50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" filled="f" stroked="f">
                  <v:textbox inset="0,0,0,0">
                    <w:txbxContent>
                      <w:p w14:paraId="609775F6" w14:textId="77777777" w:rsidR="00CE41F1" w:rsidRDefault="00CE41F1">
                        <w:pPr>
                          <w:spacing w:after="160"/>
                          <w:ind w:left="0" w:right="0" w:firstLine="0"/>
                          <w:jc w:val="left"/>
                        </w:pPr>
                        <w:r>
                          <w:rPr>
                            <w:b/>
                          </w:rPr>
                          <w:t xml:space="preserve"> </w:t>
                        </w:r>
                      </w:p>
                    </w:txbxContent>
                  </v:textbox>
                </v:rect>
                <v:shape id="Picture 1551" o:spid="_x0000_s1082" type="#_x0000_t75" style="position:absolute;left:47;top:48;width:56581;height:42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">
                  <v:imagedata r:id="rId29" o:title=""/>
                </v:shape>
                <v:shape id="Shape 1552" o:spid="_x0000_s1083" style="position:absolute;width:56676;height:42964;visibility:visible;mso-wrap-style:square;v-text-anchor:top" coordsize="5667629,4296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" path="m,4296410r5667629,l5667629,,,,,4296410xe" filled="f">
                  <v:path arrowok="t" textboxrect="0,0,5667629,4296410"/>
                </v:shape>
                <w10:anchorlock/>
              </v:group>
            </w:pict>
          </mc:Fallback>
        </mc:AlternateContent>
      </w:r>
    </w:p>
    <w:p w14:paraId="43541922" w14:textId="77777777" w:rsidR="00785F8C" w:rsidRPr="001437F8" w:rsidRDefault="00CE41F1" w:rsidP="001B4D42">
      <w:pPr>
        <w:spacing w:after="0" w:line="360" w:lineRule="auto"/>
        <w:ind w:left="0" w:right="0" w:firstLine="0"/>
        <w:jc w:val="left"/>
      </w:pPr>
      <w:r w:rsidRPr="001437F8">
        <w:t xml:space="preserve"> </w:t>
      </w:r>
    </w:p>
    <w:p w14:paraId="0C550D0A" w14:textId="77777777" w:rsidR="00785F8C" w:rsidRPr="001437F8" w:rsidRDefault="00CE41F1" w:rsidP="001B4D42">
      <w:pPr>
        <w:spacing w:after="189" w:line="360" w:lineRule="auto"/>
        <w:ind w:left="22" w:right="-179" w:firstLine="0"/>
        <w:jc w:val="left"/>
      </w:pPr>
      <w:r w:rsidRPr="001437F8">
        <w:rPr>
          <w:rFonts w:eastAsia="Calibri"/>
          <w:noProof/>
          <w:sz w:val="22"/>
          <w:lang w:val="en-US" w:eastAsia="en-US"/>
        </w:rPr>
        <mc:AlternateContent>
          <mc:Choice Requires="wpg">
            <w:drawing>
              <wp:inline distT="0" distB="0" distL="0" distR="0" wp14:anchorId="6D663385" wp14:editId="04D3638B">
                <wp:extent cx="5834570" cy="3373447"/>
                <wp:effectExtent l="0" t="0" r="0" b="0"/>
                <wp:docPr id="36316" name="Group 36316"/>
                <wp:cNvGraphicFramePr/>
                <a:graphic xmlns:a="http://schemas.openxmlformats.org/drawingml/2006/main">
                  <a:graphicData uri="http://schemas.microsoft.com/office/word/2010/wordprocessingGroup">
                    <wpg:wgp>
                      <wpg:cNvGrpSpPr/>
                      <wpg:grpSpPr>
                        <a:xfrm>
                          <a:off x="0" y="0"/>
                          <a:ext cx="5834570" cy="3373447"/>
                          <a:chOff x="0" y="0"/>
                          <a:chExt cx="5834570" cy="3373447"/>
                        </a:xfrm>
                      </wpg:grpSpPr>
                      <wps:wsp>
                        <wps:cNvPr id="1545" name="Rectangle 1545"/>
                        <wps:cNvSpPr/>
                        <wps:spPr>
                          <a:xfrm>
                            <a:off x="5796470" y="3234814"/>
                            <a:ext cx="50673" cy="184382"/>
                          </a:xfrm>
                          <a:prstGeom prst="rect">
                            <a:avLst/>
                          </a:prstGeom>
                          <a:ln>
                            <a:noFill/>
                          </a:ln>
                        </wps:spPr>
                        <wps:txbx>
                          <w:txbxContent>
                            <w:p w14:paraId="53999865"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1554" name="Picture 1554"/>
                          <pic:cNvPicPr/>
                        </pic:nvPicPr>
                        <pic:blipFill>
                          <a:blip r:embed="rId30"/>
                          <a:stretch>
                            <a:fillRect/>
                          </a:stretch>
                        </pic:blipFill>
                        <pic:spPr>
                          <a:xfrm>
                            <a:off x="4763" y="4699"/>
                            <a:ext cx="5762625" cy="3317240"/>
                          </a:xfrm>
                          <a:prstGeom prst="rect">
                            <a:avLst/>
                          </a:prstGeom>
                        </pic:spPr>
                      </pic:pic>
                      <wps:wsp>
                        <wps:cNvPr id="1555" name="Shape 1555"/>
                        <wps:cNvSpPr/>
                        <wps:spPr>
                          <a:xfrm>
                            <a:off x="0" y="0"/>
                            <a:ext cx="5772150" cy="3326765"/>
                          </a:xfrm>
                          <a:custGeom>
                            <a:avLst/>
                            <a:gdLst/>
                            <a:ahLst/>
                            <a:cxnLst/>
                            <a:rect l="0" t="0" r="0" b="0"/>
                            <a:pathLst>
                              <a:path w="5772150" h="3326765">
                                <a:moveTo>
                                  <a:pt x="0" y="3326765"/>
                                </a:moveTo>
                                <a:lnTo>
                                  <a:pt x="5772150" y="3326765"/>
                                </a:lnTo>
                                <a:lnTo>
                                  <a:pt x="5772150"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D663385" id="Group 36316" o:spid="_x0000_s1084" style="width:459.4pt;height:265.65pt;mso-position-horizontal-relative:char;mso-position-vertical-relative:line" coordsize="58345,3373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">
                <v:rect id="Rectangle 1545" o:spid="_x0000_s1085" style="position:absolute;left:57964;top:32348;width:507;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" filled="f" stroked="f">
                  <v:textbox inset="0,0,0,0">
                    <w:txbxContent>
                      <w:p w14:paraId="53999865" w14:textId="77777777" w:rsidR="00CE41F1" w:rsidRDefault="00CE41F1">
                        <w:pPr>
                          <w:spacing w:after="160"/>
                          <w:ind w:left="0" w:right="0" w:firstLine="0"/>
                          <w:jc w:val="left"/>
                        </w:pPr>
                        <w:r>
                          <w:t xml:space="preserve"> </w:t>
                        </w:r>
                      </w:p>
                    </w:txbxContent>
                  </v:textbox>
                </v:rect>
                <v:shape id="Picture 1554" o:spid="_x0000_s1086" type="#_x0000_t75" style="position:absolute;left:47;top:46;width:57626;height:33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">
                  <v:imagedata r:id="rId31" o:title=""/>
                </v:shape>
                <v:shape id="Shape 1555" o:spid="_x0000_s1087" style="position:absolute;width:57721;height:33267;visibility:visible;mso-wrap-style:square;v-text-anchor:top" coordsize="5772150,3326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" path="m,3326765r5772150,l5772150,,,,,3326765xe" filled="f">
                  <v:path arrowok="t" textboxrect="0,0,5772150,3326765"/>
                </v:shape>
                <w10:anchorlock/>
              </v:group>
            </w:pict>
          </mc:Fallback>
        </mc:AlternateContent>
      </w:r>
    </w:p>
    <w:p w14:paraId="35E1EA63" w14:textId="77777777" w:rsidR="00785F8C" w:rsidRPr="001437F8" w:rsidRDefault="00CE41F1" w:rsidP="001B4D42">
      <w:pPr>
        <w:spacing w:after="119" w:line="360" w:lineRule="auto"/>
        <w:ind w:right="3178"/>
        <w:jc w:val="right"/>
      </w:pPr>
      <w:r w:rsidRPr="001437F8">
        <w:rPr>
          <w:b/>
          <w:u w:val="single" w:color="000000"/>
        </w:rPr>
        <w:lastRenderedPageBreak/>
        <w:t>Back View of the Building</w:t>
      </w:r>
      <w:r w:rsidRPr="001437F8">
        <w:rPr>
          <w:b/>
        </w:rPr>
        <w:t xml:space="preserve"> </w:t>
      </w:r>
    </w:p>
    <w:p w14:paraId="36E9A2D2" w14:textId="77777777" w:rsidR="00785F8C" w:rsidRPr="001437F8" w:rsidRDefault="00CE41F1" w:rsidP="001B4D42">
      <w:pPr>
        <w:spacing w:line="360" w:lineRule="auto"/>
        <w:ind w:left="0" w:right="0" w:firstLine="0"/>
        <w:jc w:val="left"/>
      </w:pPr>
      <w:r w:rsidRPr="001437F8">
        <w:t xml:space="preserve"> </w:t>
      </w:r>
    </w:p>
    <w:p w14:paraId="3C181760" w14:textId="77777777" w:rsidR="00785F8C" w:rsidRPr="001437F8" w:rsidRDefault="00CE41F1" w:rsidP="001B4D42">
      <w:pPr>
        <w:spacing w:line="360" w:lineRule="auto"/>
        <w:ind w:left="-5" w:right="51"/>
      </w:pPr>
      <w:r w:rsidRPr="001437F8">
        <w:t xml:space="preserve">Average Climate Profile of Australian Cities that will be used in Analysis is given below: </w:t>
      </w:r>
    </w:p>
    <w:p w14:paraId="0345837D" w14:textId="77777777" w:rsidR="00785F8C" w:rsidRPr="001437F8" w:rsidRDefault="00CE41F1" w:rsidP="001B4D42">
      <w:pPr>
        <w:spacing w:line="360" w:lineRule="auto"/>
        <w:ind w:left="-5" w:right="51"/>
      </w:pPr>
      <w:r w:rsidRPr="001437F8">
        <w:t xml:space="preserve">Average Wind Speed = 6 mph </w:t>
      </w:r>
    </w:p>
    <w:p w14:paraId="1CD1FC13" w14:textId="77777777" w:rsidR="00785F8C" w:rsidRPr="001437F8" w:rsidRDefault="00CE41F1" w:rsidP="001B4D42">
      <w:pPr>
        <w:spacing w:after="1" w:line="360" w:lineRule="auto"/>
        <w:ind w:left="-5" w:right="51"/>
      </w:pPr>
      <w:r w:rsidRPr="001437F8">
        <w:t xml:space="preserve">Remining temperature Profiles are as given below: </w:t>
      </w:r>
    </w:p>
    <w:p w14:paraId="3EC01815" w14:textId="77777777" w:rsidR="00785F8C" w:rsidRPr="001437F8" w:rsidRDefault="00CE41F1" w:rsidP="001B4D42">
      <w:pPr>
        <w:spacing w:after="191" w:line="360" w:lineRule="auto"/>
        <w:ind w:left="0" w:right="0" w:firstLine="0"/>
        <w:jc w:val="left"/>
      </w:pPr>
      <w:r w:rsidRPr="001437F8">
        <w:rPr>
          <w:rFonts w:eastAsia="Calibri"/>
          <w:noProof/>
          <w:sz w:val="22"/>
          <w:lang w:val="en-US" w:eastAsia="en-US"/>
        </w:rPr>
        <mc:AlternateContent>
          <mc:Choice Requires="wpg">
            <w:drawing>
              <wp:inline distT="0" distB="0" distL="0" distR="0" wp14:anchorId="3C9E7708" wp14:editId="264935D7">
                <wp:extent cx="5678170" cy="2776673"/>
                <wp:effectExtent l="0" t="0" r="0" b="0"/>
                <wp:docPr id="37095" name="Group 37095"/>
                <wp:cNvGraphicFramePr/>
                <a:graphic xmlns:a="http://schemas.openxmlformats.org/drawingml/2006/main">
                  <a:graphicData uri="http://schemas.microsoft.com/office/word/2010/wordprocessingGroup">
                    <wpg:wgp>
                      <wpg:cNvGrpSpPr/>
                      <wpg:grpSpPr>
                        <a:xfrm>
                          <a:off x="0" y="0"/>
                          <a:ext cx="5678170" cy="2776673"/>
                          <a:chOff x="0" y="0"/>
                          <a:chExt cx="5678170" cy="2776673"/>
                        </a:xfrm>
                      </wpg:grpSpPr>
                      <wps:wsp>
                        <wps:cNvPr id="1566" name="Rectangle 1566"/>
                        <wps:cNvSpPr/>
                        <wps:spPr>
                          <a:xfrm>
                            <a:off x="5640070" y="2638040"/>
                            <a:ext cx="50673" cy="184382"/>
                          </a:xfrm>
                          <a:prstGeom prst="rect">
                            <a:avLst/>
                          </a:prstGeom>
                          <a:ln>
                            <a:noFill/>
                          </a:ln>
                        </wps:spPr>
                        <wps:txbx>
                          <w:txbxContent>
                            <w:p w14:paraId="0E4762C7" w14:textId="77777777" w:rsidR="00CE41F1" w:rsidRDefault="00CE41F1">
                              <w:pPr>
                                <w:spacing w:after="160"/>
                                <w:ind w:left="0" w:right="0" w:firstLine="0"/>
                                <w:jc w:val="left"/>
                              </w:pPr>
                              <w:r>
                                <w:t xml:space="preserve"> </w:t>
                              </w:r>
                            </w:p>
                          </w:txbxContent>
                        </wps:txbx>
                        <wps:bodyPr horzOverflow="overflow" vert="horz" lIns="0" tIns="0" rIns="0" bIns="0" rtlCol="0">
                          <a:noAutofit/>
                        </wps:bodyPr>
                      </wps:wsp>
                      <wps:wsp>
                        <wps:cNvPr id="1573" name="Shape 1573"/>
                        <wps:cNvSpPr/>
                        <wps:spPr>
                          <a:xfrm>
                            <a:off x="341084" y="2296795"/>
                            <a:ext cx="5143411" cy="0"/>
                          </a:xfrm>
                          <a:custGeom>
                            <a:avLst/>
                            <a:gdLst/>
                            <a:ahLst/>
                            <a:cxnLst/>
                            <a:rect l="0" t="0" r="0" b="0"/>
                            <a:pathLst>
                              <a:path w="5143411">
                                <a:moveTo>
                                  <a:pt x="0" y="0"/>
                                </a:moveTo>
                                <a:lnTo>
                                  <a:pt x="5143411"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574" name="Shape 1574"/>
                        <wps:cNvSpPr/>
                        <wps:spPr>
                          <a:xfrm>
                            <a:off x="341084" y="1757045"/>
                            <a:ext cx="5143411" cy="0"/>
                          </a:xfrm>
                          <a:custGeom>
                            <a:avLst/>
                            <a:gdLst/>
                            <a:ahLst/>
                            <a:cxnLst/>
                            <a:rect l="0" t="0" r="0" b="0"/>
                            <a:pathLst>
                              <a:path w="5143411">
                                <a:moveTo>
                                  <a:pt x="0" y="0"/>
                                </a:moveTo>
                                <a:lnTo>
                                  <a:pt x="5143411"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575" name="Shape 1575"/>
                        <wps:cNvSpPr/>
                        <wps:spPr>
                          <a:xfrm>
                            <a:off x="341084" y="1488821"/>
                            <a:ext cx="5143411" cy="0"/>
                          </a:xfrm>
                          <a:custGeom>
                            <a:avLst/>
                            <a:gdLst/>
                            <a:ahLst/>
                            <a:cxnLst/>
                            <a:rect l="0" t="0" r="0" b="0"/>
                            <a:pathLst>
                              <a:path w="5143411">
                                <a:moveTo>
                                  <a:pt x="0" y="0"/>
                                </a:moveTo>
                                <a:lnTo>
                                  <a:pt x="5143411"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576" name="Shape 1576"/>
                        <wps:cNvSpPr/>
                        <wps:spPr>
                          <a:xfrm>
                            <a:off x="341084" y="1219073"/>
                            <a:ext cx="5143411" cy="0"/>
                          </a:xfrm>
                          <a:custGeom>
                            <a:avLst/>
                            <a:gdLst/>
                            <a:ahLst/>
                            <a:cxnLst/>
                            <a:rect l="0" t="0" r="0" b="0"/>
                            <a:pathLst>
                              <a:path w="5143411">
                                <a:moveTo>
                                  <a:pt x="0" y="0"/>
                                </a:moveTo>
                                <a:lnTo>
                                  <a:pt x="5143411"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577" name="Shape 1577"/>
                        <wps:cNvSpPr/>
                        <wps:spPr>
                          <a:xfrm>
                            <a:off x="341084" y="949325"/>
                            <a:ext cx="5143411" cy="0"/>
                          </a:xfrm>
                          <a:custGeom>
                            <a:avLst/>
                            <a:gdLst/>
                            <a:ahLst/>
                            <a:cxnLst/>
                            <a:rect l="0" t="0" r="0" b="0"/>
                            <a:pathLst>
                              <a:path w="5143411">
                                <a:moveTo>
                                  <a:pt x="0" y="0"/>
                                </a:moveTo>
                                <a:lnTo>
                                  <a:pt x="5143411"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578" name="Shape 1578"/>
                        <wps:cNvSpPr/>
                        <wps:spPr>
                          <a:xfrm>
                            <a:off x="341084" y="679576"/>
                            <a:ext cx="5143411" cy="0"/>
                          </a:xfrm>
                          <a:custGeom>
                            <a:avLst/>
                            <a:gdLst/>
                            <a:ahLst/>
                            <a:cxnLst/>
                            <a:rect l="0" t="0" r="0" b="0"/>
                            <a:pathLst>
                              <a:path w="5143411">
                                <a:moveTo>
                                  <a:pt x="0" y="0"/>
                                </a:moveTo>
                                <a:lnTo>
                                  <a:pt x="5143411"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579" name="Shape 1579"/>
                        <wps:cNvSpPr/>
                        <wps:spPr>
                          <a:xfrm>
                            <a:off x="341084" y="409828"/>
                            <a:ext cx="5143411" cy="0"/>
                          </a:xfrm>
                          <a:custGeom>
                            <a:avLst/>
                            <a:gdLst/>
                            <a:ahLst/>
                            <a:cxnLst/>
                            <a:rect l="0" t="0" r="0" b="0"/>
                            <a:pathLst>
                              <a:path w="5143411">
                                <a:moveTo>
                                  <a:pt x="0" y="0"/>
                                </a:moveTo>
                                <a:lnTo>
                                  <a:pt x="5143411"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580" name="Shape 1580"/>
                        <wps:cNvSpPr/>
                        <wps:spPr>
                          <a:xfrm>
                            <a:off x="341084" y="140843"/>
                            <a:ext cx="5143411" cy="0"/>
                          </a:xfrm>
                          <a:custGeom>
                            <a:avLst/>
                            <a:gdLst/>
                            <a:ahLst/>
                            <a:cxnLst/>
                            <a:rect l="0" t="0" r="0" b="0"/>
                            <a:pathLst>
                              <a:path w="5143411">
                                <a:moveTo>
                                  <a:pt x="0" y="0"/>
                                </a:moveTo>
                                <a:lnTo>
                                  <a:pt x="5143411"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47463" name="Shape 47463"/>
                        <wps:cNvSpPr/>
                        <wps:spPr>
                          <a:xfrm>
                            <a:off x="423672" y="1479676"/>
                            <a:ext cx="74676" cy="547116"/>
                          </a:xfrm>
                          <a:custGeom>
                            <a:avLst/>
                            <a:gdLst/>
                            <a:ahLst/>
                            <a:cxnLst/>
                            <a:rect l="0" t="0" r="0" b="0"/>
                            <a:pathLst>
                              <a:path w="74676" h="547116">
                                <a:moveTo>
                                  <a:pt x="0" y="0"/>
                                </a:moveTo>
                                <a:lnTo>
                                  <a:pt x="74676" y="0"/>
                                </a:lnTo>
                                <a:lnTo>
                                  <a:pt x="74676" y="547116"/>
                                </a:lnTo>
                                <a:lnTo>
                                  <a:pt x="0" y="547116"/>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64" name="Shape 47464"/>
                        <wps:cNvSpPr/>
                        <wps:spPr>
                          <a:xfrm>
                            <a:off x="5137404" y="1374521"/>
                            <a:ext cx="74676" cy="652272"/>
                          </a:xfrm>
                          <a:custGeom>
                            <a:avLst/>
                            <a:gdLst/>
                            <a:ahLst/>
                            <a:cxnLst/>
                            <a:rect l="0" t="0" r="0" b="0"/>
                            <a:pathLst>
                              <a:path w="74676" h="652272">
                                <a:moveTo>
                                  <a:pt x="0" y="0"/>
                                </a:moveTo>
                                <a:lnTo>
                                  <a:pt x="74676" y="0"/>
                                </a:lnTo>
                                <a:lnTo>
                                  <a:pt x="74676" y="652272"/>
                                </a:lnTo>
                                <a:lnTo>
                                  <a:pt x="0" y="652272"/>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65" name="Shape 47465"/>
                        <wps:cNvSpPr/>
                        <wps:spPr>
                          <a:xfrm>
                            <a:off x="851916" y="1296797"/>
                            <a:ext cx="74676" cy="729996"/>
                          </a:xfrm>
                          <a:custGeom>
                            <a:avLst/>
                            <a:gdLst/>
                            <a:ahLst/>
                            <a:cxnLst/>
                            <a:rect l="0" t="0" r="0" b="0"/>
                            <a:pathLst>
                              <a:path w="74676" h="729996">
                                <a:moveTo>
                                  <a:pt x="0" y="0"/>
                                </a:moveTo>
                                <a:lnTo>
                                  <a:pt x="74676" y="0"/>
                                </a:lnTo>
                                <a:lnTo>
                                  <a:pt x="74676" y="729996"/>
                                </a:lnTo>
                                <a:lnTo>
                                  <a:pt x="0" y="729996"/>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66" name="Shape 47466"/>
                        <wps:cNvSpPr/>
                        <wps:spPr>
                          <a:xfrm>
                            <a:off x="4709160" y="1124585"/>
                            <a:ext cx="74676" cy="902208"/>
                          </a:xfrm>
                          <a:custGeom>
                            <a:avLst/>
                            <a:gdLst/>
                            <a:ahLst/>
                            <a:cxnLst/>
                            <a:rect l="0" t="0" r="0" b="0"/>
                            <a:pathLst>
                              <a:path w="74676" h="902208">
                                <a:moveTo>
                                  <a:pt x="0" y="0"/>
                                </a:moveTo>
                                <a:lnTo>
                                  <a:pt x="74676" y="0"/>
                                </a:lnTo>
                                <a:lnTo>
                                  <a:pt x="74676" y="902208"/>
                                </a:lnTo>
                                <a:lnTo>
                                  <a:pt x="0" y="902208"/>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67" name="Shape 47467"/>
                        <wps:cNvSpPr/>
                        <wps:spPr>
                          <a:xfrm>
                            <a:off x="1280160" y="999617"/>
                            <a:ext cx="74676" cy="1027176"/>
                          </a:xfrm>
                          <a:custGeom>
                            <a:avLst/>
                            <a:gdLst/>
                            <a:ahLst/>
                            <a:cxnLst/>
                            <a:rect l="0" t="0" r="0" b="0"/>
                            <a:pathLst>
                              <a:path w="74676" h="1027176">
                                <a:moveTo>
                                  <a:pt x="0" y="0"/>
                                </a:moveTo>
                                <a:lnTo>
                                  <a:pt x="74676" y="0"/>
                                </a:lnTo>
                                <a:lnTo>
                                  <a:pt x="74676" y="1027176"/>
                                </a:lnTo>
                                <a:lnTo>
                                  <a:pt x="0" y="1027176"/>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68" name="Shape 47468"/>
                        <wps:cNvSpPr/>
                        <wps:spPr>
                          <a:xfrm>
                            <a:off x="4280916" y="784733"/>
                            <a:ext cx="74676" cy="1242060"/>
                          </a:xfrm>
                          <a:custGeom>
                            <a:avLst/>
                            <a:gdLst/>
                            <a:ahLst/>
                            <a:cxnLst/>
                            <a:rect l="0" t="0" r="0" b="0"/>
                            <a:pathLst>
                              <a:path w="74676" h="1242060">
                                <a:moveTo>
                                  <a:pt x="0" y="0"/>
                                </a:moveTo>
                                <a:lnTo>
                                  <a:pt x="74676" y="0"/>
                                </a:lnTo>
                                <a:lnTo>
                                  <a:pt x="74676" y="1242060"/>
                                </a:lnTo>
                                <a:lnTo>
                                  <a:pt x="0" y="1242060"/>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69" name="Shape 47469"/>
                        <wps:cNvSpPr/>
                        <wps:spPr>
                          <a:xfrm>
                            <a:off x="1708404" y="732917"/>
                            <a:ext cx="74676" cy="1293876"/>
                          </a:xfrm>
                          <a:custGeom>
                            <a:avLst/>
                            <a:gdLst/>
                            <a:ahLst/>
                            <a:cxnLst/>
                            <a:rect l="0" t="0" r="0" b="0"/>
                            <a:pathLst>
                              <a:path w="74676" h="1293876">
                                <a:moveTo>
                                  <a:pt x="0" y="0"/>
                                </a:moveTo>
                                <a:lnTo>
                                  <a:pt x="74676" y="0"/>
                                </a:lnTo>
                                <a:lnTo>
                                  <a:pt x="74676" y="1293876"/>
                                </a:lnTo>
                                <a:lnTo>
                                  <a:pt x="0" y="1293876"/>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70" name="Shape 47470"/>
                        <wps:cNvSpPr/>
                        <wps:spPr>
                          <a:xfrm>
                            <a:off x="3852672" y="551561"/>
                            <a:ext cx="74676" cy="1475232"/>
                          </a:xfrm>
                          <a:custGeom>
                            <a:avLst/>
                            <a:gdLst/>
                            <a:ahLst/>
                            <a:cxnLst/>
                            <a:rect l="0" t="0" r="0" b="0"/>
                            <a:pathLst>
                              <a:path w="74676" h="1475232">
                                <a:moveTo>
                                  <a:pt x="0" y="0"/>
                                </a:moveTo>
                                <a:lnTo>
                                  <a:pt x="74676" y="0"/>
                                </a:lnTo>
                                <a:lnTo>
                                  <a:pt x="74676" y="1475232"/>
                                </a:lnTo>
                                <a:lnTo>
                                  <a:pt x="0" y="1475232"/>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71" name="Shape 47471"/>
                        <wps:cNvSpPr/>
                        <wps:spPr>
                          <a:xfrm>
                            <a:off x="3422904" y="464693"/>
                            <a:ext cx="74676" cy="1562100"/>
                          </a:xfrm>
                          <a:custGeom>
                            <a:avLst/>
                            <a:gdLst/>
                            <a:ahLst/>
                            <a:cxnLst/>
                            <a:rect l="0" t="0" r="0" b="0"/>
                            <a:pathLst>
                              <a:path w="74676" h="1562100">
                                <a:moveTo>
                                  <a:pt x="0" y="0"/>
                                </a:moveTo>
                                <a:lnTo>
                                  <a:pt x="74676" y="0"/>
                                </a:lnTo>
                                <a:lnTo>
                                  <a:pt x="74676" y="1562100"/>
                                </a:lnTo>
                                <a:lnTo>
                                  <a:pt x="0" y="1562100"/>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72" name="Shape 47472"/>
                        <wps:cNvSpPr/>
                        <wps:spPr>
                          <a:xfrm>
                            <a:off x="2138172" y="429640"/>
                            <a:ext cx="74676" cy="1597152"/>
                          </a:xfrm>
                          <a:custGeom>
                            <a:avLst/>
                            <a:gdLst/>
                            <a:ahLst/>
                            <a:cxnLst/>
                            <a:rect l="0" t="0" r="0" b="0"/>
                            <a:pathLst>
                              <a:path w="74676" h="1597152">
                                <a:moveTo>
                                  <a:pt x="0" y="0"/>
                                </a:moveTo>
                                <a:lnTo>
                                  <a:pt x="74676" y="0"/>
                                </a:lnTo>
                                <a:lnTo>
                                  <a:pt x="74676" y="1597152"/>
                                </a:lnTo>
                                <a:lnTo>
                                  <a:pt x="0" y="1597152"/>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73" name="Shape 47473"/>
                        <wps:cNvSpPr/>
                        <wps:spPr>
                          <a:xfrm>
                            <a:off x="2994660" y="400685"/>
                            <a:ext cx="74676" cy="1626108"/>
                          </a:xfrm>
                          <a:custGeom>
                            <a:avLst/>
                            <a:gdLst/>
                            <a:ahLst/>
                            <a:cxnLst/>
                            <a:rect l="0" t="0" r="0" b="0"/>
                            <a:pathLst>
                              <a:path w="74676" h="1626108">
                                <a:moveTo>
                                  <a:pt x="0" y="0"/>
                                </a:moveTo>
                                <a:lnTo>
                                  <a:pt x="74676" y="0"/>
                                </a:lnTo>
                                <a:lnTo>
                                  <a:pt x="74676" y="1626108"/>
                                </a:lnTo>
                                <a:lnTo>
                                  <a:pt x="0" y="1626108"/>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74" name="Shape 47474"/>
                        <wps:cNvSpPr/>
                        <wps:spPr>
                          <a:xfrm>
                            <a:off x="2566416" y="361061"/>
                            <a:ext cx="74676" cy="1665732"/>
                          </a:xfrm>
                          <a:custGeom>
                            <a:avLst/>
                            <a:gdLst/>
                            <a:ahLst/>
                            <a:cxnLst/>
                            <a:rect l="0" t="0" r="0" b="0"/>
                            <a:pathLst>
                              <a:path w="74676" h="1665732">
                                <a:moveTo>
                                  <a:pt x="0" y="0"/>
                                </a:moveTo>
                                <a:lnTo>
                                  <a:pt x="74676" y="0"/>
                                </a:lnTo>
                                <a:lnTo>
                                  <a:pt x="74676" y="1665732"/>
                                </a:lnTo>
                                <a:lnTo>
                                  <a:pt x="0" y="1665732"/>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475" name="Shape 47475"/>
                        <wps:cNvSpPr/>
                        <wps:spPr>
                          <a:xfrm>
                            <a:off x="518160" y="1831721"/>
                            <a:ext cx="74676" cy="195072"/>
                          </a:xfrm>
                          <a:custGeom>
                            <a:avLst/>
                            <a:gdLst/>
                            <a:ahLst/>
                            <a:cxnLst/>
                            <a:rect l="0" t="0" r="0" b="0"/>
                            <a:pathLst>
                              <a:path w="74676" h="195072">
                                <a:moveTo>
                                  <a:pt x="0" y="0"/>
                                </a:moveTo>
                                <a:lnTo>
                                  <a:pt x="74676" y="0"/>
                                </a:lnTo>
                                <a:lnTo>
                                  <a:pt x="74676" y="195072"/>
                                </a:lnTo>
                                <a:lnTo>
                                  <a:pt x="0" y="195072"/>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76" name="Shape 47476"/>
                        <wps:cNvSpPr/>
                        <wps:spPr>
                          <a:xfrm>
                            <a:off x="5233416" y="1741805"/>
                            <a:ext cx="74676" cy="284988"/>
                          </a:xfrm>
                          <a:custGeom>
                            <a:avLst/>
                            <a:gdLst/>
                            <a:ahLst/>
                            <a:cxnLst/>
                            <a:rect l="0" t="0" r="0" b="0"/>
                            <a:pathLst>
                              <a:path w="74676" h="284988">
                                <a:moveTo>
                                  <a:pt x="0" y="0"/>
                                </a:moveTo>
                                <a:lnTo>
                                  <a:pt x="74676" y="0"/>
                                </a:lnTo>
                                <a:lnTo>
                                  <a:pt x="74676" y="284988"/>
                                </a:lnTo>
                                <a:lnTo>
                                  <a:pt x="0" y="284988"/>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77" name="Shape 47477"/>
                        <wps:cNvSpPr/>
                        <wps:spPr>
                          <a:xfrm>
                            <a:off x="946404" y="1706752"/>
                            <a:ext cx="74676" cy="320040"/>
                          </a:xfrm>
                          <a:custGeom>
                            <a:avLst/>
                            <a:gdLst/>
                            <a:ahLst/>
                            <a:cxnLst/>
                            <a:rect l="0" t="0" r="0" b="0"/>
                            <a:pathLst>
                              <a:path w="74676" h="320040">
                                <a:moveTo>
                                  <a:pt x="0" y="0"/>
                                </a:moveTo>
                                <a:lnTo>
                                  <a:pt x="74676" y="0"/>
                                </a:lnTo>
                                <a:lnTo>
                                  <a:pt x="74676" y="320040"/>
                                </a:lnTo>
                                <a:lnTo>
                                  <a:pt x="0" y="320040"/>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78" name="Shape 47478"/>
                        <wps:cNvSpPr/>
                        <wps:spPr>
                          <a:xfrm>
                            <a:off x="4803648" y="1552829"/>
                            <a:ext cx="74676" cy="473964"/>
                          </a:xfrm>
                          <a:custGeom>
                            <a:avLst/>
                            <a:gdLst/>
                            <a:ahLst/>
                            <a:cxnLst/>
                            <a:rect l="0" t="0" r="0" b="0"/>
                            <a:pathLst>
                              <a:path w="74676" h="473964">
                                <a:moveTo>
                                  <a:pt x="0" y="0"/>
                                </a:moveTo>
                                <a:lnTo>
                                  <a:pt x="74676" y="0"/>
                                </a:lnTo>
                                <a:lnTo>
                                  <a:pt x="74676" y="473964"/>
                                </a:lnTo>
                                <a:lnTo>
                                  <a:pt x="0" y="473964"/>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79" name="Shape 47479"/>
                        <wps:cNvSpPr/>
                        <wps:spPr>
                          <a:xfrm>
                            <a:off x="1374648" y="1552829"/>
                            <a:ext cx="74676" cy="473964"/>
                          </a:xfrm>
                          <a:custGeom>
                            <a:avLst/>
                            <a:gdLst/>
                            <a:ahLst/>
                            <a:cxnLst/>
                            <a:rect l="0" t="0" r="0" b="0"/>
                            <a:pathLst>
                              <a:path w="74676" h="473964">
                                <a:moveTo>
                                  <a:pt x="0" y="0"/>
                                </a:moveTo>
                                <a:lnTo>
                                  <a:pt x="74676" y="0"/>
                                </a:lnTo>
                                <a:lnTo>
                                  <a:pt x="74676" y="473964"/>
                                </a:lnTo>
                                <a:lnTo>
                                  <a:pt x="0" y="473964"/>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80" name="Shape 47480"/>
                        <wps:cNvSpPr/>
                        <wps:spPr>
                          <a:xfrm>
                            <a:off x="1804416" y="1435481"/>
                            <a:ext cx="74676" cy="591312"/>
                          </a:xfrm>
                          <a:custGeom>
                            <a:avLst/>
                            <a:gdLst/>
                            <a:ahLst/>
                            <a:cxnLst/>
                            <a:rect l="0" t="0" r="0" b="0"/>
                            <a:pathLst>
                              <a:path w="74676" h="591312">
                                <a:moveTo>
                                  <a:pt x="0" y="0"/>
                                </a:moveTo>
                                <a:lnTo>
                                  <a:pt x="74676" y="0"/>
                                </a:lnTo>
                                <a:lnTo>
                                  <a:pt x="74676" y="591312"/>
                                </a:lnTo>
                                <a:lnTo>
                                  <a:pt x="0" y="591312"/>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81" name="Shape 47481"/>
                        <wps:cNvSpPr/>
                        <wps:spPr>
                          <a:xfrm>
                            <a:off x="2232660" y="1330325"/>
                            <a:ext cx="74676" cy="696468"/>
                          </a:xfrm>
                          <a:custGeom>
                            <a:avLst/>
                            <a:gdLst/>
                            <a:ahLst/>
                            <a:cxnLst/>
                            <a:rect l="0" t="0" r="0" b="0"/>
                            <a:pathLst>
                              <a:path w="74676" h="696468">
                                <a:moveTo>
                                  <a:pt x="0" y="0"/>
                                </a:moveTo>
                                <a:lnTo>
                                  <a:pt x="74676" y="0"/>
                                </a:lnTo>
                                <a:lnTo>
                                  <a:pt x="74676" y="696468"/>
                                </a:lnTo>
                                <a:lnTo>
                                  <a:pt x="0" y="696468"/>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82" name="Shape 47482"/>
                        <wps:cNvSpPr/>
                        <wps:spPr>
                          <a:xfrm>
                            <a:off x="4375404" y="1260221"/>
                            <a:ext cx="74676" cy="766572"/>
                          </a:xfrm>
                          <a:custGeom>
                            <a:avLst/>
                            <a:gdLst/>
                            <a:ahLst/>
                            <a:cxnLst/>
                            <a:rect l="0" t="0" r="0" b="0"/>
                            <a:pathLst>
                              <a:path w="74676" h="766572">
                                <a:moveTo>
                                  <a:pt x="0" y="0"/>
                                </a:moveTo>
                                <a:lnTo>
                                  <a:pt x="74676" y="0"/>
                                </a:lnTo>
                                <a:lnTo>
                                  <a:pt x="74676" y="766572"/>
                                </a:lnTo>
                                <a:lnTo>
                                  <a:pt x="0" y="766572"/>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83" name="Shape 47483"/>
                        <wps:cNvSpPr/>
                        <wps:spPr>
                          <a:xfrm>
                            <a:off x="2660904" y="1088009"/>
                            <a:ext cx="74676" cy="938784"/>
                          </a:xfrm>
                          <a:custGeom>
                            <a:avLst/>
                            <a:gdLst/>
                            <a:ahLst/>
                            <a:cxnLst/>
                            <a:rect l="0" t="0" r="0" b="0"/>
                            <a:pathLst>
                              <a:path w="74676" h="938784">
                                <a:moveTo>
                                  <a:pt x="0" y="0"/>
                                </a:moveTo>
                                <a:lnTo>
                                  <a:pt x="74676" y="0"/>
                                </a:lnTo>
                                <a:lnTo>
                                  <a:pt x="74676" y="938784"/>
                                </a:lnTo>
                                <a:lnTo>
                                  <a:pt x="0" y="938784"/>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84" name="Shape 47484"/>
                        <wps:cNvSpPr/>
                        <wps:spPr>
                          <a:xfrm>
                            <a:off x="3947160" y="918845"/>
                            <a:ext cx="74676" cy="1107948"/>
                          </a:xfrm>
                          <a:custGeom>
                            <a:avLst/>
                            <a:gdLst/>
                            <a:ahLst/>
                            <a:cxnLst/>
                            <a:rect l="0" t="0" r="0" b="0"/>
                            <a:pathLst>
                              <a:path w="74676" h="1107948">
                                <a:moveTo>
                                  <a:pt x="0" y="0"/>
                                </a:moveTo>
                                <a:lnTo>
                                  <a:pt x="74676" y="0"/>
                                </a:lnTo>
                                <a:lnTo>
                                  <a:pt x="74676" y="1107948"/>
                                </a:lnTo>
                                <a:lnTo>
                                  <a:pt x="0" y="1107948"/>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85" name="Shape 47485"/>
                        <wps:cNvSpPr/>
                        <wps:spPr>
                          <a:xfrm>
                            <a:off x="3089148" y="836549"/>
                            <a:ext cx="74676" cy="1190244"/>
                          </a:xfrm>
                          <a:custGeom>
                            <a:avLst/>
                            <a:gdLst/>
                            <a:ahLst/>
                            <a:cxnLst/>
                            <a:rect l="0" t="0" r="0" b="0"/>
                            <a:pathLst>
                              <a:path w="74676" h="1190244">
                                <a:moveTo>
                                  <a:pt x="0" y="0"/>
                                </a:moveTo>
                                <a:lnTo>
                                  <a:pt x="74676" y="0"/>
                                </a:lnTo>
                                <a:lnTo>
                                  <a:pt x="74676" y="1190244"/>
                                </a:lnTo>
                                <a:lnTo>
                                  <a:pt x="0" y="1190244"/>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86" name="Shape 47486"/>
                        <wps:cNvSpPr/>
                        <wps:spPr>
                          <a:xfrm>
                            <a:off x="3518916" y="780161"/>
                            <a:ext cx="74676" cy="1246632"/>
                          </a:xfrm>
                          <a:custGeom>
                            <a:avLst/>
                            <a:gdLst/>
                            <a:ahLst/>
                            <a:cxnLst/>
                            <a:rect l="0" t="0" r="0" b="0"/>
                            <a:pathLst>
                              <a:path w="74676" h="1246632">
                                <a:moveTo>
                                  <a:pt x="0" y="0"/>
                                </a:moveTo>
                                <a:lnTo>
                                  <a:pt x="74676" y="0"/>
                                </a:lnTo>
                                <a:lnTo>
                                  <a:pt x="74676" y="1246632"/>
                                </a:lnTo>
                                <a:lnTo>
                                  <a:pt x="0" y="1246632"/>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487" name="Shape 47487"/>
                        <wps:cNvSpPr/>
                        <wps:spPr>
                          <a:xfrm>
                            <a:off x="5327904" y="2026793"/>
                            <a:ext cx="74676" cy="85344"/>
                          </a:xfrm>
                          <a:custGeom>
                            <a:avLst/>
                            <a:gdLst/>
                            <a:ahLst/>
                            <a:cxnLst/>
                            <a:rect l="0" t="0" r="0" b="0"/>
                            <a:pathLst>
                              <a:path w="74676" h="85344">
                                <a:moveTo>
                                  <a:pt x="0" y="0"/>
                                </a:moveTo>
                                <a:lnTo>
                                  <a:pt x="74676" y="0"/>
                                </a:lnTo>
                                <a:lnTo>
                                  <a:pt x="74676" y="85344"/>
                                </a:lnTo>
                                <a:lnTo>
                                  <a:pt x="0" y="85344"/>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88" name="Shape 47488"/>
                        <wps:cNvSpPr/>
                        <wps:spPr>
                          <a:xfrm>
                            <a:off x="4899660" y="2026793"/>
                            <a:ext cx="74676" cy="51816"/>
                          </a:xfrm>
                          <a:custGeom>
                            <a:avLst/>
                            <a:gdLst/>
                            <a:ahLst/>
                            <a:cxnLst/>
                            <a:rect l="0" t="0" r="0" b="0"/>
                            <a:pathLst>
                              <a:path w="74676" h="51816">
                                <a:moveTo>
                                  <a:pt x="0" y="0"/>
                                </a:moveTo>
                                <a:lnTo>
                                  <a:pt x="74676" y="0"/>
                                </a:lnTo>
                                <a:lnTo>
                                  <a:pt x="74676" y="51816"/>
                                </a:lnTo>
                                <a:lnTo>
                                  <a:pt x="0" y="51816"/>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89" name="Shape 47489"/>
                        <wps:cNvSpPr/>
                        <wps:spPr>
                          <a:xfrm>
                            <a:off x="612648" y="2026793"/>
                            <a:ext cx="74676" cy="99060"/>
                          </a:xfrm>
                          <a:custGeom>
                            <a:avLst/>
                            <a:gdLst/>
                            <a:ahLst/>
                            <a:cxnLst/>
                            <a:rect l="0" t="0" r="0" b="0"/>
                            <a:pathLst>
                              <a:path w="74676" h="99060">
                                <a:moveTo>
                                  <a:pt x="0" y="0"/>
                                </a:moveTo>
                                <a:lnTo>
                                  <a:pt x="74676" y="0"/>
                                </a:lnTo>
                                <a:lnTo>
                                  <a:pt x="74676" y="99060"/>
                                </a:lnTo>
                                <a:lnTo>
                                  <a:pt x="0" y="99060"/>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90" name="Shape 47490"/>
                        <wps:cNvSpPr/>
                        <wps:spPr>
                          <a:xfrm>
                            <a:off x="1040892" y="1842388"/>
                            <a:ext cx="76200" cy="184404"/>
                          </a:xfrm>
                          <a:custGeom>
                            <a:avLst/>
                            <a:gdLst/>
                            <a:ahLst/>
                            <a:cxnLst/>
                            <a:rect l="0" t="0" r="0" b="0"/>
                            <a:pathLst>
                              <a:path w="76200" h="184404">
                                <a:moveTo>
                                  <a:pt x="0" y="0"/>
                                </a:moveTo>
                                <a:lnTo>
                                  <a:pt x="76200" y="0"/>
                                </a:lnTo>
                                <a:lnTo>
                                  <a:pt x="76200" y="184404"/>
                                </a:lnTo>
                                <a:lnTo>
                                  <a:pt x="0" y="184404"/>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91" name="Shape 47491"/>
                        <wps:cNvSpPr/>
                        <wps:spPr>
                          <a:xfrm>
                            <a:off x="1470660" y="1648841"/>
                            <a:ext cx="74676" cy="377952"/>
                          </a:xfrm>
                          <a:custGeom>
                            <a:avLst/>
                            <a:gdLst/>
                            <a:ahLst/>
                            <a:cxnLst/>
                            <a:rect l="0" t="0" r="0" b="0"/>
                            <a:pathLst>
                              <a:path w="74676" h="377952">
                                <a:moveTo>
                                  <a:pt x="0" y="0"/>
                                </a:moveTo>
                                <a:lnTo>
                                  <a:pt x="74676" y="0"/>
                                </a:lnTo>
                                <a:lnTo>
                                  <a:pt x="74676" y="377952"/>
                                </a:lnTo>
                                <a:lnTo>
                                  <a:pt x="0" y="377952"/>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92" name="Shape 47492"/>
                        <wps:cNvSpPr/>
                        <wps:spPr>
                          <a:xfrm>
                            <a:off x="4469892" y="1513205"/>
                            <a:ext cx="76200" cy="513588"/>
                          </a:xfrm>
                          <a:custGeom>
                            <a:avLst/>
                            <a:gdLst/>
                            <a:ahLst/>
                            <a:cxnLst/>
                            <a:rect l="0" t="0" r="0" b="0"/>
                            <a:pathLst>
                              <a:path w="76200" h="513588">
                                <a:moveTo>
                                  <a:pt x="0" y="0"/>
                                </a:moveTo>
                                <a:lnTo>
                                  <a:pt x="76200" y="0"/>
                                </a:lnTo>
                                <a:lnTo>
                                  <a:pt x="76200" y="513588"/>
                                </a:lnTo>
                                <a:lnTo>
                                  <a:pt x="0" y="513588"/>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93" name="Shape 47493"/>
                        <wps:cNvSpPr/>
                        <wps:spPr>
                          <a:xfrm>
                            <a:off x="1898904" y="1362329"/>
                            <a:ext cx="74676" cy="664464"/>
                          </a:xfrm>
                          <a:custGeom>
                            <a:avLst/>
                            <a:gdLst/>
                            <a:ahLst/>
                            <a:cxnLst/>
                            <a:rect l="0" t="0" r="0" b="0"/>
                            <a:pathLst>
                              <a:path w="74676" h="664464">
                                <a:moveTo>
                                  <a:pt x="0" y="0"/>
                                </a:moveTo>
                                <a:lnTo>
                                  <a:pt x="74676" y="0"/>
                                </a:lnTo>
                                <a:lnTo>
                                  <a:pt x="74676" y="664464"/>
                                </a:lnTo>
                                <a:lnTo>
                                  <a:pt x="0" y="664464"/>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94" name="Shape 47494"/>
                        <wps:cNvSpPr/>
                        <wps:spPr>
                          <a:xfrm>
                            <a:off x="2327148" y="1158113"/>
                            <a:ext cx="74676" cy="868680"/>
                          </a:xfrm>
                          <a:custGeom>
                            <a:avLst/>
                            <a:gdLst/>
                            <a:ahLst/>
                            <a:cxnLst/>
                            <a:rect l="0" t="0" r="0" b="0"/>
                            <a:pathLst>
                              <a:path w="74676" h="868680">
                                <a:moveTo>
                                  <a:pt x="0" y="0"/>
                                </a:moveTo>
                                <a:lnTo>
                                  <a:pt x="74676" y="0"/>
                                </a:lnTo>
                                <a:lnTo>
                                  <a:pt x="74676" y="868680"/>
                                </a:lnTo>
                                <a:lnTo>
                                  <a:pt x="0" y="868680"/>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95" name="Shape 47495"/>
                        <wps:cNvSpPr/>
                        <wps:spPr>
                          <a:xfrm>
                            <a:off x="4041648" y="1049909"/>
                            <a:ext cx="74676" cy="976884"/>
                          </a:xfrm>
                          <a:custGeom>
                            <a:avLst/>
                            <a:gdLst/>
                            <a:ahLst/>
                            <a:cxnLst/>
                            <a:rect l="0" t="0" r="0" b="0"/>
                            <a:pathLst>
                              <a:path w="74676" h="976884">
                                <a:moveTo>
                                  <a:pt x="0" y="0"/>
                                </a:moveTo>
                                <a:lnTo>
                                  <a:pt x="74676" y="0"/>
                                </a:lnTo>
                                <a:lnTo>
                                  <a:pt x="74676" y="976884"/>
                                </a:lnTo>
                                <a:lnTo>
                                  <a:pt x="0" y="976884"/>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96" name="Shape 47496"/>
                        <wps:cNvSpPr/>
                        <wps:spPr>
                          <a:xfrm>
                            <a:off x="2755392" y="1002664"/>
                            <a:ext cx="76200" cy="1024128"/>
                          </a:xfrm>
                          <a:custGeom>
                            <a:avLst/>
                            <a:gdLst/>
                            <a:ahLst/>
                            <a:cxnLst/>
                            <a:rect l="0" t="0" r="0" b="0"/>
                            <a:pathLst>
                              <a:path w="76200" h="1024128">
                                <a:moveTo>
                                  <a:pt x="0" y="0"/>
                                </a:moveTo>
                                <a:lnTo>
                                  <a:pt x="76200" y="0"/>
                                </a:lnTo>
                                <a:lnTo>
                                  <a:pt x="76200" y="1024128"/>
                                </a:lnTo>
                                <a:lnTo>
                                  <a:pt x="0" y="1024128"/>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97" name="Shape 47497"/>
                        <wps:cNvSpPr/>
                        <wps:spPr>
                          <a:xfrm>
                            <a:off x="3185160" y="845693"/>
                            <a:ext cx="74676" cy="1181100"/>
                          </a:xfrm>
                          <a:custGeom>
                            <a:avLst/>
                            <a:gdLst/>
                            <a:ahLst/>
                            <a:cxnLst/>
                            <a:rect l="0" t="0" r="0" b="0"/>
                            <a:pathLst>
                              <a:path w="74676" h="1181100">
                                <a:moveTo>
                                  <a:pt x="0" y="0"/>
                                </a:moveTo>
                                <a:lnTo>
                                  <a:pt x="74676" y="0"/>
                                </a:lnTo>
                                <a:lnTo>
                                  <a:pt x="74676" y="1181100"/>
                                </a:lnTo>
                                <a:lnTo>
                                  <a:pt x="0" y="1181100"/>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498" name="Shape 47498"/>
                        <wps:cNvSpPr/>
                        <wps:spPr>
                          <a:xfrm>
                            <a:off x="3613404" y="842645"/>
                            <a:ext cx="74676" cy="1184148"/>
                          </a:xfrm>
                          <a:custGeom>
                            <a:avLst/>
                            <a:gdLst/>
                            <a:ahLst/>
                            <a:cxnLst/>
                            <a:rect l="0" t="0" r="0" b="0"/>
                            <a:pathLst>
                              <a:path w="74676" h="1184148">
                                <a:moveTo>
                                  <a:pt x="0" y="0"/>
                                </a:moveTo>
                                <a:lnTo>
                                  <a:pt x="74676" y="0"/>
                                </a:lnTo>
                                <a:lnTo>
                                  <a:pt x="74676" y="1184148"/>
                                </a:lnTo>
                                <a:lnTo>
                                  <a:pt x="0" y="1184148"/>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1617" name="Shape 1617"/>
                        <wps:cNvSpPr/>
                        <wps:spPr>
                          <a:xfrm>
                            <a:off x="341084" y="2027301"/>
                            <a:ext cx="5143411" cy="0"/>
                          </a:xfrm>
                          <a:custGeom>
                            <a:avLst/>
                            <a:gdLst/>
                            <a:ahLst/>
                            <a:cxnLst/>
                            <a:rect l="0" t="0" r="0" b="0"/>
                            <a:pathLst>
                              <a:path w="5143411">
                                <a:moveTo>
                                  <a:pt x="0" y="0"/>
                                </a:moveTo>
                                <a:lnTo>
                                  <a:pt x="5143411"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618" name="Rectangle 1618"/>
                        <wps:cNvSpPr/>
                        <wps:spPr>
                          <a:xfrm>
                            <a:off x="106070" y="2244157"/>
                            <a:ext cx="156073" cy="169632"/>
                          </a:xfrm>
                          <a:prstGeom prst="rect">
                            <a:avLst/>
                          </a:prstGeom>
                          <a:ln>
                            <a:noFill/>
                          </a:ln>
                        </wps:spPr>
                        <wps:txbx>
                          <w:txbxContent>
                            <w:p w14:paraId="5175B217" w14:textId="77777777" w:rsidR="00CE41F1" w:rsidRDefault="00CE41F1">
                              <w:pPr>
                                <w:spacing w:after="160"/>
                                <w:ind w:left="0" w:right="0" w:firstLine="0"/>
                                <w:jc w:val="left"/>
                              </w:pPr>
                              <w:r>
                                <w:rPr>
                                  <w:color w:val="595959"/>
                                  <w:sz w:val="22"/>
                                </w:rPr>
                                <w:t>-5</w:t>
                              </w:r>
                            </w:p>
                          </w:txbxContent>
                        </wps:txbx>
                        <wps:bodyPr horzOverflow="overflow" vert="horz" lIns="0" tIns="0" rIns="0" bIns="0" rtlCol="0">
                          <a:noAutofit/>
                        </wps:bodyPr>
                      </wps:wsp>
                      <wps:wsp>
                        <wps:cNvPr id="1619" name="Rectangle 1619"/>
                        <wps:cNvSpPr/>
                        <wps:spPr>
                          <a:xfrm>
                            <a:off x="152705" y="1974410"/>
                            <a:ext cx="93238" cy="169632"/>
                          </a:xfrm>
                          <a:prstGeom prst="rect">
                            <a:avLst/>
                          </a:prstGeom>
                          <a:ln>
                            <a:noFill/>
                          </a:ln>
                        </wps:spPr>
                        <wps:txbx>
                          <w:txbxContent>
                            <w:p w14:paraId="045F7F3A" w14:textId="77777777" w:rsidR="00CE41F1" w:rsidRDefault="00CE41F1">
                              <w:pPr>
                                <w:spacing w:after="160"/>
                                <w:ind w:left="0" w:right="0" w:firstLine="0"/>
                                <w:jc w:val="left"/>
                              </w:pPr>
                              <w:r>
                                <w:rPr>
                                  <w:color w:val="595959"/>
                                  <w:sz w:val="22"/>
                                </w:rPr>
                                <w:t>0</w:t>
                              </w:r>
                            </w:p>
                          </w:txbxContent>
                        </wps:txbx>
                        <wps:bodyPr horzOverflow="overflow" vert="horz" lIns="0" tIns="0" rIns="0" bIns="0" rtlCol="0">
                          <a:noAutofit/>
                        </wps:bodyPr>
                      </wps:wsp>
                      <wps:wsp>
                        <wps:cNvPr id="1620" name="Rectangle 1620"/>
                        <wps:cNvSpPr/>
                        <wps:spPr>
                          <a:xfrm>
                            <a:off x="152705" y="1704915"/>
                            <a:ext cx="93238" cy="169632"/>
                          </a:xfrm>
                          <a:prstGeom prst="rect">
                            <a:avLst/>
                          </a:prstGeom>
                          <a:ln>
                            <a:noFill/>
                          </a:ln>
                        </wps:spPr>
                        <wps:txbx>
                          <w:txbxContent>
                            <w:p w14:paraId="4E9F817D" w14:textId="77777777" w:rsidR="00CE41F1" w:rsidRDefault="00CE41F1">
                              <w:pPr>
                                <w:spacing w:after="160"/>
                                <w:ind w:left="0" w:right="0" w:firstLine="0"/>
                                <w:jc w:val="left"/>
                              </w:pPr>
                              <w:r>
                                <w:rPr>
                                  <w:color w:val="595959"/>
                                  <w:sz w:val="22"/>
                                </w:rPr>
                                <w:t>5</w:t>
                              </w:r>
                            </w:p>
                          </w:txbxContent>
                        </wps:txbx>
                        <wps:bodyPr horzOverflow="overflow" vert="horz" lIns="0" tIns="0" rIns="0" bIns="0" rtlCol="0">
                          <a:noAutofit/>
                        </wps:bodyPr>
                      </wps:wsp>
                      <wps:wsp>
                        <wps:cNvPr id="1621" name="Rectangle 1621"/>
                        <wps:cNvSpPr/>
                        <wps:spPr>
                          <a:xfrm>
                            <a:off x="82601" y="1435549"/>
                            <a:ext cx="186882" cy="169632"/>
                          </a:xfrm>
                          <a:prstGeom prst="rect">
                            <a:avLst/>
                          </a:prstGeom>
                          <a:ln>
                            <a:noFill/>
                          </a:ln>
                        </wps:spPr>
                        <wps:txbx>
                          <w:txbxContent>
                            <w:p w14:paraId="63A521B8" w14:textId="77777777" w:rsidR="00CE41F1" w:rsidRDefault="00CE41F1">
                              <w:pPr>
                                <w:spacing w:after="160"/>
                                <w:ind w:left="0" w:right="0" w:firstLine="0"/>
                                <w:jc w:val="left"/>
                              </w:pPr>
                              <w:r>
                                <w:rPr>
                                  <w:color w:val="595959"/>
                                  <w:sz w:val="22"/>
                                </w:rPr>
                                <w:t>10</w:t>
                              </w:r>
                            </w:p>
                          </w:txbxContent>
                        </wps:txbx>
                        <wps:bodyPr horzOverflow="overflow" vert="horz" lIns="0" tIns="0" rIns="0" bIns="0" rtlCol="0">
                          <a:noAutofit/>
                        </wps:bodyPr>
                      </wps:wsp>
                      <wps:wsp>
                        <wps:cNvPr id="1622" name="Rectangle 1622"/>
                        <wps:cNvSpPr/>
                        <wps:spPr>
                          <a:xfrm>
                            <a:off x="82601" y="1165589"/>
                            <a:ext cx="187085" cy="170001"/>
                          </a:xfrm>
                          <a:prstGeom prst="rect">
                            <a:avLst/>
                          </a:prstGeom>
                          <a:ln>
                            <a:noFill/>
                          </a:ln>
                        </wps:spPr>
                        <wps:txbx>
                          <w:txbxContent>
                            <w:p w14:paraId="41EA21D1" w14:textId="77777777" w:rsidR="00CE41F1" w:rsidRDefault="00CE41F1">
                              <w:pPr>
                                <w:spacing w:after="160"/>
                                <w:ind w:left="0" w:right="0" w:firstLine="0"/>
                                <w:jc w:val="left"/>
                              </w:pPr>
                              <w:r>
                                <w:rPr>
                                  <w:color w:val="595959"/>
                                  <w:sz w:val="22"/>
                                </w:rPr>
                                <w:t>15</w:t>
                              </w:r>
                            </w:p>
                          </w:txbxContent>
                        </wps:txbx>
                        <wps:bodyPr horzOverflow="overflow" vert="horz" lIns="0" tIns="0" rIns="0" bIns="0" rtlCol="0">
                          <a:noAutofit/>
                        </wps:bodyPr>
                      </wps:wsp>
                      <wps:wsp>
                        <wps:cNvPr id="1623" name="Rectangle 1623"/>
                        <wps:cNvSpPr/>
                        <wps:spPr>
                          <a:xfrm>
                            <a:off x="82601" y="896307"/>
                            <a:ext cx="186882" cy="169632"/>
                          </a:xfrm>
                          <a:prstGeom prst="rect">
                            <a:avLst/>
                          </a:prstGeom>
                          <a:ln>
                            <a:noFill/>
                          </a:ln>
                        </wps:spPr>
                        <wps:txbx>
                          <w:txbxContent>
                            <w:p w14:paraId="45387CD0" w14:textId="77777777" w:rsidR="00CE41F1" w:rsidRDefault="00CE41F1">
                              <w:pPr>
                                <w:spacing w:after="160"/>
                                <w:ind w:left="0" w:right="0" w:firstLine="0"/>
                                <w:jc w:val="left"/>
                              </w:pPr>
                              <w:r>
                                <w:rPr>
                                  <w:color w:val="595959"/>
                                  <w:sz w:val="22"/>
                                </w:rPr>
                                <w:t>20</w:t>
                              </w:r>
                            </w:p>
                          </w:txbxContent>
                        </wps:txbx>
                        <wps:bodyPr horzOverflow="overflow" vert="horz" lIns="0" tIns="0" rIns="0" bIns="0" rtlCol="0">
                          <a:noAutofit/>
                        </wps:bodyPr>
                      </wps:wsp>
                      <wps:wsp>
                        <wps:cNvPr id="1624" name="Rectangle 1624"/>
                        <wps:cNvSpPr/>
                        <wps:spPr>
                          <a:xfrm>
                            <a:off x="82601" y="626812"/>
                            <a:ext cx="186882" cy="169632"/>
                          </a:xfrm>
                          <a:prstGeom prst="rect">
                            <a:avLst/>
                          </a:prstGeom>
                          <a:ln>
                            <a:noFill/>
                          </a:ln>
                        </wps:spPr>
                        <wps:txbx>
                          <w:txbxContent>
                            <w:p w14:paraId="11E3236F" w14:textId="77777777" w:rsidR="00CE41F1" w:rsidRDefault="00CE41F1">
                              <w:pPr>
                                <w:spacing w:after="160"/>
                                <w:ind w:left="0" w:right="0" w:firstLine="0"/>
                                <w:jc w:val="left"/>
                              </w:pPr>
                              <w:r>
                                <w:rPr>
                                  <w:color w:val="595959"/>
                                  <w:sz w:val="22"/>
                                </w:rPr>
                                <w:t>25</w:t>
                              </w:r>
                            </w:p>
                          </w:txbxContent>
                        </wps:txbx>
                        <wps:bodyPr horzOverflow="overflow" vert="horz" lIns="0" tIns="0" rIns="0" bIns="0" rtlCol="0">
                          <a:noAutofit/>
                        </wps:bodyPr>
                      </wps:wsp>
                      <wps:wsp>
                        <wps:cNvPr id="1625" name="Rectangle 1625"/>
                        <wps:cNvSpPr/>
                        <wps:spPr>
                          <a:xfrm>
                            <a:off x="82601" y="357446"/>
                            <a:ext cx="186882" cy="169632"/>
                          </a:xfrm>
                          <a:prstGeom prst="rect">
                            <a:avLst/>
                          </a:prstGeom>
                          <a:ln>
                            <a:noFill/>
                          </a:ln>
                        </wps:spPr>
                        <wps:txbx>
                          <w:txbxContent>
                            <w:p w14:paraId="26F85928" w14:textId="77777777" w:rsidR="00CE41F1" w:rsidRDefault="00CE41F1">
                              <w:pPr>
                                <w:spacing w:after="160"/>
                                <w:ind w:left="0" w:right="0" w:firstLine="0"/>
                                <w:jc w:val="left"/>
                              </w:pPr>
                              <w:r>
                                <w:rPr>
                                  <w:color w:val="595959"/>
                                  <w:sz w:val="22"/>
                                </w:rPr>
                                <w:t>30</w:t>
                              </w:r>
                            </w:p>
                          </w:txbxContent>
                        </wps:txbx>
                        <wps:bodyPr horzOverflow="overflow" vert="horz" lIns="0" tIns="0" rIns="0" bIns="0" rtlCol="0">
                          <a:noAutofit/>
                        </wps:bodyPr>
                      </wps:wsp>
                      <wps:wsp>
                        <wps:cNvPr id="1626" name="Rectangle 1626"/>
                        <wps:cNvSpPr/>
                        <wps:spPr>
                          <a:xfrm>
                            <a:off x="82601" y="87698"/>
                            <a:ext cx="186882" cy="169632"/>
                          </a:xfrm>
                          <a:prstGeom prst="rect">
                            <a:avLst/>
                          </a:prstGeom>
                          <a:ln>
                            <a:noFill/>
                          </a:ln>
                        </wps:spPr>
                        <wps:txbx>
                          <w:txbxContent>
                            <w:p w14:paraId="157195CD" w14:textId="77777777" w:rsidR="00CE41F1" w:rsidRDefault="00CE41F1">
                              <w:pPr>
                                <w:spacing w:after="160"/>
                                <w:ind w:left="0" w:right="0" w:firstLine="0"/>
                                <w:jc w:val="left"/>
                              </w:pPr>
                              <w:r>
                                <w:rPr>
                                  <w:color w:val="595959"/>
                                  <w:sz w:val="22"/>
                                </w:rPr>
                                <w:t>35</w:t>
                              </w:r>
                            </w:p>
                          </w:txbxContent>
                        </wps:txbx>
                        <wps:bodyPr horzOverflow="overflow" vert="horz" lIns="0" tIns="0" rIns="0" bIns="0" rtlCol="0">
                          <a:noAutofit/>
                        </wps:bodyPr>
                      </wps:wsp>
                      <wps:wsp>
                        <wps:cNvPr id="1627" name="Rectangle 1627"/>
                        <wps:cNvSpPr/>
                        <wps:spPr>
                          <a:xfrm>
                            <a:off x="462661" y="2138620"/>
                            <a:ext cx="247268" cy="169632"/>
                          </a:xfrm>
                          <a:prstGeom prst="rect">
                            <a:avLst/>
                          </a:prstGeom>
                          <a:ln>
                            <a:noFill/>
                          </a:ln>
                        </wps:spPr>
                        <wps:txbx>
                          <w:txbxContent>
                            <w:p w14:paraId="48C2EF8B" w14:textId="77777777" w:rsidR="00CE41F1" w:rsidRDefault="00CE41F1">
                              <w:pPr>
                                <w:spacing w:after="160"/>
                                <w:ind w:left="0" w:right="0" w:firstLine="0"/>
                                <w:jc w:val="left"/>
                              </w:pPr>
                              <w:r>
                                <w:rPr>
                                  <w:color w:val="595959"/>
                                  <w:sz w:val="22"/>
                                </w:rPr>
                                <w:t>Jan</w:t>
                              </w:r>
                            </w:p>
                          </w:txbxContent>
                        </wps:txbx>
                        <wps:bodyPr horzOverflow="overflow" vert="horz" lIns="0" tIns="0" rIns="0" bIns="0" rtlCol="0">
                          <a:noAutofit/>
                        </wps:bodyPr>
                      </wps:wsp>
                      <wps:wsp>
                        <wps:cNvPr id="1628" name="Rectangle 1628"/>
                        <wps:cNvSpPr/>
                        <wps:spPr>
                          <a:xfrm>
                            <a:off x="879602" y="2138620"/>
                            <a:ext cx="279715" cy="169632"/>
                          </a:xfrm>
                          <a:prstGeom prst="rect">
                            <a:avLst/>
                          </a:prstGeom>
                          <a:ln>
                            <a:noFill/>
                          </a:ln>
                        </wps:spPr>
                        <wps:txbx>
                          <w:txbxContent>
                            <w:p w14:paraId="52B33186" w14:textId="77777777" w:rsidR="00CE41F1" w:rsidRDefault="00CE41F1">
                              <w:pPr>
                                <w:spacing w:after="160"/>
                                <w:ind w:left="0" w:right="0" w:firstLine="0"/>
                                <w:jc w:val="left"/>
                              </w:pPr>
                              <w:r>
                                <w:rPr>
                                  <w:color w:val="595959"/>
                                  <w:sz w:val="22"/>
                                </w:rPr>
                                <w:t>Feb</w:t>
                              </w:r>
                            </w:p>
                          </w:txbxContent>
                        </wps:txbx>
                        <wps:bodyPr horzOverflow="overflow" vert="horz" lIns="0" tIns="0" rIns="0" bIns="0" rtlCol="0">
                          <a:noAutofit/>
                        </wps:bodyPr>
                      </wps:wsp>
                      <wps:wsp>
                        <wps:cNvPr id="1629" name="Rectangle 1629"/>
                        <wps:cNvSpPr/>
                        <wps:spPr>
                          <a:xfrm>
                            <a:off x="1296670" y="2138620"/>
                            <a:ext cx="309365" cy="169632"/>
                          </a:xfrm>
                          <a:prstGeom prst="rect">
                            <a:avLst/>
                          </a:prstGeom>
                          <a:ln>
                            <a:noFill/>
                          </a:ln>
                        </wps:spPr>
                        <wps:txbx>
                          <w:txbxContent>
                            <w:p w14:paraId="2620C2C3" w14:textId="77777777" w:rsidR="00CE41F1" w:rsidRDefault="00CE41F1">
                              <w:pPr>
                                <w:spacing w:after="160"/>
                                <w:ind w:left="0" w:right="0" w:firstLine="0"/>
                                <w:jc w:val="left"/>
                              </w:pPr>
                              <w:r>
                                <w:rPr>
                                  <w:color w:val="595959"/>
                                  <w:sz w:val="22"/>
                                </w:rPr>
                                <w:t>Mar</w:t>
                              </w:r>
                            </w:p>
                          </w:txbxContent>
                        </wps:txbx>
                        <wps:bodyPr horzOverflow="overflow" vert="horz" lIns="0" tIns="0" rIns="0" bIns="0" rtlCol="0">
                          <a:noAutofit/>
                        </wps:bodyPr>
                      </wps:wsp>
                      <wps:wsp>
                        <wps:cNvPr id="1630" name="Rectangle 1630"/>
                        <wps:cNvSpPr/>
                        <wps:spPr>
                          <a:xfrm>
                            <a:off x="1733042" y="2138620"/>
                            <a:ext cx="289039" cy="169632"/>
                          </a:xfrm>
                          <a:prstGeom prst="rect">
                            <a:avLst/>
                          </a:prstGeom>
                          <a:ln>
                            <a:noFill/>
                          </a:ln>
                        </wps:spPr>
                        <wps:txbx>
                          <w:txbxContent>
                            <w:p w14:paraId="10BDF28C" w14:textId="77777777" w:rsidR="00CE41F1" w:rsidRDefault="00CE41F1">
                              <w:pPr>
                                <w:spacing w:after="160"/>
                                <w:ind w:left="0" w:right="0" w:firstLine="0"/>
                                <w:jc w:val="left"/>
                              </w:pPr>
                              <w:r>
                                <w:rPr>
                                  <w:color w:val="595959"/>
                                  <w:sz w:val="22"/>
                                </w:rPr>
                                <w:t>Apr</w:t>
                              </w:r>
                            </w:p>
                          </w:txbxContent>
                        </wps:txbx>
                        <wps:bodyPr horzOverflow="overflow" vert="horz" lIns="0" tIns="0" rIns="0" bIns="0" rtlCol="0">
                          <a:noAutofit/>
                        </wps:bodyPr>
                      </wps:wsp>
                      <wps:wsp>
                        <wps:cNvPr id="1631" name="Rectangle 1631"/>
                        <wps:cNvSpPr/>
                        <wps:spPr>
                          <a:xfrm>
                            <a:off x="2142490" y="2138620"/>
                            <a:ext cx="340506" cy="169632"/>
                          </a:xfrm>
                          <a:prstGeom prst="rect">
                            <a:avLst/>
                          </a:prstGeom>
                          <a:ln>
                            <a:noFill/>
                          </a:ln>
                        </wps:spPr>
                        <wps:txbx>
                          <w:txbxContent>
                            <w:p w14:paraId="66559D22" w14:textId="77777777" w:rsidR="00CE41F1" w:rsidRDefault="00CE41F1">
                              <w:pPr>
                                <w:spacing w:after="160"/>
                                <w:ind w:left="0" w:right="0" w:firstLine="0"/>
                                <w:jc w:val="left"/>
                              </w:pPr>
                              <w:r>
                                <w:rPr>
                                  <w:color w:val="595959"/>
                                  <w:sz w:val="22"/>
                                </w:rPr>
                                <w:t>May</w:t>
                              </w:r>
                            </w:p>
                          </w:txbxContent>
                        </wps:txbx>
                        <wps:bodyPr horzOverflow="overflow" vert="horz" lIns="0" tIns="0" rIns="0" bIns="0" rtlCol="0">
                          <a:noAutofit/>
                        </wps:bodyPr>
                      </wps:wsp>
                      <wps:wsp>
                        <wps:cNvPr id="1632" name="Rectangle 1632"/>
                        <wps:cNvSpPr/>
                        <wps:spPr>
                          <a:xfrm>
                            <a:off x="2602103" y="2138620"/>
                            <a:ext cx="259016" cy="169632"/>
                          </a:xfrm>
                          <a:prstGeom prst="rect">
                            <a:avLst/>
                          </a:prstGeom>
                          <a:ln>
                            <a:noFill/>
                          </a:ln>
                        </wps:spPr>
                        <wps:txbx>
                          <w:txbxContent>
                            <w:p w14:paraId="50B99E04" w14:textId="77777777" w:rsidR="00CE41F1" w:rsidRDefault="00CE41F1">
                              <w:pPr>
                                <w:spacing w:after="160"/>
                                <w:ind w:left="0" w:right="0" w:firstLine="0"/>
                                <w:jc w:val="left"/>
                              </w:pPr>
                              <w:r>
                                <w:rPr>
                                  <w:color w:val="595959"/>
                                  <w:sz w:val="22"/>
                                </w:rPr>
                                <w:t>Jun</w:t>
                              </w:r>
                            </w:p>
                          </w:txbxContent>
                        </wps:txbx>
                        <wps:bodyPr horzOverflow="overflow" vert="horz" lIns="0" tIns="0" rIns="0" bIns="0" rtlCol="0">
                          <a:noAutofit/>
                        </wps:bodyPr>
                      </wps:wsp>
                      <wps:wsp>
                        <wps:cNvPr id="1633" name="Rectangle 1633"/>
                        <wps:cNvSpPr/>
                        <wps:spPr>
                          <a:xfrm>
                            <a:off x="3046476" y="2138620"/>
                            <a:ext cx="217618" cy="169632"/>
                          </a:xfrm>
                          <a:prstGeom prst="rect">
                            <a:avLst/>
                          </a:prstGeom>
                          <a:ln>
                            <a:noFill/>
                          </a:ln>
                        </wps:spPr>
                        <wps:txbx>
                          <w:txbxContent>
                            <w:p w14:paraId="3DF3C6F3" w14:textId="77777777" w:rsidR="00CE41F1" w:rsidRDefault="00CE41F1">
                              <w:pPr>
                                <w:spacing w:after="160"/>
                                <w:ind w:left="0" w:right="0" w:firstLine="0"/>
                                <w:jc w:val="left"/>
                              </w:pPr>
                              <w:r>
                                <w:rPr>
                                  <w:color w:val="595959"/>
                                  <w:sz w:val="22"/>
                                </w:rPr>
                                <w:t>Jul</w:t>
                              </w:r>
                            </w:p>
                          </w:txbxContent>
                        </wps:txbx>
                        <wps:bodyPr horzOverflow="overflow" vert="horz" lIns="0" tIns="0" rIns="0" bIns="0" rtlCol="0">
                          <a:noAutofit/>
                        </wps:bodyPr>
                      </wps:wsp>
                      <wps:wsp>
                        <wps:cNvPr id="1634" name="Rectangle 1634"/>
                        <wps:cNvSpPr/>
                        <wps:spPr>
                          <a:xfrm>
                            <a:off x="3436366" y="2138620"/>
                            <a:ext cx="320181" cy="169632"/>
                          </a:xfrm>
                          <a:prstGeom prst="rect">
                            <a:avLst/>
                          </a:prstGeom>
                          <a:ln>
                            <a:noFill/>
                          </a:ln>
                        </wps:spPr>
                        <wps:txbx>
                          <w:txbxContent>
                            <w:p w14:paraId="233BFF3A" w14:textId="77777777" w:rsidR="00CE41F1" w:rsidRDefault="00CE41F1">
                              <w:pPr>
                                <w:spacing w:after="160"/>
                                <w:ind w:left="0" w:right="0" w:firstLine="0"/>
                                <w:jc w:val="left"/>
                              </w:pPr>
                              <w:r>
                                <w:rPr>
                                  <w:color w:val="595959"/>
                                  <w:sz w:val="22"/>
                                </w:rPr>
                                <w:t>Aug</w:t>
                              </w:r>
                            </w:p>
                          </w:txbxContent>
                        </wps:txbx>
                        <wps:bodyPr horzOverflow="overflow" vert="horz" lIns="0" tIns="0" rIns="0" bIns="0" rtlCol="0">
                          <a:noAutofit/>
                        </wps:bodyPr>
                      </wps:wsp>
                      <wps:wsp>
                        <wps:cNvPr id="1635" name="Rectangle 1635"/>
                        <wps:cNvSpPr/>
                        <wps:spPr>
                          <a:xfrm>
                            <a:off x="3880358" y="2138620"/>
                            <a:ext cx="279715" cy="169632"/>
                          </a:xfrm>
                          <a:prstGeom prst="rect">
                            <a:avLst/>
                          </a:prstGeom>
                          <a:ln>
                            <a:noFill/>
                          </a:ln>
                        </wps:spPr>
                        <wps:txbx>
                          <w:txbxContent>
                            <w:p w14:paraId="5A085EE3" w14:textId="77777777" w:rsidR="00CE41F1" w:rsidRDefault="00CE41F1">
                              <w:pPr>
                                <w:spacing w:after="160"/>
                                <w:ind w:left="0" w:right="0" w:firstLine="0"/>
                                <w:jc w:val="left"/>
                              </w:pPr>
                              <w:r>
                                <w:rPr>
                                  <w:color w:val="595959"/>
                                  <w:sz w:val="22"/>
                                </w:rPr>
                                <w:t>Sep</w:t>
                              </w:r>
                            </w:p>
                          </w:txbxContent>
                        </wps:txbx>
                        <wps:bodyPr horzOverflow="overflow" vert="horz" lIns="0" tIns="0" rIns="0" bIns="0" rtlCol="0">
                          <a:noAutofit/>
                        </wps:bodyPr>
                      </wps:wsp>
                      <wps:wsp>
                        <wps:cNvPr id="1636" name="Rectangle 1636"/>
                        <wps:cNvSpPr/>
                        <wps:spPr>
                          <a:xfrm>
                            <a:off x="4313174" y="2138620"/>
                            <a:ext cx="268340" cy="169632"/>
                          </a:xfrm>
                          <a:prstGeom prst="rect">
                            <a:avLst/>
                          </a:prstGeom>
                          <a:ln>
                            <a:noFill/>
                          </a:ln>
                        </wps:spPr>
                        <wps:txbx>
                          <w:txbxContent>
                            <w:p w14:paraId="6FAEFA25" w14:textId="77777777" w:rsidR="00CE41F1" w:rsidRDefault="00CE41F1">
                              <w:pPr>
                                <w:spacing w:after="160"/>
                                <w:ind w:left="0" w:right="0" w:firstLine="0"/>
                                <w:jc w:val="left"/>
                              </w:pPr>
                              <w:r>
                                <w:rPr>
                                  <w:color w:val="595959"/>
                                  <w:sz w:val="22"/>
                                </w:rPr>
                                <w:t>Oct</w:t>
                              </w:r>
                            </w:p>
                          </w:txbxContent>
                        </wps:txbx>
                        <wps:bodyPr horzOverflow="overflow" vert="horz" lIns="0" tIns="0" rIns="0" bIns="0" rtlCol="0">
                          <a:noAutofit/>
                        </wps:bodyPr>
                      </wps:wsp>
                      <wps:wsp>
                        <wps:cNvPr id="1637" name="Rectangle 1637"/>
                        <wps:cNvSpPr/>
                        <wps:spPr>
                          <a:xfrm>
                            <a:off x="4722241" y="2138620"/>
                            <a:ext cx="320181" cy="169632"/>
                          </a:xfrm>
                          <a:prstGeom prst="rect">
                            <a:avLst/>
                          </a:prstGeom>
                          <a:ln>
                            <a:noFill/>
                          </a:ln>
                        </wps:spPr>
                        <wps:txbx>
                          <w:txbxContent>
                            <w:p w14:paraId="132B3AB7" w14:textId="77777777" w:rsidR="00CE41F1" w:rsidRDefault="00CE41F1">
                              <w:pPr>
                                <w:spacing w:after="160"/>
                                <w:ind w:left="0" w:right="0" w:firstLine="0"/>
                                <w:jc w:val="left"/>
                              </w:pPr>
                              <w:r>
                                <w:rPr>
                                  <w:color w:val="595959"/>
                                  <w:sz w:val="22"/>
                                </w:rPr>
                                <w:t>Nov</w:t>
                              </w:r>
                            </w:p>
                          </w:txbxContent>
                        </wps:txbx>
                        <wps:bodyPr horzOverflow="overflow" vert="horz" lIns="0" tIns="0" rIns="0" bIns="0" rtlCol="0">
                          <a:noAutofit/>
                        </wps:bodyPr>
                      </wps:wsp>
                      <wps:wsp>
                        <wps:cNvPr id="1638" name="Rectangle 1638"/>
                        <wps:cNvSpPr/>
                        <wps:spPr>
                          <a:xfrm>
                            <a:off x="5158994" y="2138620"/>
                            <a:ext cx="299295" cy="169632"/>
                          </a:xfrm>
                          <a:prstGeom prst="rect">
                            <a:avLst/>
                          </a:prstGeom>
                          <a:ln>
                            <a:noFill/>
                          </a:ln>
                        </wps:spPr>
                        <wps:txbx>
                          <w:txbxContent>
                            <w:p w14:paraId="28B4461A" w14:textId="77777777" w:rsidR="00CE41F1" w:rsidRDefault="00CE41F1">
                              <w:pPr>
                                <w:spacing w:after="160"/>
                                <w:ind w:left="0" w:right="0" w:firstLine="0"/>
                                <w:jc w:val="left"/>
                              </w:pPr>
                              <w:r>
                                <w:rPr>
                                  <w:color w:val="595959"/>
                                  <w:sz w:val="22"/>
                                </w:rPr>
                                <w:t>Dec</w:t>
                              </w:r>
                            </w:p>
                          </w:txbxContent>
                        </wps:txbx>
                        <wps:bodyPr horzOverflow="overflow" vert="horz" lIns="0" tIns="0" rIns="0" bIns="0" rtlCol="0">
                          <a:noAutofit/>
                        </wps:bodyPr>
                      </wps:wsp>
                      <wps:wsp>
                        <wps:cNvPr id="47499" name="Shape 47499"/>
                        <wps:cNvSpPr/>
                        <wps:spPr>
                          <a:xfrm>
                            <a:off x="400304" y="2517508"/>
                            <a:ext cx="69607" cy="69609"/>
                          </a:xfrm>
                          <a:custGeom>
                            <a:avLst/>
                            <a:gdLst/>
                            <a:ahLst/>
                            <a:cxnLst/>
                            <a:rect l="0" t="0" r="0" b="0"/>
                            <a:pathLst>
                              <a:path w="69607" h="69609">
                                <a:moveTo>
                                  <a:pt x="0" y="0"/>
                                </a:moveTo>
                                <a:lnTo>
                                  <a:pt x="69607" y="0"/>
                                </a:lnTo>
                                <a:lnTo>
                                  <a:pt x="69607" y="69609"/>
                                </a:lnTo>
                                <a:lnTo>
                                  <a:pt x="0" y="69609"/>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1640" name="Rectangle 1640"/>
                        <wps:cNvSpPr/>
                        <wps:spPr>
                          <a:xfrm>
                            <a:off x="500126" y="2499554"/>
                            <a:ext cx="1973296" cy="169632"/>
                          </a:xfrm>
                          <a:prstGeom prst="rect">
                            <a:avLst/>
                          </a:prstGeom>
                          <a:ln>
                            <a:noFill/>
                          </a:ln>
                        </wps:spPr>
                        <wps:txbx>
                          <w:txbxContent>
                            <w:p w14:paraId="31A3B381" w14:textId="77777777" w:rsidR="00CE41F1" w:rsidRDefault="00CE41F1">
                              <w:pPr>
                                <w:spacing w:after="160"/>
                                <w:ind w:left="0" w:right="0" w:firstLine="0"/>
                                <w:jc w:val="left"/>
                              </w:pPr>
                              <w:r>
                                <w:rPr>
                                  <w:color w:val="595959"/>
                                  <w:sz w:val="22"/>
                                </w:rPr>
                                <w:t>Exterior Temperature (°C)</w:t>
                              </w:r>
                            </w:p>
                          </w:txbxContent>
                        </wps:txbx>
                        <wps:bodyPr horzOverflow="overflow" vert="horz" lIns="0" tIns="0" rIns="0" bIns="0" rtlCol="0">
                          <a:noAutofit/>
                        </wps:bodyPr>
                      </wps:wsp>
                      <wps:wsp>
                        <wps:cNvPr id="47500" name="Shape 47500"/>
                        <wps:cNvSpPr/>
                        <wps:spPr>
                          <a:xfrm>
                            <a:off x="2097405" y="2517508"/>
                            <a:ext cx="69607" cy="69609"/>
                          </a:xfrm>
                          <a:custGeom>
                            <a:avLst/>
                            <a:gdLst/>
                            <a:ahLst/>
                            <a:cxnLst/>
                            <a:rect l="0" t="0" r="0" b="0"/>
                            <a:pathLst>
                              <a:path w="69607" h="69609">
                                <a:moveTo>
                                  <a:pt x="0" y="0"/>
                                </a:moveTo>
                                <a:lnTo>
                                  <a:pt x="69607" y="0"/>
                                </a:lnTo>
                                <a:lnTo>
                                  <a:pt x="69607" y="69609"/>
                                </a:lnTo>
                                <a:lnTo>
                                  <a:pt x="0" y="69609"/>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1642" name="Rectangle 1642"/>
                        <wps:cNvSpPr/>
                        <wps:spPr>
                          <a:xfrm>
                            <a:off x="2197608" y="2499554"/>
                            <a:ext cx="2153619" cy="169632"/>
                          </a:xfrm>
                          <a:prstGeom prst="rect">
                            <a:avLst/>
                          </a:prstGeom>
                          <a:ln>
                            <a:noFill/>
                          </a:ln>
                        </wps:spPr>
                        <wps:txbx>
                          <w:txbxContent>
                            <w:p w14:paraId="1F693FE8" w14:textId="77777777" w:rsidR="00CE41F1" w:rsidRDefault="00CE41F1">
                              <w:pPr>
                                <w:spacing w:after="160"/>
                                <w:ind w:left="0" w:right="0" w:firstLine="0"/>
                                <w:jc w:val="left"/>
                              </w:pPr>
                              <w:r>
                                <w:rPr>
                                  <w:color w:val="595959"/>
                                  <w:sz w:val="22"/>
                                </w:rPr>
                                <w:t>Dew Point Temperature (°C)</w:t>
                              </w:r>
                            </w:p>
                          </w:txbxContent>
                        </wps:txbx>
                        <wps:bodyPr horzOverflow="overflow" vert="horz" lIns="0" tIns="0" rIns="0" bIns="0" rtlCol="0">
                          <a:noAutofit/>
                        </wps:bodyPr>
                      </wps:wsp>
                      <wps:wsp>
                        <wps:cNvPr id="47501" name="Shape 47501"/>
                        <wps:cNvSpPr/>
                        <wps:spPr>
                          <a:xfrm>
                            <a:off x="3930523" y="2517508"/>
                            <a:ext cx="69609" cy="69609"/>
                          </a:xfrm>
                          <a:custGeom>
                            <a:avLst/>
                            <a:gdLst/>
                            <a:ahLst/>
                            <a:cxnLst/>
                            <a:rect l="0" t="0" r="0" b="0"/>
                            <a:pathLst>
                              <a:path w="69609" h="69609">
                                <a:moveTo>
                                  <a:pt x="0" y="0"/>
                                </a:moveTo>
                                <a:lnTo>
                                  <a:pt x="69609" y="0"/>
                                </a:lnTo>
                                <a:lnTo>
                                  <a:pt x="69609" y="69609"/>
                                </a:lnTo>
                                <a:lnTo>
                                  <a:pt x="0" y="69609"/>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1644" name="Rectangle 1644"/>
                        <wps:cNvSpPr/>
                        <wps:spPr>
                          <a:xfrm>
                            <a:off x="4030980" y="2499554"/>
                            <a:ext cx="1653302" cy="169632"/>
                          </a:xfrm>
                          <a:prstGeom prst="rect">
                            <a:avLst/>
                          </a:prstGeom>
                          <a:ln>
                            <a:noFill/>
                          </a:ln>
                        </wps:spPr>
                        <wps:txbx>
                          <w:txbxContent>
                            <w:p w14:paraId="6A565B2C" w14:textId="77777777" w:rsidR="00CE41F1" w:rsidRDefault="00CE41F1">
                              <w:pPr>
                                <w:spacing w:after="160"/>
                                <w:ind w:left="0" w:right="0" w:firstLine="0"/>
                                <w:jc w:val="left"/>
                              </w:pPr>
                              <w:r>
                                <w:rPr>
                                  <w:color w:val="595959"/>
                                  <w:sz w:val="22"/>
                                </w:rPr>
                                <w:t>Sky Temperature (°C)</w:t>
                              </w:r>
                            </w:p>
                          </w:txbxContent>
                        </wps:txbx>
                        <wps:bodyPr horzOverflow="overflow" vert="horz" lIns="0" tIns="0" rIns="0" bIns="0" rtlCol="0">
                          <a:noAutofit/>
                        </wps:bodyPr>
                      </wps:wsp>
                      <wps:wsp>
                        <wps:cNvPr id="1645" name="Shape 1645"/>
                        <wps:cNvSpPr/>
                        <wps:spPr>
                          <a:xfrm>
                            <a:off x="0" y="0"/>
                            <a:ext cx="5624195" cy="2743200"/>
                          </a:xfrm>
                          <a:custGeom>
                            <a:avLst/>
                            <a:gdLst/>
                            <a:ahLst/>
                            <a:cxnLst/>
                            <a:rect l="0" t="0" r="0" b="0"/>
                            <a:pathLst>
                              <a:path w="5624195" h="2743200">
                                <a:moveTo>
                                  <a:pt x="0" y="2743200"/>
                                </a:moveTo>
                                <a:lnTo>
                                  <a:pt x="5624195" y="2743200"/>
                                </a:lnTo>
                                <a:lnTo>
                                  <a:pt x="5624195"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C9E7708" id="Group 37095" o:spid="_x0000_s1088" style="width:447.1pt;height:218.65pt;mso-position-horizontal-relative:char;mso-position-vertical-relative:line" coordsize="56781,27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">
                <v:rect id="Rectangle 1566" o:spid="_x0000_s1089" style="position:absolute;left:56400;top:26380;width:50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" filled="f" stroked="f">
                  <v:textbox inset="0,0,0,0">
                    <w:txbxContent>
                      <w:p w14:paraId="0E4762C7" w14:textId="77777777" w:rsidR="00CE41F1" w:rsidRDefault="00CE41F1">
                        <w:pPr>
                          <w:spacing w:after="160"/>
                          <w:ind w:left="0" w:right="0" w:firstLine="0"/>
                          <w:jc w:val="left"/>
                        </w:pPr>
                        <w:r>
                          <w:t xml:space="preserve"> </w:t>
                        </w:r>
                      </w:p>
                    </w:txbxContent>
                  </v:textbox>
                </v:rect>
                <v:shape id="Shape 1573" o:spid="_x0000_s1090" style="position:absolute;left:3410;top:22967;width:51434;height:0;visibility:visible;mso-wrap-style:square;v-text-anchor:top" coordsize="5143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" path="m,l5143411,e" filled="f" strokecolor="#d9d9d9">
                  <v:path arrowok="t" textboxrect="0,0,5143411,0"/>
                </v:shape>
                <v:shape id="Shape 1574" o:spid="_x0000_s1091" style="position:absolute;left:3410;top:17570;width:51434;height:0;visibility:visible;mso-wrap-style:square;v-text-anchor:top" coordsize="5143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" path="m,l5143411,e" filled="f" strokecolor="#d9d9d9">
                  <v:path arrowok="t" textboxrect="0,0,5143411,0"/>
                </v:shape>
                <v:shape id="Shape 1575" o:spid="_x0000_s1092" style="position:absolute;left:3410;top:14888;width:51434;height:0;visibility:visible;mso-wrap-style:square;v-text-anchor:top" coordsize="5143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" path="m,l5143411,e" filled="f" strokecolor="#d9d9d9">
                  <v:path arrowok="t" textboxrect="0,0,5143411,0"/>
                </v:shape>
                <v:shape id="Shape 1576" o:spid="_x0000_s1093" style="position:absolute;left:3410;top:12190;width:51434;height:0;visibility:visible;mso-wrap-style:square;v-text-anchor:top" coordsize="5143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" path="m,l5143411,e" filled="f" strokecolor="#d9d9d9">
                  <v:path arrowok="t" textboxrect="0,0,5143411,0"/>
                </v:shape>
                <v:shape id="Shape 1577" o:spid="_x0000_s1094" style="position:absolute;left:3410;top:9493;width:51434;height:0;visibility:visible;mso-wrap-style:square;v-text-anchor:top" coordsize="5143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" path="m,l5143411,e" filled="f" strokecolor="#d9d9d9">
                  <v:path arrowok="t" textboxrect="0,0,5143411,0"/>
                </v:shape>
                <v:shape id="Shape 1578" o:spid="_x0000_s1095" style="position:absolute;left:3410;top:6795;width:51434;height:0;visibility:visible;mso-wrap-style:square;v-text-anchor:top" coordsize="5143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" path="m,l5143411,e" filled="f" strokecolor="#d9d9d9">
                  <v:path arrowok="t" textboxrect="0,0,5143411,0"/>
                </v:shape>
                <v:shape id="Shape 1579" o:spid="_x0000_s1096" style="position:absolute;left:3410;top:4098;width:51434;height:0;visibility:visible;mso-wrap-style:square;v-text-anchor:top" coordsize="5143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" path="m,l5143411,e" filled="f" strokecolor="#d9d9d9">
                  <v:path arrowok="t" textboxrect="0,0,5143411,0"/>
                </v:shape>
                <v:shape id="Shape 1580" o:spid="_x0000_s1097" style="position:absolute;left:3410;top:1408;width:51434;height:0;visibility:visible;mso-wrap-style:square;v-text-anchor:top" coordsize="5143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" path="m,l5143411,e" filled="f" strokecolor="#d9d9d9">
                  <v:path arrowok="t" textboxrect="0,0,5143411,0"/>
                </v:shape>
                <v:shape id="Shape 47463" o:spid="_x0000_s1098" style="position:absolute;left:4236;top:14796;width:747;height:5471;visibility:visible;mso-wrap-style:square;v-text-anchor:top" coordsize="74676,547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" path="m,l74676,r,547116l,547116,,e" fillcolor="#4472c4" stroked="f" strokeweight="0">
                  <v:path arrowok="t" textboxrect="0,0,74676,547116"/>
                </v:shape>
                <v:shape id="Shape 47464" o:spid="_x0000_s1099" style="position:absolute;left:51374;top:13745;width:746;height:6522;visibility:visible;mso-wrap-style:square;v-text-anchor:top" coordsize="74676,652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" path="m,l74676,r,652272l,652272,,e" fillcolor="#4472c4" stroked="f" strokeweight="0">
                  <v:path arrowok="t" textboxrect="0,0,74676,652272"/>
                </v:shape>
                <v:shape id="Shape 47465" o:spid="_x0000_s1100" style="position:absolute;left:8519;top:12967;width:746;height:7300;visibility:visible;mso-wrap-style:square;v-text-anchor:top" coordsize="74676,72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" path="m,l74676,r,729996l,729996,,e" fillcolor="#4472c4" stroked="f" strokeweight="0">
                  <v:path arrowok="t" textboxrect="0,0,74676,729996"/>
                </v:shape>
                <v:shape id="Shape 47466" o:spid="_x0000_s1101" style="position:absolute;left:47091;top:11245;width:747;height:9022;visibility:visible;mso-wrap-style:square;v-text-anchor:top" coordsize="74676,902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" path="m,l74676,r,902208l,902208,,e" fillcolor="#4472c4" stroked="f" strokeweight="0">
                  <v:path arrowok="t" textboxrect="0,0,74676,902208"/>
                </v:shape>
                <v:shape id="Shape 47467" o:spid="_x0000_s1102" style="position:absolute;left:12801;top:9996;width:747;height:10271;visibility:visible;mso-wrap-style:square;v-text-anchor:top" coordsize="74676,1027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" path="m,l74676,r,1027176l,1027176,,e" fillcolor="#4472c4" stroked="f" strokeweight="0">
                  <v:path arrowok="t" textboxrect="0,0,74676,1027176"/>
                </v:shape>
                <v:shape id="Shape 47468" o:spid="_x0000_s1103" style="position:absolute;left:42809;top:7847;width:746;height:12420;visibility:visible;mso-wrap-style:square;v-text-anchor:top" coordsize="74676,1242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" path="m,l74676,r,1242060l,1242060,,e" fillcolor="#4472c4" stroked="f" strokeweight="0">
                  <v:path arrowok="t" textboxrect="0,0,74676,1242060"/>
                </v:shape>
                <v:shape id="Shape 47469" o:spid="_x0000_s1104" style="position:absolute;left:17084;top:7329;width:746;height:12938;visibility:visible;mso-wrap-style:square;v-text-anchor:top" coordsize="74676,1293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" path="m,l74676,r,1293876l,1293876,,e" fillcolor="#4472c4" stroked="f" strokeweight="0">
                  <v:path arrowok="t" textboxrect="0,0,74676,1293876"/>
                </v:shape>
                <v:shape id="Shape 47470" o:spid="_x0000_s1105" style="position:absolute;left:38526;top:5515;width:747;height:14752;visibility:visible;mso-wrap-style:square;v-text-anchor:top" coordsize="74676,1475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" path="m,l74676,r,1475232l,1475232,,e" fillcolor="#4472c4" stroked="f" strokeweight="0">
                  <v:path arrowok="t" textboxrect="0,0,74676,1475232"/>
                </v:shape>
                <v:shape id="Shape 47471" o:spid="_x0000_s1106" style="position:absolute;left:34229;top:4646;width:746;height:15621;visibility:visible;mso-wrap-style:square;v-text-anchor:top" coordsize="74676,156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" path="m,l74676,r,1562100l,1562100,,e" fillcolor="#4472c4" stroked="f" strokeweight="0">
                  <v:path arrowok="t" textboxrect="0,0,74676,1562100"/>
                </v:shape>
                <v:shape id="Shape 47472" o:spid="_x0000_s1107" style="position:absolute;left:21381;top:4296;width:747;height:15971;visibility:visible;mso-wrap-style:square;v-text-anchor:top" coordsize="74676,1597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" path="m,l74676,r,1597152l,1597152,,e" fillcolor="#4472c4" stroked="f" strokeweight="0">
                  <v:path arrowok="t" textboxrect="0,0,74676,1597152"/>
                </v:shape>
                <v:shape id="Shape 47473" o:spid="_x0000_s1108" style="position:absolute;left:29946;top:4006;width:747;height:16261;visibility:visible;mso-wrap-style:square;v-text-anchor:top" coordsize="74676,162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" path="m,l74676,r,1626108l,1626108,,e" fillcolor="#4472c4" stroked="f" strokeweight="0">
                  <v:path arrowok="t" textboxrect="0,0,74676,1626108"/>
                </v:shape>
                <v:shape id="Shape 47474" o:spid="_x0000_s1109" style="position:absolute;left:25664;top:3610;width:746;height:16657;visibility:visible;mso-wrap-style:square;v-text-anchor:top" coordsize="74676,1665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" path="m,l74676,r,1665732l,1665732,,e" fillcolor="#4472c4" stroked="f" strokeweight="0">
                  <v:path arrowok="t" textboxrect="0,0,74676,1665732"/>
                </v:shape>
                <v:shape id="Shape 47475" o:spid="_x0000_s1110" style="position:absolute;left:5181;top:18317;width:747;height:1950;visibility:visible;mso-wrap-style:square;v-text-anchor:top" coordsize="74676,195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" path="m,l74676,r,195072l,195072,,e" fillcolor="#ed7d31" stroked="f" strokeweight="0">
                  <v:path arrowok="t" textboxrect="0,0,74676,195072"/>
                </v:shape>
                <v:shape id="Shape 47476" o:spid="_x0000_s1111" style="position:absolute;left:52334;top:17418;width:746;height:2849;visibility:visible;mso-wrap-style:square;v-text-anchor:top" coordsize="74676,2849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" path="m,l74676,r,284988l,284988,,e" fillcolor="#ed7d31" stroked="f" strokeweight="0">
                  <v:path arrowok="t" textboxrect="0,0,74676,284988"/>
                </v:shape>
                <v:shape id="Shape 47477" o:spid="_x0000_s1112" style="position:absolute;left:9464;top:17067;width:746;height:3200;visibility:visible;mso-wrap-style:square;v-text-anchor:top" coordsize="74676,320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" path="m,l74676,r,320040l,320040,,e" fillcolor="#ed7d31" stroked="f" strokeweight="0">
                  <v:path arrowok="t" textboxrect="0,0,74676,320040"/>
                </v:shape>
                <v:shape id="Shape 47478" o:spid="_x0000_s1113" style="position:absolute;left:48036;top:15528;width:747;height:4739;visibility:visible;mso-wrap-style:square;v-text-anchor:top" coordsize="74676,473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" path="m,l74676,r,473964l,473964,,e" fillcolor="#ed7d31" stroked="f" strokeweight="0">
                  <v:path arrowok="t" textboxrect="0,0,74676,473964"/>
                </v:shape>
                <v:shape id="Shape 47479" o:spid="_x0000_s1114" style="position:absolute;left:13746;top:15528;width:747;height:4739;visibility:visible;mso-wrap-style:square;v-text-anchor:top" coordsize="74676,473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" path="m,l74676,r,473964l,473964,,e" fillcolor="#ed7d31" stroked="f" strokeweight="0">
                  <v:path arrowok="t" textboxrect="0,0,74676,473964"/>
                </v:shape>
                <v:shape id="Shape 47480" o:spid="_x0000_s1115" style="position:absolute;left:18044;top:14354;width:746;height:5913;visibility:visible;mso-wrap-style:square;v-text-anchor:top" coordsize="74676,591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" path="m,l74676,r,591312l,591312,,e" fillcolor="#ed7d31" stroked="f" strokeweight="0">
                  <v:path arrowok="t" textboxrect="0,0,74676,591312"/>
                </v:shape>
                <v:shape id="Shape 47481" o:spid="_x0000_s1116" style="position:absolute;left:22326;top:13303;width:747;height:6964;visibility:visible;mso-wrap-style:square;v-text-anchor:top" coordsize="74676,696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" path="m,l74676,r,696468l,696468,,e" fillcolor="#ed7d31" stroked="f" strokeweight="0">
                  <v:path arrowok="t" textboxrect="0,0,74676,696468"/>
                </v:shape>
                <v:shape id="Shape 47482" o:spid="_x0000_s1117" style="position:absolute;left:43754;top:12602;width:746;height:7665;visibility:visible;mso-wrap-style:square;v-text-anchor:top" coordsize="74676,766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" path="m,l74676,r,766572l,766572,,e" fillcolor="#ed7d31" stroked="f" strokeweight="0">
                  <v:path arrowok="t" textboxrect="0,0,74676,766572"/>
                </v:shape>
                <v:shape id="Shape 47483" o:spid="_x0000_s1118" style="position:absolute;left:26609;top:10880;width:746;height:9387;visibility:visible;mso-wrap-style:square;v-text-anchor:top" coordsize="74676,938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" path="m,l74676,r,938784l,938784,,e" fillcolor="#ed7d31" stroked="f" strokeweight="0">
                  <v:path arrowok="t" textboxrect="0,0,74676,938784"/>
                </v:shape>
                <v:shape id="Shape 47484" o:spid="_x0000_s1119" style="position:absolute;left:39471;top:9188;width:747;height:11079;visibility:visible;mso-wrap-style:square;v-text-anchor:top" coordsize="74676,1107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" path="m,l74676,r,1107948l,1107948,,e" fillcolor="#ed7d31" stroked="f" strokeweight="0">
                  <v:path arrowok="t" textboxrect="0,0,74676,1107948"/>
                </v:shape>
                <v:shape id="Shape 47485" o:spid="_x0000_s1120" style="position:absolute;left:30891;top:8365;width:747;height:11902;visibility:visible;mso-wrap-style:square;v-text-anchor:top" coordsize="74676,1190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" path="m,l74676,r,1190244l,1190244,,e" fillcolor="#ed7d31" stroked="f" strokeweight="0">
                  <v:path arrowok="t" textboxrect="0,0,74676,1190244"/>
                </v:shape>
                <v:shape id="Shape 47486" o:spid="_x0000_s1121" style="position:absolute;left:35189;top:7801;width:746;height:12466;visibility:visible;mso-wrap-style:square;v-text-anchor:top" coordsize="74676,1246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" path="m,l74676,r,1246632l,1246632,,e" fillcolor="#ed7d31" stroked="f" strokeweight="0">
                  <v:path arrowok="t" textboxrect="0,0,74676,1246632"/>
                </v:shape>
                <v:shape id="Shape 47487" o:spid="_x0000_s1122" style="position:absolute;left:53279;top:20267;width:746;height:854;visibility:visible;mso-wrap-style:square;v-text-anchor:top" coordsize="74676,85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" path="m,l74676,r,85344l,85344,,e" fillcolor="#a5a5a5" stroked="f" strokeweight="0">
                  <v:path arrowok="t" textboxrect="0,0,74676,85344"/>
                </v:shape>
                <v:shape id="Shape 47488" o:spid="_x0000_s1123" style="position:absolute;left:48996;top:20267;width:747;height:519;visibility:visible;mso-wrap-style:square;v-text-anchor:top" coordsize="74676,51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" path="m,l74676,r,51816l,51816,,e" fillcolor="#a5a5a5" stroked="f" strokeweight="0">
                  <v:path arrowok="t" textboxrect="0,0,74676,51816"/>
                </v:shape>
                <v:shape id="Shape 47489" o:spid="_x0000_s1124" style="position:absolute;left:6126;top:20267;width:747;height:991;visibility:visible;mso-wrap-style:square;v-text-anchor:top" coordsize="74676,99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" path="m,l74676,r,99060l,99060,,e" fillcolor="#a5a5a5" stroked="f" strokeweight="0">
                  <v:path arrowok="t" textboxrect="0,0,74676,99060"/>
                </v:shape>
                <v:shape id="Shape 47490" o:spid="_x0000_s1125" style="position:absolute;left:10408;top:18423;width:762;height:1844;visibility:visible;mso-wrap-style:square;v-text-anchor:top" coordsize="76200,184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" path="m,l76200,r,184404l,184404,,e" fillcolor="#a5a5a5" stroked="f" strokeweight="0">
                  <v:path arrowok="t" textboxrect="0,0,76200,184404"/>
                </v:shape>
                <v:shape id="Shape 47491" o:spid="_x0000_s1126" style="position:absolute;left:14706;top:16488;width:747;height:3779;visibility:visible;mso-wrap-style:square;v-text-anchor:top" coordsize="74676,377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" path="m,l74676,r,377952l,377952,,e" fillcolor="#a5a5a5" stroked="f" strokeweight="0">
                  <v:path arrowok="t" textboxrect="0,0,74676,377952"/>
                </v:shape>
                <v:shape id="Shape 47492" o:spid="_x0000_s1127" style="position:absolute;left:44698;top:15132;width:762;height:5135;visibility:visible;mso-wrap-style:square;v-text-anchor:top" coordsize="76200,513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" path="m,l76200,r,513588l,513588,,e" fillcolor="#a5a5a5" stroked="f" strokeweight="0">
                  <v:path arrowok="t" textboxrect="0,0,76200,513588"/>
                </v:shape>
                <v:shape id="Shape 47493" o:spid="_x0000_s1128" style="position:absolute;left:18989;top:13623;width:746;height:6644;visibility:visible;mso-wrap-style:square;v-text-anchor:top" coordsize="74676,66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" path="m,l74676,r,664464l,664464,,e" fillcolor="#a5a5a5" stroked="f" strokeweight="0">
                  <v:path arrowok="t" textboxrect="0,0,74676,664464"/>
                </v:shape>
                <v:shape id="Shape 47494" o:spid="_x0000_s1129" style="position:absolute;left:23271;top:11581;width:747;height:8686;visibility:visible;mso-wrap-style:square;v-text-anchor:top" coordsize="74676,868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" path="m,l74676,r,868680l,868680,,e" fillcolor="#a5a5a5" stroked="f" strokeweight="0">
                  <v:path arrowok="t" textboxrect="0,0,74676,868680"/>
                </v:shape>
                <v:shape id="Shape 47495" o:spid="_x0000_s1130" style="position:absolute;left:40416;top:10499;width:747;height:9768;visibility:visible;mso-wrap-style:square;v-text-anchor:top" coordsize="74676,976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" path="m,l74676,r,976884l,976884,,e" fillcolor="#a5a5a5" stroked="f" strokeweight="0">
                  <v:path arrowok="t" textboxrect="0,0,74676,976884"/>
                </v:shape>
                <v:shape id="Shape 47496" o:spid="_x0000_s1131" style="position:absolute;left:27553;top:10026;width:762;height:10241;visibility:visible;mso-wrap-style:square;v-text-anchor:top" coordsize="76200,1024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" path="m,l76200,r,1024128l,1024128,,e" fillcolor="#a5a5a5" stroked="f" strokeweight="0">
                  <v:path arrowok="t" textboxrect="0,0,76200,1024128"/>
                </v:shape>
                <v:shape id="Shape 47497" o:spid="_x0000_s1132" style="position:absolute;left:31851;top:8456;width:747;height:11811;visibility:visible;mso-wrap-style:square;v-text-anchor:top" coordsize="74676,118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" path="m,l74676,r,1181100l,1181100,,e" fillcolor="#a5a5a5" stroked="f" strokeweight="0">
                  <v:path arrowok="t" textboxrect="0,0,74676,1181100"/>
                </v:shape>
                <v:shape id="Shape 47498" o:spid="_x0000_s1133" style="position:absolute;left:36134;top:8426;width:746;height:11841;visibility:visible;mso-wrap-style:square;v-text-anchor:top" coordsize="74676,1184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" path="m,l74676,r,1184148l,1184148,,e" fillcolor="#a5a5a5" stroked="f" strokeweight="0">
                  <v:path arrowok="t" textboxrect="0,0,74676,1184148"/>
                </v:shape>
                <v:shape id="Shape 1617" o:spid="_x0000_s1134" style="position:absolute;left:3410;top:20273;width:51434;height:0;visibility:visible;mso-wrap-style:square;v-text-anchor:top" coordsize="51434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" path="m,l5143411,e" filled="f" strokecolor="#d9d9d9">
                  <v:path arrowok="t" textboxrect="0,0,5143411,0"/>
                </v:shape>
                <v:rect id="Rectangle 1618" o:spid="_x0000_s1135" style="position:absolute;left:1060;top:22441;width:1561;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" filled="f" stroked="f">
                  <v:textbox inset="0,0,0,0">
                    <w:txbxContent>
                      <w:p w14:paraId="5175B217" w14:textId="77777777" w:rsidR="00CE41F1" w:rsidRDefault="00CE41F1">
                        <w:pPr>
                          <w:spacing w:after="160"/>
                          <w:ind w:left="0" w:right="0" w:firstLine="0"/>
                          <w:jc w:val="left"/>
                        </w:pPr>
                        <w:r>
                          <w:rPr>
                            <w:color w:val="595959"/>
                            <w:sz w:val="22"/>
                          </w:rPr>
                          <w:t>-5</w:t>
                        </w:r>
                      </w:p>
                    </w:txbxContent>
                  </v:textbox>
                </v:rect>
                <v:rect id="Rectangle 1619" o:spid="_x0000_s1136" style="position:absolute;left:1527;top:19744;width:932;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" filled="f" stroked="f">
                  <v:textbox inset="0,0,0,0">
                    <w:txbxContent>
                      <w:p w14:paraId="045F7F3A" w14:textId="77777777" w:rsidR="00CE41F1" w:rsidRDefault="00CE41F1">
                        <w:pPr>
                          <w:spacing w:after="160"/>
                          <w:ind w:left="0" w:right="0" w:firstLine="0"/>
                          <w:jc w:val="left"/>
                        </w:pPr>
                        <w:r>
                          <w:rPr>
                            <w:color w:val="595959"/>
                            <w:sz w:val="22"/>
                          </w:rPr>
                          <w:t>0</w:t>
                        </w:r>
                      </w:p>
                    </w:txbxContent>
                  </v:textbox>
                </v:rect>
                <v:rect id="Rectangle 1620" o:spid="_x0000_s1137" style="position:absolute;left:1527;top:17049;width:932;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" filled="f" stroked="f">
                  <v:textbox inset="0,0,0,0">
                    <w:txbxContent>
                      <w:p w14:paraId="4E9F817D" w14:textId="77777777" w:rsidR="00CE41F1" w:rsidRDefault="00CE41F1">
                        <w:pPr>
                          <w:spacing w:after="160"/>
                          <w:ind w:left="0" w:right="0" w:firstLine="0"/>
                          <w:jc w:val="left"/>
                        </w:pPr>
                        <w:r>
                          <w:rPr>
                            <w:color w:val="595959"/>
                            <w:sz w:val="22"/>
                          </w:rPr>
                          <w:t>5</w:t>
                        </w:r>
                      </w:p>
                    </w:txbxContent>
                  </v:textbox>
                </v:rect>
                <v:rect id="Rectangle 1621" o:spid="_x0000_s1138" style="position:absolute;left:826;top:14355;width:1868;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" filled="f" stroked="f">
                  <v:textbox inset="0,0,0,0">
                    <w:txbxContent>
                      <w:p w14:paraId="63A521B8" w14:textId="77777777" w:rsidR="00CE41F1" w:rsidRDefault="00CE41F1">
                        <w:pPr>
                          <w:spacing w:after="160"/>
                          <w:ind w:left="0" w:right="0" w:firstLine="0"/>
                          <w:jc w:val="left"/>
                        </w:pPr>
                        <w:r>
                          <w:rPr>
                            <w:color w:val="595959"/>
                            <w:sz w:val="22"/>
                          </w:rPr>
                          <w:t>10</w:t>
                        </w:r>
                      </w:p>
                    </w:txbxContent>
                  </v:textbox>
                </v:rect>
                <v:rect id="Rectangle 1622" o:spid="_x0000_s1139" style="position:absolute;left:826;top:11655;width:1870;height:1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" filled="f" stroked="f">
                  <v:textbox inset="0,0,0,0">
                    <w:txbxContent>
                      <w:p w14:paraId="41EA21D1" w14:textId="77777777" w:rsidR="00CE41F1" w:rsidRDefault="00CE41F1">
                        <w:pPr>
                          <w:spacing w:after="160"/>
                          <w:ind w:left="0" w:right="0" w:firstLine="0"/>
                          <w:jc w:val="left"/>
                        </w:pPr>
                        <w:r>
                          <w:rPr>
                            <w:color w:val="595959"/>
                            <w:sz w:val="22"/>
                          </w:rPr>
                          <w:t>15</w:t>
                        </w:r>
                      </w:p>
                    </w:txbxContent>
                  </v:textbox>
                </v:rect>
                <v:rect id="Rectangle 1623" o:spid="_x0000_s1140" style="position:absolute;left:826;top:8963;width:1868;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" filled="f" stroked="f">
                  <v:textbox inset="0,0,0,0">
                    <w:txbxContent>
                      <w:p w14:paraId="45387CD0" w14:textId="77777777" w:rsidR="00CE41F1" w:rsidRDefault="00CE41F1">
                        <w:pPr>
                          <w:spacing w:after="160"/>
                          <w:ind w:left="0" w:right="0" w:firstLine="0"/>
                          <w:jc w:val="left"/>
                        </w:pPr>
                        <w:r>
                          <w:rPr>
                            <w:color w:val="595959"/>
                            <w:sz w:val="22"/>
                          </w:rPr>
                          <w:t>20</w:t>
                        </w:r>
                      </w:p>
                    </w:txbxContent>
                  </v:textbox>
                </v:rect>
                <v:rect id="Rectangle 1624" o:spid="_x0000_s1141" style="position:absolute;left:826;top:6268;width:1868;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" filled="f" stroked="f">
                  <v:textbox inset="0,0,0,0">
                    <w:txbxContent>
                      <w:p w14:paraId="11E3236F" w14:textId="77777777" w:rsidR="00CE41F1" w:rsidRDefault="00CE41F1">
                        <w:pPr>
                          <w:spacing w:after="160"/>
                          <w:ind w:left="0" w:right="0" w:firstLine="0"/>
                          <w:jc w:val="left"/>
                        </w:pPr>
                        <w:r>
                          <w:rPr>
                            <w:color w:val="595959"/>
                            <w:sz w:val="22"/>
                          </w:rPr>
                          <w:t>25</w:t>
                        </w:r>
                      </w:p>
                    </w:txbxContent>
                  </v:textbox>
                </v:rect>
                <v:rect id="Rectangle 1625" o:spid="_x0000_s1142" style="position:absolute;left:826;top:3574;width:1868;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" filled="f" stroked="f">
                  <v:textbox inset="0,0,0,0">
                    <w:txbxContent>
                      <w:p w14:paraId="26F85928" w14:textId="77777777" w:rsidR="00CE41F1" w:rsidRDefault="00CE41F1">
                        <w:pPr>
                          <w:spacing w:after="160"/>
                          <w:ind w:left="0" w:right="0" w:firstLine="0"/>
                          <w:jc w:val="left"/>
                        </w:pPr>
                        <w:r>
                          <w:rPr>
                            <w:color w:val="595959"/>
                            <w:sz w:val="22"/>
                          </w:rPr>
                          <w:t>30</w:t>
                        </w:r>
                      </w:p>
                    </w:txbxContent>
                  </v:textbox>
                </v:rect>
                <v:rect id="Rectangle 1626" o:spid="_x0000_s1143" style="position:absolute;left:826;top:876;width:1868;height:1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" filled="f" stroked="f">
                  <v:textbox inset="0,0,0,0">
                    <w:txbxContent>
                      <w:p w14:paraId="157195CD" w14:textId="77777777" w:rsidR="00CE41F1" w:rsidRDefault="00CE41F1">
                        <w:pPr>
                          <w:spacing w:after="160"/>
                          <w:ind w:left="0" w:right="0" w:firstLine="0"/>
                          <w:jc w:val="left"/>
                        </w:pPr>
                        <w:r>
                          <w:rPr>
                            <w:color w:val="595959"/>
                            <w:sz w:val="22"/>
                          </w:rPr>
                          <w:t>35</w:t>
                        </w:r>
                      </w:p>
                    </w:txbxContent>
                  </v:textbox>
                </v:rect>
                <v:rect id="Rectangle 1627" o:spid="_x0000_s1144" style="position:absolute;left:4626;top:21386;width:2473;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" filled="f" stroked="f">
                  <v:textbox inset="0,0,0,0">
                    <w:txbxContent>
                      <w:p w14:paraId="48C2EF8B" w14:textId="77777777" w:rsidR="00CE41F1" w:rsidRDefault="00CE41F1">
                        <w:pPr>
                          <w:spacing w:after="160"/>
                          <w:ind w:left="0" w:right="0" w:firstLine="0"/>
                          <w:jc w:val="left"/>
                        </w:pPr>
                        <w:r>
                          <w:rPr>
                            <w:color w:val="595959"/>
                            <w:sz w:val="22"/>
                          </w:rPr>
                          <w:t>Jan</w:t>
                        </w:r>
                      </w:p>
                    </w:txbxContent>
                  </v:textbox>
                </v:rect>
                <v:rect id="Rectangle 1628" o:spid="_x0000_s1145" style="position:absolute;left:8796;top:21386;width:2797;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" filled="f" stroked="f">
                  <v:textbox inset="0,0,0,0">
                    <w:txbxContent>
                      <w:p w14:paraId="52B33186" w14:textId="77777777" w:rsidR="00CE41F1" w:rsidRDefault="00CE41F1">
                        <w:pPr>
                          <w:spacing w:after="160"/>
                          <w:ind w:left="0" w:right="0" w:firstLine="0"/>
                          <w:jc w:val="left"/>
                        </w:pPr>
                        <w:r>
                          <w:rPr>
                            <w:color w:val="595959"/>
                            <w:sz w:val="22"/>
                          </w:rPr>
                          <w:t>Feb</w:t>
                        </w:r>
                      </w:p>
                    </w:txbxContent>
                  </v:textbox>
                </v:rect>
                <v:rect id="Rectangle 1629" o:spid="_x0000_s1146" style="position:absolute;left:12966;top:21386;width:3094;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" filled="f" stroked="f">
                  <v:textbox inset="0,0,0,0">
                    <w:txbxContent>
                      <w:p w14:paraId="2620C2C3" w14:textId="77777777" w:rsidR="00CE41F1" w:rsidRDefault="00CE41F1">
                        <w:pPr>
                          <w:spacing w:after="160"/>
                          <w:ind w:left="0" w:right="0" w:firstLine="0"/>
                          <w:jc w:val="left"/>
                        </w:pPr>
                        <w:r>
                          <w:rPr>
                            <w:color w:val="595959"/>
                            <w:sz w:val="22"/>
                          </w:rPr>
                          <w:t>Mar</w:t>
                        </w:r>
                      </w:p>
                    </w:txbxContent>
                  </v:textbox>
                </v:rect>
                <v:rect id="Rectangle 1630" o:spid="_x0000_s1147" style="position:absolute;left:17330;top:21386;width:2890;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" filled="f" stroked="f">
                  <v:textbox inset="0,0,0,0">
                    <w:txbxContent>
                      <w:p w14:paraId="10BDF28C" w14:textId="77777777" w:rsidR="00CE41F1" w:rsidRDefault="00CE41F1">
                        <w:pPr>
                          <w:spacing w:after="160"/>
                          <w:ind w:left="0" w:right="0" w:firstLine="0"/>
                          <w:jc w:val="left"/>
                        </w:pPr>
                        <w:r>
                          <w:rPr>
                            <w:color w:val="595959"/>
                            <w:sz w:val="22"/>
                          </w:rPr>
                          <w:t>Apr</w:t>
                        </w:r>
                      </w:p>
                    </w:txbxContent>
                  </v:textbox>
                </v:rect>
                <v:rect id="Rectangle 1631" o:spid="_x0000_s1148" style="position:absolute;left:21424;top:21386;width:3405;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" filled="f" stroked="f">
                  <v:textbox inset="0,0,0,0">
                    <w:txbxContent>
                      <w:p w14:paraId="66559D22" w14:textId="77777777" w:rsidR="00CE41F1" w:rsidRDefault="00CE41F1">
                        <w:pPr>
                          <w:spacing w:after="160"/>
                          <w:ind w:left="0" w:right="0" w:firstLine="0"/>
                          <w:jc w:val="left"/>
                        </w:pPr>
                        <w:r>
                          <w:rPr>
                            <w:color w:val="595959"/>
                            <w:sz w:val="22"/>
                          </w:rPr>
                          <w:t>May</w:t>
                        </w:r>
                      </w:p>
                    </w:txbxContent>
                  </v:textbox>
                </v:rect>
                <v:rect id="Rectangle 1632" o:spid="_x0000_s1149" style="position:absolute;left:26021;top:21386;width:2590;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" filled="f" stroked="f">
                  <v:textbox inset="0,0,0,0">
                    <w:txbxContent>
                      <w:p w14:paraId="50B99E04" w14:textId="77777777" w:rsidR="00CE41F1" w:rsidRDefault="00CE41F1">
                        <w:pPr>
                          <w:spacing w:after="160"/>
                          <w:ind w:left="0" w:right="0" w:firstLine="0"/>
                          <w:jc w:val="left"/>
                        </w:pPr>
                        <w:r>
                          <w:rPr>
                            <w:color w:val="595959"/>
                            <w:sz w:val="22"/>
                          </w:rPr>
                          <w:t>Jun</w:t>
                        </w:r>
                      </w:p>
                    </w:txbxContent>
                  </v:textbox>
                </v:rect>
                <v:rect id="Rectangle 1633" o:spid="_x0000_s1150" style="position:absolute;left:30464;top:21386;width:2176;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" filled="f" stroked="f">
                  <v:textbox inset="0,0,0,0">
                    <w:txbxContent>
                      <w:p w14:paraId="3DF3C6F3" w14:textId="77777777" w:rsidR="00CE41F1" w:rsidRDefault="00CE41F1">
                        <w:pPr>
                          <w:spacing w:after="160"/>
                          <w:ind w:left="0" w:right="0" w:firstLine="0"/>
                          <w:jc w:val="left"/>
                        </w:pPr>
                        <w:r>
                          <w:rPr>
                            <w:color w:val="595959"/>
                            <w:sz w:val="22"/>
                          </w:rPr>
                          <w:t>Jul</w:t>
                        </w:r>
                      </w:p>
                    </w:txbxContent>
                  </v:textbox>
                </v:rect>
                <v:rect id="Rectangle 1634" o:spid="_x0000_s1151" style="position:absolute;left:34363;top:21386;width:3202;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" filled="f" stroked="f">
                  <v:textbox inset="0,0,0,0">
                    <w:txbxContent>
                      <w:p w14:paraId="233BFF3A" w14:textId="77777777" w:rsidR="00CE41F1" w:rsidRDefault="00CE41F1">
                        <w:pPr>
                          <w:spacing w:after="160"/>
                          <w:ind w:left="0" w:right="0" w:firstLine="0"/>
                          <w:jc w:val="left"/>
                        </w:pPr>
                        <w:r>
                          <w:rPr>
                            <w:color w:val="595959"/>
                            <w:sz w:val="22"/>
                          </w:rPr>
                          <w:t>Aug</w:t>
                        </w:r>
                      </w:p>
                    </w:txbxContent>
                  </v:textbox>
                </v:rect>
                <v:rect id="Rectangle 1635" o:spid="_x0000_s1152" style="position:absolute;left:38803;top:21386;width:2797;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" filled="f" stroked="f">
                  <v:textbox inset="0,0,0,0">
                    <w:txbxContent>
                      <w:p w14:paraId="5A085EE3" w14:textId="77777777" w:rsidR="00CE41F1" w:rsidRDefault="00CE41F1">
                        <w:pPr>
                          <w:spacing w:after="160"/>
                          <w:ind w:left="0" w:right="0" w:firstLine="0"/>
                          <w:jc w:val="left"/>
                        </w:pPr>
                        <w:r>
                          <w:rPr>
                            <w:color w:val="595959"/>
                            <w:sz w:val="22"/>
                          </w:rPr>
                          <w:t>Sep</w:t>
                        </w:r>
                      </w:p>
                    </w:txbxContent>
                  </v:textbox>
                </v:rect>
                <v:rect id="Rectangle 1636" o:spid="_x0000_s1153" style="position:absolute;left:43131;top:21386;width:2684;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" filled="f" stroked="f">
                  <v:textbox inset="0,0,0,0">
                    <w:txbxContent>
                      <w:p w14:paraId="6FAEFA25" w14:textId="77777777" w:rsidR="00CE41F1" w:rsidRDefault="00CE41F1">
                        <w:pPr>
                          <w:spacing w:after="160"/>
                          <w:ind w:left="0" w:right="0" w:firstLine="0"/>
                          <w:jc w:val="left"/>
                        </w:pPr>
                        <w:r>
                          <w:rPr>
                            <w:color w:val="595959"/>
                            <w:sz w:val="22"/>
                          </w:rPr>
                          <w:t>Oct</w:t>
                        </w:r>
                      </w:p>
                    </w:txbxContent>
                  </v:textbox>
                </v:rect>
                <v:rect id="Rectangle 1637" o:spid="_x0000_s1154" style="position:absolute;left:47222;top:21386;width:3202;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" filled="f" stroked="f">
                  <v:textbox inset="0,0,0,0">
                    <w:txbxContent>
                      <w:p w14:paraId="132B3AB7" w14:textId="77777777" w:rsidR="00CE41F1" w:rsidRDefault="00CE41F1">
                        <w:pPr>
                          <w:spacing w:after="160"/>
                          <w:ind w:left="0" w:right="0" w:firstLine="0"/>
                          <w:jc w:val="left"/>
                        </w:pPr>
                        <w:r>
                          <w:rPr>
                            <w:color w:val="595959"/>
                            <w:sz w:val="22"/>
                          </w:rPr>
                          <w:t>Nov</w:t>
                        </w:r>
                      </w:p>
                    </w:txbxContent>
                  </v:textbox>
                </v:rect>
                <v:rect id="Rectangle 1638" o:spid="_x0000_s1155" style="position:absolute;left:51589;top:21386;width:2993;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" filled="f" stroked="f">
                  <v:textbox inset="0,0,0,0">
                    <w:txbxContent>
                      <w:p w14:paraId="28B4461A" w14:textId="77777777" w:rsidR="00CE41F1" w:rsidRDefault="00CE41F1">
                        <w:pPr>
                          <w:spacing w:after="160"/>
                          <w:ind w:left="0" w:right="0" w:firstLine="0"/>
                          <w:jc w:val="left"/>
                        </w:pPr>
                        <w:r>
                          <w:rPr>
                            <w:color w:val="595959"/>
                            <w:sz w:val="22"/>
                          </w:rPr>
                          <w:t>Dec</w:t>
                        </w:r>
                      </w:p>
                    </w:txbxContent>
                  </v:textbox>
                </v:rect>
                <v:shape id="Shape 47499" o:spid="_x0000_s1156" style="position:absolute;left:4003;top:25175;width:696;height:696;visibility:visible;mso-wrap-style:square;v-text-anchor:top" coordsize="69607,69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" path="m,l69607,r,69609l,69609,,e" fillcolor="#4472c4" stroked="f" strokeweight="0">
                  <v:path arrowok="t" textboxrect="0,0,69607,69609"/>
                </v:shape>
                <v:rect id="Rectangle 1640" o:spid="_x0000_s1157" style="position:absolute;left:5001;top:24995;width:19733;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" filled="f" stroked="f">
                  <v:textbox inset="0,0,0,0">
                    <w:txbxContent>
                      <w:p w14:paraId="31A3B381" w14:textId="77777777" w:rsidR="00CE41F1" w:rsidRDefault="00CE41F1">
                        <w:pPr>
                          <w:spacing w:after="160"/>
                          <w:ind w:left="0" w:right="0" w:firstLine="0"/>
                          <w:jc w:val="left"/>
                        </w:pPr>
                        <w:r>
                          <w:rPr>
                            <w:color w:val="595959"/>
                            <w:sz w:val="22"/>
                          </w:rPr>
                          <w:t>Exterior Temperature (°C)</w:t>
                        </w:r>
                      </w:p>
                    </w:txbxContent>
                  </v:textbox>
                </v:rect>
                <v:shape id="Shape 47500" o:spid="_x0000_s1158" style="position:absolute;left:20974;top:25175;width:696;height:696;visibility:visible;mso-wrap-style:square;v-text-anchor:top" coordsize="69607,69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" path="m,l69607,r,69609l,69609,,e" fillcolor="#ed7d31" stroked="f" strokeweight="0">
                  <v:path arrowok="t" textboxrect="0,0,69607,69609"/>
                </v:shape>
                <v:rect id="Rectangle 1642" o:spid="_x0000_s1159" style="position:absolute;left:21976;top:24995;width:21536;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" filled="f" stroked="f">
                  <v:textbox inset="0,0,0,0">
                    <w:txbxContent>
                      <w:p w14:paraId="1F693FE8" w14:textId="77777777" w:rsidR="00CE41F1" w:rsidRDefault="00CE41F1">
                        <w:pPr>
                          <w:spacing w:after="160"/>
                          <w:ind w:left="0" w:right="0" w:firstLine="0"/>
                          <w:jc w:val="left"/>
                        </w:pPr>
                        <w:r>
                          <w:rPr>
                            <w:color w:val="595959"/>
                            <w:sz w:val="22"/>
                          </w:rPr>
                          <w:t>Dew Point Temperature (°C)</w:t>
                        </w:r>
                      </w:p>
                    </w:txbxContent>
                  </v:textbox>
                </v:rect>
                <v:shape id="Shape 47501" o:spid="_x0000_s1160" style="position:absolute;left:39305;top:25175;width:696;height:696;visibility:visible;mso-wrap-style:square;v-text-anchor:top" coordsize="69609,69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" path="m,l69609,r,69609l,69609,,e" fillcolor="#a5a5a5" stroked="f" strokeweight="0">
                  <v:path arrowok="t" textboxrect="0,0,69609,69609"/>
                </v:shape>
                <v:rect id="Rectangle 1644" o:spid="_x0000_s1161" style="position:absolute;left:40309;top:24995;width:16533;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" filled="f" stroked="f">
                  <v:textbox inset="0,0,0,0">
                    <w:txbxContent>
                      <w:p w14:paraId="6A565B2C" w14:textId="77777777" w:rsidR="00CE41F1" w:rsidRDefault="00CE41F1">
                        <w:pPr>
                          <w:spacing w:after="160"/>
                          <w:ind w:left="0" w:right="0" w:firstLine="0"/>
                          <w:jc w:val="left"/>
                        </w:pPr>
                        <w:r>
                          <w:rPr>
                            <w:color w:val="595959"/>
                            <w:sz w:val="22"/>
                          </w:rPr>
                          <w:t>Sky Temperature (°C)</w:t>
                        </w:r>
                      </w:p>
                    </w:txbxContent>
                  </v:textbox>
                </v:rect>
                <v:shape id="Shape 1645" o:spid="_x0000_s1162" style="position:absolute;width:56241;height:27432;visibility:visible;mso-wrap-style:square;v-text-anchor:top" coordsize="5624195,27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" path="m,2743200r5624195,l5624195,,,,,2743200xe" filled="f">
                  <v:path arrowok="t" textboxrect="0,0,5624195,2743200"/>
                </v:shape>
                <w10:anchorlock/>
              </v:group>
            </w:pict>
          </mc:Fallback>
        </mc:AlternateContent>
      </w:r>
    </w:p>
    <w:p w14:paraId="6A68AA6E" w14:textId="77777777" w:rsidR="00785F8C" w:rsidRPr="001437F8" w:rsidRDefault="00CE41F1" w:rsidP="001B4D42">
      <w:pPr>
        <w:spacing w:after="0" w:line="360" w:lineRule="auto"/>
        <w:ind w:left="0" w:right="456" w:firstLine="0"/>
        <w:jc w:val="right"/>
      </w:pPr>
      <w:r w:rsidRPr="001437F8">
        <w:rPr>
          <w:b/>
        </w:rPr>
        <w:t xml:space="preserve">Figure 5: Average Temperature measurements in different months in Australia </w:t>
      </w:r>
    </w:p>
    <w:p w14:paraId="4C5F1EC5" w14:textId="77777777" w:rsidR="00785F8C" w:rsidRPr="001437F8" w:rsidRDefault="00785F8C" w:rsidP="001B4D42">
      <w:pPr>
        <w:spacing w:line="360" w:lineRule="auto"/>
        <w:sectPr w:rsidR="00785F8C" w:rsidRPr="001437F8">
          <w:pgSz w:w="11906" w:h="16838"/>
          <w:pgMar w:top="1462" w:right="1435" w:bottom="1516" w:left="1440" w:header="720" w:footer="720" w:gutter="0"/>
          <w:cols w:space="720"/>
        </w:sectPr>
      </w:pPr>
    </w:p>
    <w:p w14:paraId="782C391D" w14:textId="77777777" w:rsidR="00785F8C" w:rsidRPr="001437F8" w:rsidRDefault="00CE41F1" w:rsidP="001B4D42">
      <w:pPr>
        <w:spacing w:after="243" w:line="360" w:lineRule="auto"/>
        <w:ind w:left="0" w:right="-162" w:firstLine="0"/>
        <w:jc w:val="left"/>
      </w:pPr>
      <w:r w:rsidRPr="001437F8">
        <w:rPr>
          <w:rFonts w:eastAsia="Calibri"/>
          <w:noProof/>
          <w:sz w:val="22"/>
          <w:lang w:val="en-US" w:eastAsia="en-US"/>
        </w:rPr>
        <w:lastRenderedPageBreak/>
        <mc:AlternateContent>
          <mc:Choice Requires="wpg">
            <w:drawing>
              <wp:inline distT="0" distB="0" distL="0" distR="0" wp14:anchorId="61A33AF7" wp14:editId="4E1A08F8">
                <wp:extent cx="8966645" cy="5016192"/>
                <wp:effectExtent l="0" t="0" r="0" b="0"/>
                <wp:docPr id="39699" name="Group 39699"/>
                <wp:cNvGraphicFramePr/>
                <a:graphic xmlns:a="http://schemas.openxmlformats.org/drawingml/2006/main">
                  <a:graphicData uri="http://schemas.microsoft.com/office/word/2010/wordprocessingGroup">
                    <wpg:wgp>
                      <wpg:cNvGrpSpPr/>
                      <wpg:grpSpPr>
                        <a:xfrm>
                          <a:off x="0" y="0"/>
                          <a:ext cx="8966645" cy="5016192"/>
                          <a:chOff x="0" y="0"/>
                          <a:chExt cx="8966645" cy="5016192"/>
                        </a:xfrm>
                      </wpg:grpSpPr>
                      <wps:wsp>
                        <wps:cNvPr id="1650" name="Rectangle 1650"/>
                        <wps:cNvSpPr/>
                        <wps:spPr>
                          <a:xfrm>
                            <a:off x="8934958" y="4620514"/>
                            <a:ext cx="42144" cy="189937"/>
                          </a:xfrm>
                          <a:prstGeom prst="rect">
                            <a:avLst/>
                          </a:prstGeom>
                          <a:ln>
                            <a:noFill/>
                          </a:ln>
                        </wps:spPr>
                        <wps:txbx>
                          <w:txbxContent>
                            <w:p w14:paraId="7DC46DD9" w14:textId="77777777" w:rsidR="00CE41F1" w:rsidRDefault="00CE41F1">
                              <w:pPr>
                                <w:spacing w:after="160"/>
                                <w:ind w:left="0" w:right="0" w:firstLine="0"/>
                                <w:jc w:val="left"/>
                              </w:pPr>
                              <w:r>
                                <w:rPr>
                                  <w:rFonts w:ascii="Calibri" w:eastAsia="Calibri" w:hAnsi="Calibri" w:cs="Calibri"/>
                                  <w:sz w:val="22"/>
                                </w:rPr>
                                <w:t xml:space="preserve"> </w:t>
                              </w:r>
                            </w:p>
                          </w:txbxContent>
                        </wps:txbx>
                        <wps:bodyPr horzOverflow="overflow" vert="horz" lIns="0" tIns="0" rIns="0" bIns="0" rtlCol="0">
                          <a:noAutofit/>
                        </wps:bodyPr>
                      </wps:wsp>
                      <wps:wsp>
                        <wps:cNvPr id="1651" name="Rectangle 1651"/>
                        <wps:cNvSpPr/>
                        <wps:spPr>
                          <a:xfrm>
                            <a:off x="2810891" y="4880014"/>
                            <a:ext cx="624089" cy="181116"/>
                          </a:xfrm>
                          <a:prstGeom prst="rect">
                            <a:avLst/>
                          </a:prstGeom>
                          <a:ln>
                            <a:noFill/>
                          </a:ln>
                        </wps:spPr>
                        <wps:txbx>
                          <w:txbxContent>
                            <w:p w14:paraId="51BAA004" w14:textId="77777777" w:rsidR="00CE41F1" w:rsidRDefault="00CE41F1">
                              <w:pPr>
                                <w:spacing w:after="160"/>
                                <w:ind w:left="0" w:right="0" w:firstLine="0"/>
                                <w:jc w:val="left"/>
                              </w:pPr>
                              <w:r>
                                <w:rPr>
                                  <w:b/>
                                </w:rPr>
                                <w:t xml:space="preserve">Figure </w:t>
                              </w:r>
                            </w:p>
                          </w:txbxContent>
                        </wps:txbx>
                        <wps:bodyPr horzOverflow="overflow" vert="horz" lIns="0" tIns="0" rIns="0" bIns="0" rtlCol="0">
                          <a:noAutofit/>
                        </wps:bodyPr>
                      </wps:wsp>
                      <wps:wsp>
                        <wps:cNvPr id="1652" name="Rectangle 1652"/>
                        <wps:cNvSpPr/>
                        <wps:spPr>
                          <a:xfrm>
                            <a:off x="3280283" y="4880014"/>
                            <a:ext cx="101346" cy="181116"/>
                          </a:xfrm>
                          <a:prstGeom prst="rect">
                            <a:avLst/>
                          </a:prstGeom>
                          <a:ln>
                            <a:noFill/>
                          </a:ln>
                        </wps:spPr>
                        <wps:txbx>
                          <w:txbxContent>
                            <w:p w14:paraId="4557CC04" w14:textId="77777777" w:rsidR="00CE41F1" w:rsidRDefault="00CE41F1">
                              <w:pPr>
                                <w:spacing w:after="160"/>
                                <w:ind w:left="0" w:right="0" w:firstLine="0"/>
                                <w:jc w:val="left"/>
                              </w:pPr>
                              <w:r>
                                <w:rPr>
                                  <w:b/>
                                </w:rPr>
                                <w:t>6</w:t>
                              </w:r>
                            </w:p>
                          </w:txbxContent>
                        </wps:txbx>
                        <wps:bodyPr horzOverflow="overflow" vert="horz" lIns="0" tIns="0" rIns="0" bIns="0" rtlCol="0">
                          <a:noAutofit/>
                        </wps:bodyPr>
                      </wps:wsp>
                      <wps:wsp>
                        <wps:cNvPr id="1653" name="Rectangle 1653"/>
                        <wps:cNvSpPr/>
                        <wps:spPr>
                          <a:xfrm>
                            <a:off x="3356483" y="4880014"/>
                            <a:ext cx="50673" cy="181116"/>
                          </a:xfrm>
                          <a:prstGeom prst="rect">
                            <a:avLst/>
                          </a:prstGeom>
                          <a:ln>
                            <a:noFill/>
                          </a:ln>
                        </wps:spPr>
                        <wps:txbx>
                          <w:txbxContent>
                            <w:p w14:paraId="66ABF580"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wps:wsp>
                        <wps:cNvPr id="1654" name="Rectangle 1654"/>
                        <wps:cNvSpPr/>
                        <wps:spPr>
                          <a:xfrm>
                            <a:off x="3394583" y="4880014"/>
                            <a:ext cx="3535760" cy="181116"/>
                          </a:xfrm>
                          <a:prstGeom prst="rect">
                            <a:avLst/>
                          </a:prstGeom>
                          <a:ln>
                            <a:noFill/>
                          </a:ln>
                        </wps:spPr>
                        <wps:txbx>
                          <w:txbxContent>
                            <w:p w14:paraId="16B3B389" w14:textId="77777777" w:rsidR="00CE41F1" w:rsidRDefault="00CE41F1">
                              <w:pPr>
                                <w:spacing w:after="160"/>
                                <w:ind w:left="0" w:right="0" w:firstLine="0"/>
                                <w:jc w:val="left"/>
                              </w:pPr>
                              <w:r>
                                <w:rPr>
                                  <w:b/>
                                </w:rPr>
                                <w:t>Average Climate Conditions of Australia</w:t>
                              </w:r>
                            </w:p>
                          </w:txbxContent>
                        </wps:txbx>
                        <wps:bodyPr horzOverflow="overflow" vert="horz" lIns="0" tIns="0" rIns="0" bIns="0" rtlCol="0">
                          <a:noAutofit/>
                        </wps:bodyPr>
                      </wps:wsp>
                      <wps:wsp>
                        <wps:cNvPr id="1655" name="Rectangle 1655"/>
                        <wps:cNvSpPr/>
                        <wps:spPr>
                          <a:xfrm>
                            <a:off x="6054218" y="4880014"/>
                            <a:ext cx="50673" cy="181116"/>
                          </a:xfrm>
                          <a:prstGeom prst="rect">
                            <a:avLst/>
                          </a:prstGeom>
                          <a:ln>
                            <a:noFill/>
                          </a:ln>
                        </wps:spPr>
                        <wps:txbx>
                          <w:txbxContent>
                            <w:p w14:paraId="6F20C874"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wps:wsp>
                        <wps:cNvPr id="1659" name="Shape 1659"/>
                        <wps:cNvSpPr/>
                        <wps:spPr>
                          <a:xfrm>
                            <a:off x="440817" y="3209544"/>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660" name="Shape 1660"/>
                        <wps:cNvSpPr/>
                        <wps:spPr>
                          <a:xfrm>
                            <a:off x="440817" y="2827020"/>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661" name="Shape 1661"/>
                        <wps:cNvSpPr/>
                        <wps:spPr>
                          <a:xfrm>
                            <a:off x="440817" y="2444496"/>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662" name="Shape 1662"/>
                        <wps:cNvSpPr/>
                        <wps:spPr>
                          <a:xfrm>
                            <a:off x="440817" y="2060448"/>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663" name="Shape 1663"/>
                        <wps:cNvSpPr/>
                        <wps:spPr>
                          <a:xfrm>
                            <a:off x="440817" y="1677924"/>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664" name="Shape 1664"/>
                        <wps:cNvSpPr/>
                        <wps:spPr>
                          <a:xfrm>
                            <a:off x="440817" y="1295400"/>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665" name="Shape 1665"/>
                        <wps:cNvSpPr/>
                        <wps:spPr>
                          <a:xfrm>
                            <a:off x="440817" y="912876"/>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666" name="Shape 1666"/>
                        <wps:cNvSpPr/>
                        <wps:spPr>
                          <a:xfrm>
                            <a:off x="440817" y="530352"/>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667" name="Shape 1667"/>
                        <wps:cNvSpPr/>
                        <wps:spPr>
                          <a:xfrm>
                            <a:off x="440817" y="147955"/>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47541" name="Shape 47541"/>
                        <wps:cNvSpPr/>
                        <wps:spPr>
                          <a:xfrm>
                            <a:off x="8148828" y="3422904"/>
                            <a:ext cx="57912" cy="168783"/>
                          </a:xfrm>
                          <a:custGeom>
                            <a:avLst/>
                            <a:gdLst/>
                            <a:ahLst/>
                            <a:cxnLst/>
                            <a:rect l="0" t="0" r="0" b="0"/>
                            <a:pathLst>
                              <a:path w="57912" h="168783">
                                <a:moveTo>
                                  <a:pt x="0" y="0"/>
                                </a:moveTo>
                                <a:lnTo>
                                  <a:pt x="57912" y="0"/>
                                </a:lnTo>
                                <a:lnTo>
                                  <a:pt x="57912" y="168783"/>
                                </a:lnTo>
                                <a:lnTo>
                                  <a:pt x="0" y="168783"/>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42" name="Shape 47542"/>
                        <wps:cNvSpPr/>
                        <wps:spPr>
                          <a:xfrm>
                            <a:off x="504444" y="3418332"/>
                            <a:ext cx="56388" cy="173355"/>
                          </a:xfrm>
                          <a:custGeom>
                            <a:avLst/>
                            <a:gdLst/>
                            <a:ahLst/>
                            <a:cxnLst/>
                            <a:rect l="0" t="0" r="0" b="0"/>
                            <a:pathLst>
                              <a:path w="56388" h="173355">
                                <a:moveTo>
                                  <a:pt x="0" y="0"/>
                                </a:moveTo>
                                <a:lnTo>
                                  <a:pt x="56388" y="0"/>
                                </a:lnTo>
                                <a:lnTo>
                                  <a:pt x="56388" y="173355"/>
                                </a:lnTo>
                                <a:lnTo>
                                  <a:pt x="0" y="173355"/>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43" name="Shape 47543"/>
                        <wps:cNvSpPr/>
                        <wps:spPr>
                          <a:xfrm>
                            <a:off x="7453884" y="3398520"/>
                            <a:ext cx="57912" cy="193167"/>
                          </a:xfrm>
                          <a:custGeom>
                            <a:avLst/>
                            <a:gdLst/>
                            <a:ahLst/>
                            <a:cxnLst/>
                            <a:rect l="0" t="0" r="0" b="0"/>
                            <a:pathLst>
                              <a:path w="57912" h="193167">
                                <a:moveTo>
                                  <a:pt x="0" y="0"/>
                                </a:moveTo>
                                <a:lnTo>
                                  <a:pt x="57912" y="0"/>
                                </a:lnTo>
                                <a:lnTo>
                                  <a:pt x="57912" y="193167"/>
                                </a:lnTo>
                                <a:lnTo>
                                  <a:pt x="0" y="193167"/>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44" name="Shape 47544"/>
                        <wps:cNvSpPr/>
                        <wps:spPr>
                          <a:xfrm>
                            <a:off x="1199388" y="3371088"/>
                            <a:ext cx="56388" cy="220599"/>
                          </a:xfrm>
                          <a:custGeom>
                            <a:avLst/>
                            <a:gdLst/>
                            <a:ahLst/>
                            <a:cxnLst/>
                            <a:rect l="0" t="0" r="0" b="0"/>
                            <a:pathLst>
                              <a:path w="56388" h="220599">
                                <a:moveTo>
                                  <a:pt x="0" y="0"/>
                                </a:moveTo>
                                <a:lnTo>
                                  <a:pt x="56388" y="0"/>
                                </a:lnTo>
                                <a:lnTo>
                                  <a:pt x="56388" y="220599"/>
                                </a:lnTo>
                                <a:lnTo>
                                  <a:pt x="0" y="220599"/>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45" name="Shape 47545"/>
                        <wps:cNvSpPr/>
                        <wps:spPr>
                          <a:xfrm>
                            <a:off x="6758940" y="3336036"/>
                            <a:ext cx="57912" cy="255651"/>
                          </a:xfrm>
                          <a:custGeom>
                            <a:avLst/>
                            <a:gdLst/>
                            <a:ahLst/>
                            <a:cxnLst/>
                            <a:rect l="0" t="0" r="0" b="0"/>
                            <a:pathLst>
                              <a:path w="57912" h="255651">
                                <a:moveTo>
                                  <a:pt x="0" y="0"/>
                                </a:moveTo>
                                <a:lnTo>
                                  <a:pt x="57912" y="0"/>
                                </a:lnTo>
                                <a:lnTo>
                                  <a:pt x="57912" y="255651"/>
                                </a:lnTo>
                                <a:lnTo>
                                  <a:pt x="0" y="255651"/>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46" name="Shape 47546"/>
                        <wps:cNvSpPr/>
                        <wps:spPr>
                          <a:xfrm>
                            <a:off x="1894332" y="3308604"/>
                            <a:ext cx="56388" cy="283083"/>
                          </a:xfrm>
                          <a:custGeom>
                            <a:avLst/>
                            <a:gdLst/>
                            <a:ahLst/>
                            <a:cxnLst/>
                            <a:rect l="0" t="0" r="0" b="0"/>
                            <a:pathLst>
                              <a:path w="56388" h="283083">
                                <a:moveTo>
                                  <a:pt x="0" y="0"/>
                                </a:moveTo>
                                <a:lnTo>
                                  <a:pt x="56388" y="0"/>
                                </a:lnTo>
                                <a:lnTo>
                                  <a:pt x="56388" y="283083"/>
                                </a:lnTo>
                                <a:lnTo>
                                  <a:pt x="0" y="283083"/>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47" name="Shape 47547"/>
                        <wps:cNvSpPr/>
                        <wps:spPr>
                          <a:xfrm>
                            <a:off x="6063996" y="3272028"/>
                            <a:ext cx="57912" cy="319659"/>
                          </a:xfrm>
                          <a:custGeom>
                            <a:avLst/>
                            <a:gdLst/>
                            <a:ahLst/>
                            <a:cxnLst/>
                            <a:rect l="0" t="0" r="0" b="0"/>
                            <a:pathLst>
                              <a:path w="57912" h="319659">
                                <a:moveTo>
                                  <a:pt x="0" y="0"/>
                                </a:moveTo>
                                <a:lnTo>
                                  <a:pt x="57912" y="0"/>
                                </a:lnTo>
                                <a:lnTo>
                                  <a:pt x="57912" y="319659"/>
                                </a:lnTo>
                                <a:lnTo>
                                  <a:pt x="0" y="319659"/>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48" name="Shape 47548"/>
                        <wps:cNvSpPr/>
                        <wps:spPr>
                          <a:xfrm>
                            <a:off x="2589276" y="3258312"/>
                            <a:ext cx="56388" cy="333375"/>
                          </a:xfrm>
                          <a:custGeom>
                            <a:avLst/>
                            <a:gdLst/>
                            <a:ahLst/>
                            <a:cxnLst/>
                            <a:rect l="0" t="0" r="0" b="0"/>
                            <a:pathLst>
                              <a:path w="56388" h="333375">
                                <a:moveTo>
                                  <a:pt x="0" y="0"/>
                                </a:moveTo>
                                <a:lnTo>
                                  <a:pt x="56388" y="0"/>
                                </a:lnTo>
                                <a:lnTo>
                                  <a:pt x="56388" y="333375"/>
                                </a:lnTo>
                                <a:lnTo>
                                  <a:pt x="0" y="333375"/>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49" name="Shape 47549"/>
                        <wps:cNvSpPr/>
                        <wps:spPr>
                          <a:xfrm>
                            <a:off x="5369052" y="3206496"/>
                            <a:ext cx="57912" cy="385191"/>
                          </a:xfrm>
                          <a:custGeom>
                            <a:avLst/>
                            <a:gdLst/>
                            <a:ahLst/>
                            <a:cxnLst/>
                            <a:rect l="0" t="0" r="0" b="0"/>
                            <a:pathLst>
                              <a:path w="57912" h="385191">
                                <a:moveTo>
                                  <a:pt x="0" y="0"/>
                                </a:moveTo>
                                <a:lnTo>
                                  <a:pt x="57912" y="0"/>
                                </a:lnTo>
                                <a:lnTo>
                                  <a:pt x="57912" y="385191"/>
                                </a:lnTo>
                                <a:lnTo>
                                  <a:pt x="0" y="385191"/>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50" name="Shape 47550"/>
                        <wps:cNvSpPr/>
                        <wps:spPr>
                          <a:xfrm>
                            <a:off x="3284220" y="3162300"/>
                            <a:ext cx="56388" cy="429387"/>
                          </a:xfrm>
                          <a:custGeom>
                            <a:avLst/>
                            <a:gdLst/>
                            <a:ahLst/>
                            <a:cxnLst/>
                            <a:rect l="0" t="0" r="0" b="0"/>
                            <a:pathLst>
                              <a:path w="56388" h="429387">
                                <a:moveTo>
                                  <a:pt x="0" y="0"/>
                                </a:moveTo>
                                <a:lnTo>
                                  <a:pt x="56388" y="0"/>
                                </a:lnTo>
                                <a:lnTo>
                                  <a:pt x="56388" y="429387"/>
                                </a:lnTo>
                                <a:lnTo>
                                  <a:pt x="0" y="429387"/>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51" name="Shape 47551"/>
                        <wps:cNvSpPr/>
                        <wps:spPr>
                          <a:xfrm>
                            <a:off x="4674108" y="3153156"/>
                            <a:ext cx="57912" cy="438531"/>
                          </a:xfrm>
                          <a:custGeom>
                            <a:avLst/>
                            <a:gdLst/>
                            <a:ahLst/>
                            <a:cxnLst/>
                            <a:rect l="0" t="0" r="0" b="0"/>
                            <a:pathLst>
                              <a:path w="57912" h="438531">
                                <a:moveTo>
                                  <a:pt x="0" y="0"/>
                                </a:moveTo>
                                <a:lnTo>
                                  <a:pt x="57912" y="0"/>
                                </a:lnTo>
                                <a:lnTo>
                                  <a:pt x="57912" y="438531"/>
                                </a:lnTo>
                                <a:lnTo>
                                  <a:pt x="0" y="438531"/>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52" name="Shape 47552"/>
                        <wps:cNvSpPr/>
                        <wps:spPr>
                          <a:xfrm>
                            <a:off x="3979164" y="3119628"/>
                            <a:ext cx="57912" cy="472059"/>
                          </a:xfrm>
                          <a:custGeom>
                            <a:avLst/>
                            <a:gdLst/>
                            <a:ahLst/>
                            <a:cxnLst/>
                            <a:rect l="0" t="0" r="0" b="0"/>
                            <a:pathLst>
                              <a:path w="57912" h="472059">
                                <a:moveTo>
                                  <a:pt x="0" y="0"/>
                                </a:moveTo>
                                <a:lnTo>
                                  <a:pt x="57912" y="0"/>
                                </a:lnTo>
                                <a:lnTo>
                                  <a:pt x="57912" y="472059"/>
                                </a:lnTo>
                                <a:lnTo>
                                  <a:pt x="0" y="472059"/>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47553" name="Shape 47553"/>
                        <wps:cNvSpPr/>
                        <wps:spPr>
                          <a:xfrm>
                            <a:off x="577596" y="3208020"/>
                            <a:ext cx="56388" cy="383667"/>
                          </a:xfrm>
                          <a:custGeom>
                            <a:avLst/>
                            <a:gdLst/>
                            <a:ahLst/>
                            <a:cxnLst/>
                            <a:rect l="0" t="0" r="0" b="0"/>
                            <a:pathLst>
                              <a:path w="56388" h="383667">
                                <a:moveTo>
                                  <a:pt x="0" y="0"/>
                                </a:moveTo>
                                <a:lnTo>
                                  <a:pt x="56388" y="0"/>
                                </a:lnTo>
                                <a:lnTo>
                                  <a:pt x="56388" y="383667"/>
                                </a:lnTo>
                                <a:lnTo>
                                  <a:pt x="0" y="383667"/>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54" name="Shape 47554"/>
                        <wps:cNvSpPr/>
                        <wps:spPr>
                          <a:xfrm>
                            <a:off x="8221981" y="3203448"/>
                            <a:ext cx="57912" cy="388239"/>
                          </a:xfrm>
                          <a:custGeom>
                            <a:avLst/>
                            <a:gdLst/>
                            <a:ahLst/>
                            <a:cxnLst/>
                            <a:rect l="0" t="0" r="0" b="0"/>
                            <a:pathLst>
                              <a:path w="57912" h="388239">
                                <a:moveTo>
                                  <a:pt x="0" y="0"/>
                                </a:moveTo>
                                <a:lnTo>
                                  <a:pt x="57912" y="0"/>
                                </a:lnTo>
                                <a:lnTo>
                                  <a:pt x="57912" y="388239"/>
                                </a:lnTo>
                                <a:lnTo>
                                  <a:pt x="0" y="388239"/>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55" name="Shape 47555"/>
                        <wps:cNvSpPr/>
                        <wps:spPr>
                          <a:xfrm>
                            <a:off x="1272540" y="3185160"/>
                            <a:ext cx="56388" cy="406527"/>
                          </a:xfrm>
                          <a:custGeom>
                            <a:avLst/>
                            <a:gdLst/>
                            <a:ahLst/>
                            <a:cxnLst/>
                            <a:rect l="0" t="0" r="0" b="0"/>
                            <a:pathLst>
                              <a:path w="56388" h="406527">
                                <a:moveTo>
                                  <a:pt x="0" y="0"/>
                                </a:moveTo>
                                <a:lnTo>
                                  <a:pt x="56388" y="0"/>
                                </a:lnTo>
                                <a:lnTo>
                                  <a:pt x="56388" y="406527"/>
                                </a:lnTo>
                                <a:lnTo>
                                  <a:pt x="0" y="406527"/>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56" name="Shape 47556"/>
                        <wps:cNvSpPr/>
                        <wps:spPr>
                          <a:xfrm>
                            <a:off x="7527036" y="3029712"/>
                            <a:ext cx="57912" cy="561975"/>
                          </a:xfrm>
                          <a:custGeom>
                            <a:avLst/>
                            <a:gdLst/>
                            <a:ahLst/>
                            <a:cxnLst/>
                            <a:rect l="0" t="0" r="0" b="0"/>
                            <a:pathLst>
                              <a:path w="57912" h="561975">
                                <a:moveTo>
                                  <a:pt x="0" y="0"/>
                                </a:moveTo>
                                <a:lnTo>
                                  <a:pt x="57912" y="0"/>
                                </a:lnTo>
                                <a:lnTo>
                                  <a:pt x="57912" y="561975"/>
                                </a:lnTo>
                                <a:lnTo>
                                  <a:pt x="0" y="561975"/>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57" name="Shape 47557"/>
                        <wps:cNvSpPr/>
                        <wps:spPr>
                          <a:xfrm>
                            <a:off x="1967484" y="2977896"/>
                            <a:ext cx="56388" cy="613791"/>
                          </a:xfrm>
                          <a:custGeom>
                            <a:avLst/>
                            <a:gdLst/>
                            <a:ahLst/>
                            <a:cxnLst/>
                            <a:rect l="0" t="0" r="0" b="0"/>
                            <a:pathLst>
                              <a:path w="56388" h="613791">
                                <a:moveTo>
                                  <a:pt x="0" y="0"/>
                                </a:moveTo>
                                <a:lnTo>
                                  <a:pt x="56388" y="0"/>
                                </a:lnTo>
                                <a:lnTo>
                                  <a:pt x="56388" y="613791"/>
                                </a:lnTo>
                                <a:lnTo>
                                  <a:pt x="0" y="613791"/>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58" name="Shape 47558"/>
                        <wps:cNvSpPr/>
                        <wps:spPr>
                          <a:xfrm>
                            <a:off x="6832093" y="2955036"/>
                            <a:ext cx="57912" cy="636651"/>
                          </a:xfrm>
                          <a:custGeom>
                            <a:avLst/>
                            <a:gdLst/>
                            <a:ahLst/>
                            <a:cxnLst/>
                            <a:rect l="0" t="0" r="0" b="0"/>
                            <a:pathLst>
                              <a:path w="57912" h="636651">
                                <a:moveTo>
                                  <a:pt x="0" y="0"/>
                                </a:moveTo>
                                <a:lnTo>
                                  <a:pt x="57912" y="0"/>
                                </a:lnTo>
                                <a:lnTo>
                                  <a:pt x="57912" y="636651"/>
                                </a:lnTo>
                                <a:lnTo>
                                  <a:pt x="0" y="636651"/>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59" name="Shape 47559"/>
                        <wps:cNvSpPr/>
                        <wps:spPr>
                          <a:xfrm>
                            <a:off x="5442204" y="2898648"/>
                            <a:ext cx="57912" cy="693039"/>
                          </a:xfrm>
                          <a:custGeom>
                            <a:avLst/>
                            <a:gdLst/>
                            <a:ahLst/>
                            <a:cxnLst/>
                            <a:rect l="0" t="0" r="0" b="0"/>
                            <a:pathLst>
                              <a:path w="57912" h="693039">
                                <a:moveTo>
                                  <a:pt x="0" y="0"/>
                                </a:moveTo>
                                <a:lnTo>
                                  <a:pt x="57912" y="0"/>
                                </a:lnTo>
                                <a:lnTo>
                                  <a:pt x="57912" y="693039"/>
                                </a:lnTo>
                                <a:lnTo>
                                  <a:pt x="0" y="693039"/>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60" name="Shape 47560"/>
                        <wps:cNvSpPr/>
                        <wps:spPr>
                          <a:xfrm>
                            <a:off x="6137148" y="2871216"/>
                            <a:ext cx="57912" cy="720471"/>
                          </a:xfrm>
                          <a:custGeom>
                            <a:avLst/>
                            <a:gdLst/>
                            <a:ahLst/>
                            <a:cxnLst/>
                            <a:rect l="0" t="0" r="0" b="0"/>
                            <a:pathLst>
                              <a:path w="57912" h="720471">
                                <a:moveTo>
                                  <a:pt x="0" y="0"/>
                                </a:moveTo>
                                <a:lnTo>
                                  <a:pt x="57912" y="0"/>
                                </a:lnTo>
                                <a:lnTo>
                                  <a:pt x="57912" y="720471"/>
                                </a:lnTo>
                                <a:lnTo>
                                  <a:pt x="0" y="720471"/>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61" name="Shape 47561"/>
                        <wps:cNvSpPr/>
                        <wps:spPr>
                          <a:xfrm>
                            <a:off x="4747260" y="2868168"/>
                            <a:ext cx="56388" cy="723519"/>
                          </a:xfrm>
                          <a:custGeom>
                            <a:avLst/>
                            <a:gdLst/>
                            <a:ahLst/>
                            <a:cxnLst/>
                            <a:rect l="0" t="0" r="0" b="0"/>
                            <a:pathLst>
                              <a:path w="56388" h="723519">
                                <a:moveTo>
                                  <a:pt x="0" y="0"/>
                                </a:moveTo>
                                <a:lnTo>
                                  <a:pt x="56388" y="0"/>
                                </a:lnTo>
                                <a:lnTo>
                                  <a:pt x="56388" y="723519"/>
                                </a:lnTo>
                                <a:lnTo>
                                  <a:pt x="0" y="723519"/>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62" name="Shape 47562"/>
                        <wps:cNvSpPr/>
                        <wps:spPr>
                          <a:xfrm>
                            <a:off x="2662428" y="2827020"/>
                            <a:ext cx="56388" cy="764667"/>
                          </a:xfrm>
                          <a:custGeom>
                            <a:avLst/>
                            <a:gdLst/>
                            <a:ahLst/>
                            <a:cxnLst/>
                            <a:rect l="0" t="0" r="0" b="0"/>
                            <a:pathLst>
                              <a:path w="56388" h="764667">
                                <a:moveTo>
                                  <a:pt x="0" y="0"/>
                                </a:moveTo>
                                <a:lnTo>
                                  <a:pt x="56388" y="0"/>
                                </a:lnTo>
                                <a:lnTo>
                                  <a:pt x="56388" y="764667"/>
                                </a:lnTo>
                                <a:lnTo>
                                  <a:pt x="0" y="764667"/>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63" name="Shape 47563"/>
                        <wps:cNvSpPr/>
                        <wps:spPr>
                          <a:xfrm>
                            <a:off x="4052316" y="2767584"/>
                            <a:ext cx="56388" cy="824103"/>
                          </a:xfrm>
                          <a:custGeom>
                            <a:avLst/>
                            <a:gdLst/>
                            <a:ahLst/>
                            <a:cxnLst/>
                            <a:rect l="0" t="0" r="0" b="0"/>
                            <a:pathLst>
                              <a:path w="56388" h="824103">
                                <a:moveTo>
                                  <a:pt x="0" y="0"/>
                                </a:moveTo>
                                <a:lnTo>
                                  <a:pt x="56388" y="0"/>
                                </a:lnTo>
                                <a:lnTo>
                                  <a:pt x="56388" y="824103"/>
                                </a:lnTo>
                                <a:lnTo>
                                  <a:pt x="0" y="824103"/>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64" name="Shape 47564"/>
                        <wps:cNvSpPr/>
                        <wps:spPr>
                          <a:xfrm>
                            <a:off x="3357372" y="2743200"/>
                            <a:ext cx="56388" cy="848487"/>
                          </a:xfrm>
                          <a:custGeom>
                            <a:avLst/>
                            <a:gdLst/>
                            <a:ahLst/>
                            <a:cxnLst/>
                            <a:rect l="0" t="0" r="0" b="0"/>
                            <a:pathLst>
                              <a:path w="56388" h="848487">
                                <a:moveTo>
                                  <a:pt x="0" y="0"/>
                                </a:moveTo>
                                <a:lnTo>
                                  <a:pt x="56388" y="0"/>
                                </a:lnTo>
                                <a:lnTo>
                                  <a:pt x="56388" y="848487"/>
                                </a:lnTo>
                                <a:lnTo>
                                  <a:pt x="0" y="848487"/>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47565" name="Shape 47565"/>
                        <wps:cNvSpPr/>
                        <wps:spPr>
                          <a:xfrm>
                            <a:off x="4820412" y="3099816"/>
                            <a:ext cx="56388" cy="491871"/>
                          </a:xfrm>
                          <a:custGeom>
                            <a:avLst/>
                            <a:gdLst/>
                            <a:ahLst/>
                            <a:cxnLst/>
                            <a:rect l="0" t="0" r="0" b="0"/>
                            <a:pathLst>
                              <a:path w="56388" h="491871">
                                <a:moveTo>
                                  <a:pt x="0" y="0"/>
                                </a:moveTo>
                                <a:lnTo>
                                  <a:pt x="56388" y="0"/>
                                </a:lnTo>
                                <a:lnTo>
                                  <a:pt x="56388" y="491871"/>
                                </a:lnTo>
                                <a:lnTo>
                                  <a:pt x="0" y="491871"/>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66" name="Shape 47566"/>
                        <wps:cNvSpPr/>
                        <wps:spPr>
                          <a:xfrm>
                            <a:off x="4125468" y="3083052"/>
                            <a:ext cx="56388" cy="508635"/>
                          </a:xfrm>
                          <a:custGeom>
                            <a:avLst/>
                            <a:gdLst/>
                            <a:ahLst/>
                            <a:cxnLst/>
                            <a:rect l="0" t="0" r="0" b="0"/>
                            <a:pathLst>
                              <a:path w="56388" h="508635">
                                <a:moveTo>
                                  <a:pt x="0" y="0"/>
                                </a:moveTo>
                                <a:lnTo>
                                  <a:pt x="56388" y="0"/>
                                </a:lnTo>
                                <a:lnTo>
                                  <a:pt x="56388" y="508635"/>
                                </a:lnTo>
                                <a:lnTo>
                                  <a:pt x="0" y="508635"/>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67" name="Shape 47567"/>
                        <wps:cNvSpPr/>
                        <wps:spPr>
                          <a:xfrm>
                            <a:off x="3430524" y="3006852"/>
                            <a:ext cx="56388" cy="584835"/>
                          </a:xfrm>
                          <a:custGeom>
                            <a:avLst/>
                            <a:gdLst/>
                            <a:ahLst/>
                            <a:cxnLst/>
                            <a:rect l="0" t="0" r="0" b="0"/>
                            <a:pathLst>
                              <a:path w="56388" h="584835">
                                <a:moveTo>
                                  <a:pt x="0" y="0"/>
                                </a:moveTo>
                                <a:lnTo>
                                  <a:pt x="56388" y="0"/>
                                </a:lnTo>
                                <a:lnTo>
                                  <a:pt x="56388" y="584835"/>
                                </a:lnTo>
                                <a:lnTo>
                                  <a:pt x="0" y="584835"/>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68" name="Shape 47568"/>
                        <wps:cNvSpPr/>
                        <wps:spPr>
                          <a:xfrm>
                            <a:off x="5515356" y="2991612"/>
                            <a:ext cx="56388" cy="600075"/>
                          </a:xfrm>
                          <a:custGeom>
                            <a:avLst/>
                            <a:gdLst/>
                            <a:ahLst/>
                            <a:cxnLst/>
                            <a:rect l="0" t="0" r="0" b="0"/>
                            <a:pathLst>
                              <a:path w="56388" h="600075">
                                <a:moveTo>
                                  <a:pt x="0" y="0"/>
                                </a:moveTo>
                                <a:lnTo>
                                  <a:pt x="56388" y="0"/>
                                </a:lnTo>
                                <a:lnTo>
                                  <a:pt x="56388" y="600075"/>
                                </a:lnTo>
                                <a:lnTo>
                                  <a:pt x="0" y="600075"/>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69" name="Shape 47569"/>
                        <wps:cNvSpPr/>
                        <wps:spPr>
                          <a:xfrm>
                            <a:off x="2735580" y="2889504"/>
                            <a:ext cx="56388" cy="702183"/>
                          </a:xfrm>
                          <a:custGeom>
                            <a:avLst/>
                            <a:gdLst/>
                            <a:ahLst/>
                            <a:cxnLst/>
                            <a:rect l="0" t="0" r="0" b="0"/>
                            <a:pathLst>
                              <a:path w="56388" h="702183">
                                <a:moveTo>
                                  <a:pt x="0" y="0"/>
                                </a:moveTo>
                                <a:lnTo>
                                  <a:pt x="56388" y="0"/>
                                </a:lnTo>
                                <a:lnTo>
                                  <a:pt x="56388" y="702183"/>
                                </a:lnTo>
                                <a:lnTo>
                                  <a:pt x="0" y="702183"/>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70" name="Shape 47570"/>
                        <wps:cNvSpPr/>
                        <wps:spPr>
                          <a:xfrm>
                            <a:off x="1345692" y="2862072"/>
                            <a:ext cx="56388" cy="729615"/>
                          </a:xfrm>
                          <a:custGeom>
                            <a:avLst/>
                            <a:gdLst/>
                            <a:ahLst/>
                            <a:cxnLst/>
                            <a:rect l="0" t="0" r="0" b="0"/>
                            <a:pathLst>
                              <a:path w="56388" h="729615">
                                <a:moveTo>
                                  <a:pt x="0" y="0"/>
                                </a:moveTo>
                                <a:lnTo>
                                  <a:pt x="56388" y="0"/>
                                </a:lnTo>
                                <a:lnTo>
                                  <a:pt x="56388" y="729615"/>
                                </a:lnTo>
                                <a:lnTo>
                                  <a:pt x="0" y="729615"/>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71" name="Shape 47571"/>
                        <wps:cNvSpPr/>
                        <wps:spPr>
                          <a:xfrm>
                            <a:off x="6210300" y="2772156"/>
                            <a:ext cx="57912" cy="819531"/>
                          </a:xfrm>
                          <a:custGeom>
                            <a:avLst/>
                            <a:gdLst/>
                            <a:ahLst/>
                            <a:cxnLst/>
                            <a:rect l="0" t="0" r="0" b="0"/>
                            <a:pathLst>
                              <a:path w="57912" h="819531">
                                <a:moveTo>
                                  <a:pt x="0" y="0"/>
                                </a:moveTo>
                                <a:lnTo>
                                  <a:pt x="57912" y="0"/>
                                </a:lnTo>
                                <a:lnTo>
                                  <a:pt x="57912" y="819531"/>
                                </a:lnTo>
                                <a:lnTo>
                                  <a:pt x="0" y="819531"/>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72" name="Shape 47572"/>
                        <wps:cNvSpPr/>
                        <wps:spPr>
                          <a:xfrm>
                            <a:off x="2040636" y="2756916"/>
                            <a:ext cx="56388" cy="834771"/>
                          </a:xfrm>
                          <a:custGeom>
                            <a:avLst/>
                            <a:gdLst/>
                            <a:ahLst/>
                            <a:cxnLst/>
                            <a:rect l="0" t="0" r="0" b="0"/>
                            <a:pathLst>
                              <a:path w="56388" h="834771">
                                <a:moveTo>
                                  <a:pt x="0" y="0"/>
                                </a:moveTo>
                                <a:lnTo>
                                  <a:pt x="56388" y="0"/>
                                </a:lnTo>
                                <a:lnTo>
                                  <a:pt x="56388" y="834771"/>
                                </a:lnTo>
                                <a:lnTo>
                                  <a:pt x="0" y="834771"/>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73" name="Shape 47573"/>
                        <wps:cNvSpPr/>
                        <wps:spPr>
                          <a:xfrm>
                            <a:off x="649224" y="2740152"/>
                            <a:ext cx="57912" cy="851535"/>
                          </a:xfrm>
                          <a:custGeom>
                            <a:avLst/>
                            <a:gdLst/>
                            <a:ahLst/>
                            <a:cxnLst/>
                            <a:rect l="0" t="0" r="0" b="0"/>
                            <a:pathLst>
                              <a:path w="57912" h="851535">
                                <a:moveTo>
                                  <a:pt x="0" y="0"/>
                                </a:moveTo>
                                <a:lnTo>
                                  <a:pt x="57912" y="0"/>
                                </a:lnTo>
                                <a:lnTo>
                                  <a:pt x="57912" y="851535"/>
                                </a:lnTo>
                                <a:lnTo>
                                  <a:pt x="0" y="851535"/>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74" name="Shape 47574"/>
                        <wps:cNvSpPr/>
                        <wps:spPr>
                          <a:xfrm>
                            <a:off x="8295132" y="2612136"/>
                            <a:ext cx="57912" cy="979551"/>
                          </a:xfrm>
                          <a:custGeom>
                            <a:avLst/>
                            <a:gdLst/>
                            <a:ahLst/>
                            <a:cxnLst/>
                            <a:rect l="0" t="0" r="0" b="0"/>
                            <a:pathLst>
                              <a:path w="57912" h="979551">
                                <a:moveTo>
                                  <a:pt x="0" y="0"/>
                                </a:moveTo>
                                <a:lnTo>
                                  <a:pt x="57912" y="0"/>
                                </a:lnTo>
                                <a:lnTo>
                                  <a:pt x="57912" y="979551"/>
                                </a:lnTo>
                                <a:lnTo>
                                  <a:pt x="0" y="979551"/>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75" name="Shape 47575"/>
                        <wps:cNvSpPr/>
                        <wps:spPr>
                          <a:xfrm>
                            <a:off x="6905244" y="2508504"/>
                            <a:ext cx="57913" cy="1083183"/>
                          </a:xfrm>
                          <a:custGeom>
                            <a:avLst/>
                            <a:gdLst/>
                            <a:ahLst/>
                            <a:cxnLst/>
                            <a:rect l="0" t="0" r="0" b="0"/>
                            <a:pathLst>
                              <a:path w="57913" h="1083183">
                                <a:moveTo>
                                  <a:pt x="0" y="0"/>
                                </a:moveTo>
                                <a:lnTo>
                                  <a:pt x="57913" y="0"/>
                                </a:lnTo>
                                <a:lnTo>
                                  <a:pt x="57913" y="1083183"/>
                                </a:lnTo>
                                <a:lnTo>
                                  <a:pt x="0" y="1083183"/>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76" name="Shape 47576"/>
                        <wps:cNvSpPr/>
                        <wps:spPr>
                          <a:xfrm>
                            <a:off x="7600188" y="2368296"/>
                            <a:ext cx="57912" cy="1223391"/>
                          </a:xfrm>
                          <a:custGeom>
                            <a:avLst/>
                            <a:gdLst/>
                            <a:ahLst/>
                            <a:cxnLst/>
                            <a:rect l="0" t="0" r="0" b="0"/>
                            <a:pathLst>
                              <a:path w="57912" h="1223391">
                                <a:moveTo>
                                  <a:pt x="0" y="0"/>
                                </a:moveTo>
                                <a:lnTo>
                                  <a:pt x="57912" y="0"/>
                                </a:lnTo>
                                <a:lnTo>
                                  <a:pt x="57912" y="1223391"/>
                                </a:lnTo>
                                <a:lnTo>
                                  <a:pt x="0" y="1223391"/>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47577" name="Shape 47577"/>
                        <wps:cNvSpPr/>
                        <wps:spPr>
                          <a:xfrm>
                            <a:off x="722376" y="3203448"/>
                            <a:ext cx="57912" cy="388239"/>
                          </a:xfrm>
                          <a:custGeom>
                            <a:avLst/>
                            <a:gdLst/>
                            <a:ahLst/>
                            <a:cxnLst/>
                            <a:rect l="0" t="0" r="0" b="0"/>
                            <a:pathLst>
                              <a:path w="57912" h="388239">
                                <a:moveTo>
                                  <a:pt x="0" y="0"/>
                                </a:moveTo>
                                <a:lnTo>
                                  <a:pt x="57912" y="0"/>
                                </a:lnTo>
                                <a:lnTo>
                                  <a:pt x="57912" y="388239"/>
                                </a:lnTo>
                                <a:lnTo>
                                  <a:pt x="0" y="388239"/>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78" name="Shape 47578"/>
                        <wps:cNvSpPr/>
                        <wps:spPr>
                          <a:xfrm>
                            <a:off x="8368284" y="3189732"/>
                            <a:ext cx="57912" cy="401955"/>
                          </a:xfrm>
                          <a:custGeom>
                            <a:avLst/>
                            <a:gdLst/>
                            <a:ahLst/>
                            <a:cxnLst/>
                            <a:rect l="0" t="0" r="0" b="0"/>
                            <a:pathLst>
                              <a:path w="57912" h="401955">
                                <a:moveTo>
                                  <a:pt x="0" y="0"/>
                                </a:moveTo>
                                <a:lnTo>
                                  <a:pt x="57912" y="0"/>
                                </a:lnTo>
                                <a:lnTo>
                                  <a:pt x="57912" y="401955"/>
                                </a:lnTo>
                                <a:lnTo>
                                  <a:pt x="0" y="401955"/>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79" name="Shape 47579"/>
                        <wps:cNvSpPr/>
                        <wps:spPr>
                          <a:xfrm>
                            <a:off x="1417320" y="3157728"/>
                            <a:ext cx="57912" cy="433959"/>
                          </a:xfrm>
                          <a:custGeom>
                            <a:avLst/>
                            <a:gdLst/>
                            <a:ahLst/>
                            <a:cxnLst/>
                            <a:rect l="0" t="0" r="0" b="0"/>
                            <a:pathLst>
                              <a:path w="57912" h="433959">
                                <a:moveTo>
                                  <a:pt x="0" y="0"/>
                                </a:moveTo>
                                <a:lnTo>
                                  <a:pt x="57912" y="0"/>
                                </a:lnTo>
                                <a:lnTo>
                                  <a:pt x="57912" y="433959"/>
                                </a:lnTo>
                                <a:lnTo>
                                  <a:pt x="0" y="433959"/>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0" name="Shape 47580"/>
                        <wps:cNvSpPr/>
                        <wps:spPr>
                          <a:xfrm>
                            <a:off x="7673340" y="3020568"/>
                            <a:ext cx="57912" cy="571119"/>
                          </a:xfrm>
                          <a:custGeom>
                            <a:avLst/>
                            <a:gdLst/>
                            <a:ahLst/>
                            <a:cxnLst/>
                            <a:rect l="0" t="0" r="0" b="0"/>
                            <a:pathLst>
                              <a:path w="57912" h="571119">
                                <a:moveTo>
                                  <a:pt x="0" y="0"/>
                                </a:moveTo>
                                <a:lnTo>
                                  <a:pt x="57912" y="0"/>
                                </a:lnTo>
                                <a:lnTo>
                                  <a:pt x="57912" y="571119"/>
                                </a:lnTo>
                                <a:lnTo>
                                  <a:pt x="0" y="571119"/>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1" name="Shape 47581"/>
                        <wps:cNvSpPr/>
                        <wps:spPr>
                          <a:xfrm>
                            <a:off x="2112264" y="2944368"/>
                            <a:ext cx="57912" cy="647319"/>
                          </a:xfrm>
                          <a:custGeom>
                            <a:avLst/>
                            <a:gdLst/>
                            <a:ahLst/>
                            <a:cxnLst/>
                            <a:rect l="0" t="0" r="0" b="0"/>
                            <a:pathLst>
                              <a:path w="57912" h="647319">
                                <a:moveTo>
                                  <a:pt x="0" y="0"/>
                                </a:moveTo>
                                <a:lnTo>
                                  <a:pt x="57912" y="0"/>
                                </a:lnTo>
                                <a:lnTo>
                                  <a:pt x="57912" y="647319"/>
                                </a:lnTo>
                                <a:lnTo>
                                  <a:pt x="0" y="647319"/>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2" name="Shape 47582"/>
                        <wps:cNvSpPr/>
                        <wps:spPr>
                          <a:xfrm>
                            <a:off x="6978396" y="2936748"/>
                            <a:ext cx="56388" cy="654939"/>
                          </a:xfrm>
                          <a:custGeom>
                            <a:avLst/>
                            <a:gdLst/>
                            <a:ahLst/>
                            <a:cxnLst/>
                            <a:rect l="0" t="0" r="0" b="0"/>
                            <a:pathLst>
                              <a:path w="56388" h="654939">
                                <a:moveTo>
                                  <a:pt x="0" y="0"/>
                                </a:moveTo>
                                <a:lnTo>
                                  <a:pt x="56388" y="0"/>
                                </a:lnTo>
                                <a:lnTo>
                                  <a:pt x="56388" y="654939"/>
                                </a:lnTo>
                                <a:lnTo>
                                  <a:pt x="0" y="654939"/>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3" name="Shape 47583"/>
                        <wps:cNvSpPr/>
                        <wps:spPr>
                          <a:xfrm>
                            <a:off x="2808732" y="2906268"/>
                            <a:ext cx="56388" cy="685419"/>
                          </a:xfrm>
                          <a:custGeom>
                            <a:avLst/>
                            <a:gdLst/>
                            <a:ahLst/>
                            <a:cxnLst/>
                            <a:rect l="0" t="0" r="0" b="0"/>
                            <a:pathLst>
                              <a:path w="56388" h="685419">
                                <a:moveTo>
                                  <a:pt x="0" y="0"/>
                                </a:moveTo>
                                <a:lnTo>
                                  <a:pt x="56388" y="0"/>
                                </a:lnTo>
                                <a:lnTo>
                                  <a:pt x="56388" y="685419"/>
                                </a:lnTo>
                                <a:lnTo>
                                  <a:pt x="0" y="685419"/>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4" name="Shape 47584"/>
                        <wps:cNvSpPr/>
                        <wps:spPr>
                          <a:xfrm>
                            <a:off x="5588508" y="2880360"/>
                            <a:ext cx="56388" cy="711327"/>
                          </a:xfrm>
                          <a:custGeom>
                            <a:avLst/>
                            <a:gdLst/>
                            <a:ahLst/>
                            <a:cxnLst/>
                            <a:rect l="0" t="0" r="0" b="0"/>
                            <a:pathLst>
                              <a:path w="56388" h="711327">
                                <a:moveTo>
                                  <a:pt x="0" y="0"/>
                                </a:moveTo>
                                <a:lnTo>
                                  <a:pt x="56388" y="0"/>
                                </a:lnTo>
                                <a:lnTo>
                                  <a:pt x="56388" y="711327"/>
                                </a:lnTo>
                                <a:lnTo>
                                  <a:pt x="0" y="711327"/>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5" name="Shape 47585"/>
                        <wps:cNvSpPr/>
                        <wps:spPr>
                          <a:xfrm>
                            <a:off x="6283452" y="2868168"/>
                            <a:ext cx="56388" cy="723519"/>
                          </a:xfrm>
                          <a:custGeom>
                            <a:avLst/>
                            <a:gdLst/>
                            <a:ahLst/>
                            <a:cxnLst/>
                            <a:rect l="0" t="0" r="0" b="0"/>
                            <a:pathLst>
                              <a:path w="56388" h="723519">
                                <a:moveTo>
                                  <a:pt x="0" y="0"/>
                                </a:moveTo>
                                <a:lnTo>
                                  <a:pt x="56388" y="0"/>
                                </a:lnTo>
                                <a:lnTo>
                                  <a:pt x="56388" y="723519"/>
                                </a:lnTo>
                                <a:lnTo>
                                  <a:pt x="0" y="723519"/>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6" name="Shape 47586"/>
                        <wps:cNvSpPr/>
                        <wps:spPr>
                          <a:xfrm>
                            <a:off x="4893564" y="2827020"/>
                            <a:ext cx="56388" cy="764667"/>
                          </a:xfrm>
                          <a:custGeom>
                            <a:avLst/>
                            <a:gdLst/>
                            <a:ahLst/>
                            <a:cxnLst/>
                            <a:rect l="0" t="0" r="0" b="0"/>
                            <a:pathLst>
                              <a:path w="56388" h="764667">
                                <a:moveTo>
                                  <a:pt x="0" y="0"/>
                                </a:moveTo>
                                <a:lnTo>
                                  <a:pt x="56388" y="0"/>
                                </a:lnTo>
                                <a:lnTo>
                                  <a:pt x="56388" y="764667"/>
                                </a:lnTo>
                                <a:lnTo>
                                  <a:pt x="0" y="764667"/>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7" name="Shape 47587"/>
                        <wps:cNvSpPr/>
                        <wps:spPr>
                          <a:xfrm>
                            <a:off x="4198620" y="2804160"/>
                            <a:ext cx="56388" cy="787527"/>
                          </a:xfrm>
                          <a:custGeom>
                            <a:avLst/>
                            <a:gdLst/>
                            <a:ahLst/>
                            <a:cxnLst/>
                            <a:rect l="0" t="0" r="0" b="0"/>
                            <a:pathLst>
                              <a:path w="56388" h="787527">
                                <a:moveTo>
                                  <a:pt x="0" y="0"/>
                                </a:moveTo>
                                <a:lnTo>
                                  <a:pt x="56388" y="0"/>
                                </a:lnTo>
                                <a:lnTo>
                                  <a:pt x="56388" y="787527"/>
                                </a:lnTo>
                                <a:lnTo>
                                  <a:pt x="0" y="787527"/>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8" name="Shape 47588"/>
                        <wps:cNvSpPr/>
                        <wps:spPr>
                          <a:xfrm>
                            <a:off x="3503676" y="2772156"/>
                            <a:ext cx="56388" cy="819531"/>
                          </a:xfrm>
                          <a:custGeom>
                            <a:avLst/>
                            <a:gdLst/>
                            <a:ahLst/>
                            <a:cxnLst/>
                            <a:rect l="0" t="0" r="0" b="0"/>
                            <a:pathLst>
                              <a:path w="56388" h="819531">
                                <a:moveTo>
                                  <a:pt x="0" y="0"/>
                                </a:moveTo>
                                <a:lnTo>
                                  <a:pt x="56388" y="0"/>
                                </a:lnTo>
                                <a:lnTo>
                                  <a:pt x="56388" y="819531"/>
                                </a:lnTo>
                                <a:lnTo>
                                  <a:pt x="0" y="819531"/>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47589" name="Shape 47589"/>
                        <wps:cNvSpPr/>
                        <wps:spPr>
                          <a:xfrm>
                            <a:off x="795528" y="2983992"/>
                            <a:ext cx="57912" cy="607695"/>
                          </a:xfrm>
                          <a:custGeom>
                            <a:avLst/>
                            <a:gdLst/>
                            <a:ahLst/>
                            <a:cxnLst/>
                            <a:rect l="0" t="0" r="0" b="0"/>
                            <a:pathLst>
                              <a:path w="57912" h="607695">
                                <a:moveTo>
                                  <a:pt x="0" y="0"/>
                                </a:moveTo>
                                <a:lnTo>
                                  <a:pt x="57912" y="0"/>
                                </a:lnTo>
                                <a:lnTo>
                                  <a:pt x="57912" y="607695"/>
                                </a:lnTo>
                                <a:lnTo>
                                  <a:pt x="0" y="607695"/>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0" name="Shape 47590"/>
                        <wps:cNvSpPr/>
                        <wps:spPr>
                          <a:xfrm>
                            <a:off x="8441436" y="2958084"/>
                            <a:ext cx="56388" cy="633603"/>
                          </a:xfrm>
                          <a:custGeom>
                            <a:avLst/>
                            <a:gdLst/>
                            <a:ahLst/>
                            <a:cxnLst/>
                            <a:rect l="0" t="0" r="0" b="0"/>
                            <a:pathLst>
                              <a:path w="56388" h="633603">
                                <a:moveTo>
                                  <a:pt x="0" y="0"/>
                                </a:moveTo>
                                <a:lnTo>
                                  <a:pt x="56388" y="0"/>
                                </a:lnTo>
                                <a:lnTo>
                                  <a:pt x="56388" y="633603"/>
                                </a:lnTo>
                                <a:lnTo>
                                  <a:pt x="0" y="633603"/>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1" name="Shape 47591"/>
                        <wps:cNvSpPr/>
                        <wps:spPr>
                          <a:xfrm>
                            <a:off x="1490472" y="2886456"/>
                            <a:ext cx="57912" cy="705231"/>
                          </a:xfrm>
                          <a:custGeom>
                            <a:avLst/>
                            <a:gdLst/>
                            <a:ahLst/>
                            <a:cxnLst/>
                            <a:rect l="0" t="0" r="0" b="0"/>
                            <a:pathLst>
                              <a:path w="57912" h="705231">
                                <a:moveTo>
                                  <a:pt x="0" y="0"/>
                                </a:moveTo>
                                <a:lnTo>
                                  <a:pt x="57912" y="0"/>
                                </a:lnTo>
                                <a:lnTo>
                                  <a:pt x="57912" y="705231"/>
                                </a:lnTo>
                                <a:lnTo>
                                  <a:pt x="0" y="705231"/>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2" name="Shape 47592"/>
                        <wps:cNvSpPr/>
                        <wps:spPr>
                          <a:xfrm>
                            <a:off x="7746493" y="2732532"/>
                            <a:ext cx="56388" cy="859155"/>
                          </a:xfrm>
                          <a:custGeom>
                            <a:avLst/>
                            <a:gdLst/>
                            <a:ahLst/>
                            <a:cxnLst/>
                            <a:rect l="0" t="0" r="0" b="0"/>
                            <a:pathLst>
                              <a:path w="56388" h="859155">
                                <a:moveTo>
                                  <a:pt x="0" y="0"/>
                                </a:moveTo>
                                <a:lnTo>
                                  <a:pt x="56388" y="0"/>
                                </a:lnTo>
                                <a:lnTo>
                                  <a:pt x="56388" y="859155"/>
                                </a:lnTo>
                                <a:lnTo>
                                  <a:pt x="0" y="859155"/>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3" name="Shape 47593"/>
                        <wps:cNvSpPr/>
                        <wps:spPr>
                          <a:xfrm>
                            <a:off x="2185416" y="2542032"/>
                            <a:ext cx="57912" cy="1049655"/>
                          </a:xfrm>
                          <a:custGeom>
                            <a:avLst/>
                            <a:gdLst/>
                            <a:ahLst/>
                            <a:cxnLst/>
                            <a:rect l="0" t="0" r="0" b="0"/>
                            <a:pathLst>
                              <a:path w="57912" h="1049655">
                                <a:moveTo>
                                  <a:pt x="0" y="0"/>
                                </a:moveTo>
                                <a:lnTo>
                                  <a:pt x="57912" y="0"/>
                                </a:lnTo>
                                <a:lnTo>
                                  <a:pt x="57912" y="1049655"/>
                                </a:lnTo>
                                <a:lnTo>
                                  <a:pt x="0" y="1049655"/>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4" name="Shape 47594"/>
                        <wps:cNvSpPr/>
                        <wps:spPr>
                          <a:xfrm>
                            <a:off x="7051548" y="2503932"/>
                            <a:ext cx="56388" cy="1087755"/>
                          </a:xfrm>
                          <a:custGeom>
                            <a:avLst/>
                            <a:gdLst/>
                            <a:ahLst/>
                            <a:cxnLst/>
                            <a:rect l="0" t="0" r="0" b="0"/>
                            <a:pathLst>
                              <a:path w="56388" h="1087755">
                                <a:moveTo>
                                  <a:pt x="0" y="0"/>
                                </a:moveTo>
                                <a:lnTo>
                                  <a:pt x="56388" y="0"/>
                                </a:lnTo>
                                <a:lnTo>
                                  <a:pt x="56388" y="1087755"/>
                                </a:lnTo>
                                <a:lnTo>
                                  <a:pt x="0" y="1087755"/>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5" name="Shape 47595"/>
                        <wps:cNvSpPr/>
                        <wps:spPr>
                          <a:xfrm>
                            <a:off x="6356604" y="2353056"/>
                            <a:ext cx="56388" cy="1238631"/>
                          </a:xfrm>
                          <a:custGeom>
                            <a:avLst/>
                            <a:gdLst/>
                            <a:ahLst/>
                            <a:cxnLst/>
                            <a:rect l="0" t="0" r="0" b="0"/>
                            <a:pathLst>
                              <a:path w="56388" h="1238631">
                                <a:moveTo>
                                  <a:pt x="0" y="0"/>
                                </a:moveTo>
                                <a:lnTo>
                                  <a:pt x="56388" y="0"/>
                                </a:lnTo>
                                <a:lnTo>
                                  <a:pt x="56388" y="1238631"/>
                                </a:lnTo>
                                <a:lnTo>
                                  <a:pt x="0" y="1238631"/>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6" name="Shape 47596"/>
                        <wps:cNvSpPr/>
                        <wps:spPr>
                          <a:xfrm>
                            <a:off x="2880360" y="2321052"/>
                            <a:ext cx="57912" cy="1270635"/>
                          </a:xfrm>
                          <a:custGeom>
                            <a:avLst/>
                            <a:gdLst/>
                            <a:ahLst/>
                            <a:cxnLst/>
                            <a:rect l="0" t="0" r="0" b="0"/>
                            <a:pathLst>
                              <a:path w="57912" h="1270635">
                                <a:moveTo>
                                  <a:pt x="0" y="0"/>
                                </a:moveTo>
                                <a:lnTo>
                                  <a:pt x="57912" y="0"/>
                                </a:lnTo>
                                <a:lnTo>
                                  <a:pt x="57912" y="1270635"/>
                                </a:lnTo>
                                <a:lnTo>
                                  <a:pt x="0" y="1270635"/>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7" name="Shape 47597"/>
                        <wps:cNvSpPr/>
                        <wps:spPr>
                          <a:xfrm>
                            <a:off x="5661660" y="2311908"/>
                            <a:ext cx="56388" cy="1279779"/>
                          </a:xfrm>
                          <a:custGeom>
                            <a:avLst/>
                            <a:gdLst/>
                            <a:ahLst/>
                            <a:cxnLst/>
                            <a:rect l="0" t="0" r="0" b="0"/>
                            <a:pathLst>
                              <a:path w="56388" h="1279779">
                                <a:moveTo>
                                  <a:pt x="0" y="0"/>
                                </a:moveTo>
                                <a:lnTo>
                                  <a:pt x="56388" y="0"/>
                                </a:lnTo>
                                <a:lnTo>
                                  <a:pt x="56388" y="1279779"/>
                                </a:lnTo>
                                <a:lnTo>
                                  <a:pt x="0" y="1279779"/>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8" name="Shape 47598"/>
                        <wps:cNvSpPr/>
                        <wps:spPr>
                          <a:xfrm>
                            <a:off x="4966716" y="2218944"/>
                            <a:ext cx="56388" cy="1372743"/>
                          </a:xfrm>
                          <a:custGeom>
                            <a:avLst/>
                            <a:gdLst/>
                            <a:ahLst/>
                            <a:cxnLst/>
                            <a:rect l="0" t="0" r="0" b="0"/>
                            <a:pathLst>
                              <a:path w="56388" h="1372743">
                                <a:moveTo>
                                  <a:pt x="0" y="0"/>
                                </a:moveTo>
                                <a:lnTo>
                                  <a:pt x="56388" y="0"/>
                                </a:lnTo>
                                <a:lnTo>
                                  <a:pt x="56388" y="1372743"/>
                                </a:lnTo>
                                <a:lnTo>
                                  <a:pt x="0" y="1372743"/>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599" name="Shape 47599"/>
                        <wps:cNvSpPr/>
                        <wps:spPr>
                          <a:xfrm>
                            <a:off x="4271772" y="2084832"/>
                            <a:ext cx="56388" cy="1506855"/>
                          </a:xfrm>
                          <a:custGeom>
                            <a:avLst/>
                            <a:gdLst/>
                            <a:ahLst/>
                            <a:cxnLst/>
                            <a:rect l="0" t="0" r="0" b="0"/>
                            <a:pathLst>
                              <a:path w="56388" h="1506855">
                                <a:moveTo>
                                  <a:pt x="0" y="0"/>
                                </a:moveTo>
                                <a:lnTo>
                                  <a:pt x="56388" y="0"/>
                                </a:lnTo>
                                <a:lnTo>
                                  <a:pt x="56388" y="1506855"/>
                                </a:lnTo>
                                <a:lnTo>
                                  <a:pt x="0" y="1506855"/>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600" name="Shape 47600"/>
                        <wps:cNvSpPr/>
                        <wps:spPr>
                          <a:xfrm>
                            <a:off x="3576828" y="2083308"/>
                            <a:ext cx="56388" cy="1508379"/>
                          </a:xfrm>
                          <a:custGeom>
                            <a:avLst/>
                            <a:gdLst/>
                            <a:ahLst/>
                            <a:cxnLst/>
                            <a:rect l="0" t="0" r="0" b="0"/>
                            <a:pathLst>
                              <a:path w="56388" h="1508379">
                                <a:moveTo>
                                  <a:pt x="0" y="0"/>
                                </a:moveTo>
                                <a:lnTo>
                                  <a:pt x="56388" y="0"/>
                                </a:lnTo>
                                <a:lnTo>
                                  <a:pt x="56388" y="1508379"/>
                                </a:lnTo>
                                <a:lnTo>
                                  <a:pt x="0" y="1508379"/>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47601" name="Shape 47601"/>
                        <wps:cNvSpPr/>
                        <wps:spPr>
                          <a:xfrm>
                            <a:off x="3648456" y="3422904"/>
                            <a:ext cx="57912" cy="168783"/>
                          </a:xfrm>
                          <a:custGeom>
                            <a:avLst/>
                            <a:gdLst/>
                            <a:ahLst/>
                            <a:cxnLst/>
                            <a:rect l="0" t="0" r="0" b="0"/>
                            <a:pathLst>
                              <a:path w="57912" h="168783">
                                <a:moveTo>
                                  <a:pt x="0" y="0"/>
                                </a:moveTo>
                                <a:lnTo>
                                  <a:pt x="57912" y="0"/>
                                </a:lnTo>
                                <a:lnTo>
                                  <a:pt x="57912" y="168783"/>
                                </a:lnTo>
                                <a:lnTo>
                                  <a:pt x="0" y="16878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02" name="Shape 47602"/>
                        <wps:cNvSpPr/>
                        <wps:spPr>
                          <a:xfrm>
                            <a:off x="7124700" y="3415284"/>
                            <a:ext cx="56388" cy="176403"/>
                          </a:xfrm>
                          <a:custGeom>
                            <a:avLst/>
                            <a:gdLst/>
                            <a:ahLst/>
                            <a:cxnLst/>
                            <a:rect l="0" t="0" r="0" b="0"/>
                            <a:pathLst>
                              <a:path w="56388" h="176403">
                                <a:moveTo>
                                  <a:pt x="0" y="0"/>
                                </a:moveTo>
                                <a:lnTo>
                                  <a:pt x="56388" y="0"/>
                                </a:lnTo>
                                <a:lnTo>
                                  <a:pt x="56388" y="176403"/>
                                </a:lnTo>
                                <a:lnTo>
                                  <a:pt x="0" y="17640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03" name="Shape 47603"/>
                        <wps:cNvSpPr/>
                        <wps:spPr>
                          <a:xfrm>
                            <a:off x="4343400" y="3400044"/>
                            <a:ext cx="57912" cy="191643"/>
                          </a:xfrm>
                          <a:custGeom>
                            <a:avLst/>
                            <a:gdLst/>
                            <a:ahLst/>
                            <a:cxnLst/>
                            <a:rect l="0" t="0" r="0" b="0"/>
                            <a:pathLst>
                              <a:path w="57912" h="191643">
                                <a:moveTo>
                                  <a:pt x="0" y="0"/>
                                </a:moveTo>
                                <a:lnTo>
                                  <a:pt x="57912" y="0"/>
                                </a:lnTo>
                                <a:lnTo>
                                  <a:pt x="57912" y="191643"/>
                                </a:lnTo>
                                <a:lnTo>
                                  <a:pt x="0" y="19164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04" name="Shape 47604"/>
                        <wps:cNvSpPr/>
                        <wps:spPr>
                          <a:xfrm>
                            <a:off x="7819644" y="3392424"/>
                            <a:ext cx="56388" cy="199263"/>
                          </a:xfrm>
                          <a:custGeom>
                            <a:avLst/>
                            <a:gdLst/>
                            <a:ahLst/>
                            <a:cxnLst/>
                            <a:rect l="0" t="0" r="0" b="0"/>
                            <a:pathLst>
                              <a:path w="56388" h="199263">
                                <a:moveTo>
                                  <a:pt x="0" y="0"/>
                                </a:moveTo>
                                <a:lnTo>
                                  <a:pt x="56388" y="0"/>
                                </a:lnTo>
                                <a:lnTo>
                                  <a:pt x="56388" y="199263"/>
                                </a:lnTo>
                                <a:lnTo>
                                  <a:pt x="0" y="19926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05" name="Shape 47605"/>
                        <wps:cNvSpPr/>
                        <wps:spPr>
                          <a:xfrm>
                            <a:off x="2953512" y="3377184"/>
                            <a:ext cx="57912" cy="214503"/>
                          </a:xfrm>
                          <a:custGeom>
                            <a:avLst/>
                            <a:gdLst/>
                            <a:ahLst/>
                            <a:cxnLst/>
                            <a:rect l="0" t="0" r="0" b="0"/>
                            <a:pathLst>
                              <a:path w="57912" h="214503">
                                <a:moveTo>
                                  <a:pt x="0" y="0"/>
                                </a:moveTo>
                                <a:lnTo>
                                  <a:pt x="57912" y="0"/>
                                </a:lnTo>
                                <a:lnTo>
                                  <a:pt x="57912" y="214503"/>
                                </a:lnTo>
                                <a:lnTo>
                                  <a:pt x="0" y="21450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06" name="Shape 47606"/>
                        <wps:cNvSpPr/>
                        <wps:spPr>
                          <a:xfrm>
                            <a:off x="8514588" y="3369564"/>
                            <a:ext cx="56388" cy="222123"/>
                          </a:xfrm>
                          <a:custGeom>
                            <a:avLst/>
                            <a:gdLst/>
                            <a:ahLst/>
                            <a:cxnLst/>
                            <a:rect l="0" t="0" r="0" b="0"/>
                            <a:pathLst>
                              <a:path w="56388" h="222123">
                                <a:moveTo>
                                  <a:pt x="0" y="0"/>
                                </a:moveTo>
                                <a:lnTo>
                                  <a:pt x="56388" y="0"/>
                                </a:lnTo>
                                <a:lnTo>
                                  <a:pt x="56388" y="222123"/>
                                </a:lnTo>
                                <a:lnTo>
                                  <a:pt x="0" y="22212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07" name="Shape 47607"/>
                        <wps:cNvSpPr/>
                        <wps:spPr>
                          <a:xfrm>
                            <a:off x="2258568" y="3323844"/>
                            <a:ext cx="57912" cy="267843"/>
                          </a:xfrm>
                          <a:custGeom>
                            <a:avLst/>
                            <a:gdLst/>
                            <a:ahLst/>
                            <a:cxnLst/>
                            <a:rect l="0" t="0" r="0" b="0"/>
                            <a:pathLst>
                              <a:path w="57912" h="267843">
                                <a:moveTo>
                                  <a:pt x="0" y="0"/>
                                </a:moveTo>
                                <a:lnTo>
                                  <a:pt x="57912" y="0"/>
                                </a:lnTo>
                                <a:lnTo>
                                  <a:pt x="57912" y="267843"/>
                                </a:lnTo>
                                <a:lnTo>
                                  <a:pt x="0" y="26784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08" name="Shape 47608"/>
                        <wps:cNvSpPr/>
                        <wps:spPr>
                          <a:xfrm>
                            <a:off x="6429757" y="3308604"/>
                            <a:ext cx="56387" cy="283083"/>
                          </a:xfrm>
                          <a:custGeom>
                            <a:avLst/>
                            <a:gdLst/>
                            <a:ahLst/>
                            <a:cxnLst/>
                            <a:rect l="0" t="0" r="0" b="0"/>
                            <a:pathLst>
                              <a:path w="56387" h="283083">
                                <a:moveTo>
                                  <a:pt x="0" y="0"/>
                                </a:moveTo>
                                <a:lnTo>
                                  <a:pt x="56387" y="0"/>
                                </a:lnTo>
                                <a:lnTo>
                                  <a:pt x="56387" y="283083"/>
                                </a:lnTo>
                                <a:lnTo>
                                  <a:pt x="0" y="28308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09" name="Shape 47609"/>
                        <wps:cNvSpPr/>
                        <wps:spPr>
                          <a:xfrm>
                            <a:off x="5039868" y="3293364"/>
                            <a:ext cx="56388" cy="298323"/>
                          </a:xfrm>
                          <a:custGeom>
                            <a:avLst/>
                            <a:gdLst/>
                            <a:ahLst/>
                            <a:cxnLst/>
                            <a:rect l="0" t="0" r="0" b="0"/>
                            <a:pathLst>
                              <a:path w="56388" h="298323">
                                <a:moveTo>
                                  <a:pt x="0" y="0"/>
                                </a:moveTo>
                                <a:lnTo>
                                  <a:pt x="56388" y="0"/>
                                </a:lnTo>
                                <a:lnTo>
                                  <a:pt x="56388" y="298323"/>
                                </a:lnTo>
                                <a:lnTo>
                                  <a:pt x="0" y="29832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10" name="Shape 47610"/>
                        <wps:cNvSpPr/>
                        <wps:spPr>
                          <a:xfrm>
                            <a:off x="1563624" y="3278124"/>
                            <a:ext cx="57912" cy="313563"/>
                          </a:xfrm>
                          <a:custGeom>
                            <a:avLst/>
                            <a:gdLst/>
                            <a:ahLst/>
                            <a:cxnLst/>
                            <a:rect l="0" t="0" r="0" b="0"/>
                            <a:pathLst>
                              <a:path w="57912" h="313563">
                                <a:moveTo>
                                  <a:pt x="0" y="0"/>
                                </a:moveTo>
                                <a:lnTo>
                                  <a:pt x="57912" y="0"/>
                                </a:lnTo>
                                <a:lnTo>
                                  <a:pt x="57912" y="313563"/>
                                </a:lnTo>
                                <a:lnTo>
                                  <a:pt x="0" y="31356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11" name="Shape 47611"/>
                        <wps:cNvSpPr/>
                        <wps:spPr>
                          <a:xfrm>
                            <a:off x="5734812" y="3270504"/>
                            <a:ext cx="56388" cy="321183"/>
                          </a:xfrm>
                          <a:custGeom>
                            <a:avLst/>
                            <a:gdLst/>
                            <a:ahLst/>
                            <a:cxnLst/>
                            <a:rect l="0" t="0" r="0" b="0"/>
                            <a:pathLst>
                              <a:path w="56388" h="321183">
                                <a:moveTo>
                                  <a:pt x="0" y="0"/>
                                </a:moveTo>
                                <a:lnTo>
                                  <a:pt x="56388" y="0"/>
                                </a:lnTo>
                                <a:lnTo>
                                  <a:pt x="56388" y="321183"/>
                                </a:lnTo>
                                <a:lnTo>
                                  <a:pt x="0" y="32118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12" name="Shape 47612"/>
                        <wps:cNvSpPr/>
                        <wps:spPr>
                          <a:xfrm>
                            <a:off x="868680" y="3232404"/>
                            <a:ext cx="57912" cy="359283"/>
                          </a:xfrm>
                          <a:custGeom>
                            <a:avLst/>
                            <a:gdLst/>
                            <a:ahLst/>
                            <a:cxnLst/>
                            <a:rect l="0" t="0" r="0" b="0"/>
                            <a:pathLst>
                              <a:path w="57912" h="359283">
                                <a:moveTo>
                                  <a:pt x="0" y="0"/>
                                </a:moveTo>
                                <a:lnTo>
                                  <a:pt x="57912" y="0"/>
                                </a:lnTo>
                                <a:lnTo>
                                  <a:pt x="57912" y="359283"/>
                                </a:lnTo>
                                <a:lnTo>
                                  <a:pt x="0" y="359283"/>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47613" name="Shape 47613"/>
                        <wps:cNvSpPr/>
                        <wps:spPr>
                          <a:xfrm>
                            <a:off x="3721608" y="3520440"/>
                            <a:ext cx="57912" cy="71247"/>
                          </a:xfrm>
                          <a:custGeom>
                            <a:avLst/>
                            <a:gdLst/>
                            <a:ahLst/>
                            <a:cxnLst/>
                            <a:rect l="0" t="0" r="0" b="0"/>
                            <a:pathLst>
                              <a:path w="57912" h="71247">
                                <a:moveTo>
                                  <a:pt x="0" y="0"/>
                                </a:moveTo>
                                <a:lnTo>
                                  <a:pt x="57912" y="0"/>
                                </a:lnTo>
                                <a:lnTo>
                                  <a:pt x="57912" y="71247"/>
                                </a:lnTo>
                                <a:lnTo>
                                  <a:pt x="0" y="71247"/>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14" name="Shape 47614"/>
                        <wps:cNvSpPr/>
                        <wps:spPr>
                          <a:xfrm>
                            <a:off x="8587740" y="3477768"/>
                            <a:ext cx="56388" cy="113919"/>
                          </a:xfrm>
                          <a:custGeom>
                            <a:avLst/>
                            <a:gdLst/>
                            <a:ahLst/>
                            <a:cxnLst/>
                            <a:rect l="0" t="0" r="0" b="0"/>
                            <a:pathLst>
                              <a:path w="56388" h="113919">
                                <a:moveTo>
                                  <a:pt x="0" y="0"/>
                                </a:moveTo>
                                <a:lnTo>
                                  <a:pt x="56388" y="0"/>
                                </a:lnTo>
                                <a:lnTo>
                                  <a:pt x="56388" y="113919"/>
                                </a:lnTo>
                                <a:lnTo>
                                  <a:pt x="0" y="113919"/>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15" name="Shape 47615"/>
                        <wps:cNvSpPr/>
                        <wps:spPr>
                          <a:xfrm>
                            <a:off x="2331720" y="3461004"/>
                            <a:ext cx="57912" cy="130683"/>
                          </a:xfrm>
                          <a:custGeom>
                            <a:avLst/>
                            <a:gdLst/>
                            <a:ahLst/>
                            <a:cxnLst/>
                            <a:rect l="0" t="0" r="0" b="0"/>
                            <a:pathLst>
                              <a:path w="57912" h="130683">
                                <a:moveTo>
                                  <a:pt x="0" y="0"/>
                                </a:moveTo>
                                <a:lnTo>
                                  <a:pt x="57912" y="0"/>
                                </a:lnTo>
                                <a:lnTo>
                                  <a:pt x="57912" y="130683"/>
                                </a:lnTo>
                                <a:lnTo>
                                  <a:pt x="0" y="130683"/>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16" name="Shape 47616"/>
                        <wps:cNvSpPr/>
                        <wps:spPr>
                          <a:xfrm>
                            <a:off x="7892796" y="3456432"/>
                            <a:ext cx="56388" cy="135255"/>
                          </a:xfrm>
                          <a:custGeom>
                            <a:avLst/>
                            <a:gdLst/>
                            <a:ahLst/>
                            <a:cxnLst/>
                            <a:rect l="0" t="0" r="0" b="0"/>
                            <a:pathLst>
                              <a:path w="56388" h="135255">
                                <a:moveTo>
                                  <a:pt x="0" y="0"/>
                                </a:moveTo>
                                <a:lnTo>
                                  <a:pt x="56388" y="0"/>
                                </a:lnTo>
                                <a:lnTo>
                                  <a:pt x="56388" y="135255"/>
                                </a:lnTo>
                                <a:lnTo>
                                  <a:pt x="0" y="135255"/>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17" name="Shape 47617"/>
                        <wps:cNvSpPr/>
                        <wps:spPr>
                          <a:xfrm>
                            <a:off x="4416552" y="3419856"/>
                            <a:ext cx="57912" cy="171831"/>
                          </a:xfrm>
                          <a:custGeom>
                            <a:avLst/>
                            <a:gdLst/>
                            <a:ahLst/>
                            <a:cxnLst/>
                            <a:rect l="0" t="0" r="0" b="0"/>
                            <a:pathLst>
                              <a:path w="57912" h="171831">
                                <a:moveTo>
                                  <a:pt x="0" y="0"/>
                                </a:moveTo>
                                <a:lnTo>
                                  <a:pt x="57912" y="0"/>
                                </a:lnTo>
                                <a:lnTo>
                                  <a:pt x="57912" y="171831"/>
                                </a:lnTo>
                                <a:lnTo>
                                  <a:pt x="0" y="171831"/>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18" name="Shape 47618"/>
                        <wps:cNvSpPr/>
                        <wps:spPr>
                          <a:xfrm>
                            <a:off x="6502908" y="3409188"/>
                            <a:ext cx="56388" cy="182499"/>
                          </a:xfrm>
                          <a:custGeom>
                            <a:avLst/>
                            <a:gdLst/>
                            <a:ahLst/>
                            <a:cxnLst/>
                            <a:rect l="0" t="0" r="0" b="0"/>
                            <a:pathLst>
                              <a:path w="56388" h="182499">
                                <a:moveTo>
                                  <a:pt x="0" y="0"/>
                                </a:moveTo>
                                <a:lnTo>
                                  <a:pt x="56388" y="0"/>
                                </a:lnTo>
                                <a:lnTo>
                                  <a:pt x="56388" y="182499"/>
                                </a:lnTo>
                                <a:lnTo>
                                  <a:pt x="0" y="182499"/>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19" name="Shape 47619"/>
                        <wps:cNvSpPr/>
                        <wps:spPr>
                          <a:xfrm>
                            <a:off x="1636776" y="3383280"/>
                            <a:ext cx="57912" cy="208407"/>
                          </a:xfrm>
                          <a:custGeom>
                            <a:avLst/>
                            <a:gdLst/>
                            <a:ahLst/>
                            <a:cxnLst/>
                            <a:rect l="0" t="0" r="0" b="0"/>
                            <a:pathLst>
                              <a:path w="57912" h="208407">
                                <a:moveTo>
                                  <a:pt x="0" y="0"/>
                                </a:moveTo>
                                <a:lnTo>
                                  <a:pt x="57912" y="0"/>
                                </a:lnTo>
                                <a:lnTo>
                                  <a:pt x="57912" y="208407"/>
                                </a:lnTo>
                                <a:lnTo>
                                  <a:pt x="0" y="208407"/>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20" name="Shape 47620"/>
                        <wps:cNvSpPr/>
                        <wps:spPr>
                          <a:xfrm>
                            <a:off x="941832" y="3058668"/>
                            <a:ext cx="57912" cy="533019"/>
                          </a:xfrm>
                          <a:custGeom>
                            <a:avLst/>
                            <a:gdLst/>
                            <a:ahLst/>
                            <a:cxnLst/>
                            <a:rect l="0" t="0" r="0" b="0"/>
                            <a:pathLst>
                              <a:path w="57912" h="533019">
                                <a:moveTo>
                                  <a:pt x="0" y="0"/>
                                </a:moveTo>
                                <a:lnTo>
                                  <a:pt x="57912" y="0"/>
                                </a:lnTo>
                                <a:lnTo>
                                  <a:pt x="57912" y="533019"/>
                                </a:lnTo>
                                <a:lnTo>
                                  <a:pt x="0" y="533019"/>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21" name="Shape 47621"/>
                        <wps:cNvSpPr/>
                        <wps:spPr>
                          <a:xfrm>
                            <a:off x="5806440" y="3043428"/>
                            <a:ext cx="57912" cy="548259"/>
                          </a:xfrm>
                          <a:custGeom>
                            <a:avLst/>
                            <a:gdLst/>
                            <a:ahLst/>
                            <a:cxnLst/>
                            <a:rect l="0" t="0" r="0" b="0"/>
                            <a:pathLst>
                              <a:path w="57912" h="548259">
                                <a:moveTo>
                                  <a:pt x="0" y="0"/>
                                </a:moveTo>
                                <a:lnTo>
                                  <a:pt x="57912" y="0"/>
                                </a:lnTo>
                                <a:lnTo>
                                  <a:pt x="57912" y="548259"/>
                                </a:lnTo>
                                <a:lnTo>
                                  <a:pt x="0" y="548259"/>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22" name="Shape 47622"/>
                        <wps:cNvSpPr/>
                        <wps:spPr>
                          <a:xfrm>
                            <a:off x="3026664" y="3014472"/>
                            <a:ext cx="57912" cy="577215"/>
                          </a:xfrm>
                          <a:custGeom>
                            <a:avLst/>
                            <a:gdLst/>
                            <a:ahLst/>
                            <a:cxnLst/>
                            <a:rect l="0" t="0" r="0" b="0"/>
                            <a:pathLst>
                              <a:path w="57912" h="577215">
                                <a:moveTo>
                                  <a:pt x="0" y="0"/>
                                </a:moveTo>
                                <a:lnTo>
                                  <a:pt x="57912" y="0"/>
                                </a:lnTo>
                                <a:lnTo>
                                  <a:pt x="57912" y="577215"/>
                                </a:lnTo>
                                <a:lnTo>
                                  <a:pt x="0" y="577215"/>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23" name="Shape 47623"/>
                        <wps:cNvSpPr/>
                        <wps:spPr>
                          <a:xfrm>
                            <a:off x="5111496" y="2990088"/>
                            <a:ext cx="57912" cy="601599"/>
                          </a:xfrm>
                          <a:custGeom>
                            <a:avLst/>
                            <a:gdLst/>
                            <a:ahLst/>
                            <a:cxnLst/>
                            <a:rect l="0" t="0" r="0" b="0"/>
                            <a:pathLst>
                              <a:path w="57912" h="601599">
                                <a:moveTo>
                                  <a:pt x="0" y="0"/>
                                </a:moveTo>
                                <a:lnTo>
                                  <a:pt x="57912" y="0"/>
                                </a:lnTo>
                                <a:lnTo>
                                  <a:pt x="57912" y="601599"/>
                                </a:lnTo>
                                <a:lnTo>
                                  <a:pt x="0" y="601599"/>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47624" name="Shape 47624"/>
                        <wps:cNvSpPr/>
                        <wps:spPr>
                          <a:xfrm>
                            <a:off x="1014984" y="2343912"/>
                            <a:ext cx="57912" cy="1247775"/>
                          </a:xfrm>
                          <a:custGeom>
                            <a:avLst/>
                            <a:gdLst/>
                            <a:ahLst/>
                            <a:cxnLst/>
                            <a:rect l="0" t="0" r="0" b="0"/>
                            <a:pathLst>
                              <a:path w="57912" h="1247775">
                                <a:moveTo>
                                  <a:pt x="0" y="0"/>
                                </a:moveTo>
                                <a:lnTo>
                                  <a:pt x="57912" y="0"/>
                                </a:lnTo>
                                <a:lnTo>
                                  <a:pt x="57912" y="1247775"/>
                                </a:lnTo>
                                <a:lnTo>
                                  <a:pt x="0" y="1247775"/>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25" name="Shape 47625"/>
                        <wps:cNvSpPr/>
                        <wps:spPr>
                          <a:xfrm>
                            <a:off x="1709928" y="2133600"/>
                            <a:ext cx="57912" cy="1458087"/>
                          </a:xfrm>
                          <a:custGeom>
                            <a:avLst/>
                            <a:gdLst/>
                            <a:ahLst/>
                            <a:cxnLst/>
                            <a:rect l="0" t="0" r="0" b="0"/>
                            <a:pathLst>
                              <a:path w="57912" h="1458087">
                                <a:moveTo>
                                  <a:pt x="0" y="0"/>
                                </a:moveTo>
                                <a:lnTo>
                                  <a:pt x="57912" y="0"/>
                                </a:lnTo>
                                <a:lnTo>
                                  <a:pt x="57912" y="1458087"/>
                                </a:lnTo>
                                <a:lnTo>
                                  <a:pt x="0" y="1458087"/>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26" name="Shape 47626"/>
                        <wps:cNvSpPr/>
                        <wps:spPr>
                          <a:xfrm>
                            <a:off x="7965948" y="2034540"/>
                            <a:ext cx="56388" cy="1557147"/>
                          </a:xfrm>
                          <a:custGeom>
                            <a:avLst/>
                            <a:gdLst/>
                            <a:ahLst/>
                            <a:cxnLst/>
                            <a:rect l="0" t="0" r="0" b="0"/>
                            <a:pathLst>
                              <a:path w="56388" h="1557147">
                                <a:moveTo>
                                  <a:pt x="0" y="0"/>
                                </a:moveTo>
                                <a:lnTo>
                                  <a:pt x="56388" y="0"/>
                                </a:lnTo>
                                <a:lnTo>
                                  <a:pt x="56388" y="1557147"/>
                                </a:lnTo>
                                <a:lnTo>
                                  <a:pt x="0" y="1557147"/>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27" name="Shape 47627"/>
                        <wps:cNvSpPr/>
                        <wps:spPr>
                          <a:xfrm>
                            <a:off x="8660892" y="2007108"/>
                            <a:ext cx="56388" cy="1584579"/>
                          </a:xfrm>
                          <a:custGeom>
                            <a:avLst/>
                            <a:gdLst/>
                            <a:ahLst/>
                            <a:cxnLst/>
                            <a:rect l="0" t="0" r="0" b="0"/>
                            <a:pathLst>
                              <a:path w="56388" h="1584579">
                                <a:moveTo>
                                  <a:pt x="0" y="0"/>
                                </a:moveTo>
                                <a:lnTo>
                                  <a:pt x="56388" y="0"/>
                                </a:lnTo>
                                <a:lnTo>
                                  <a:pt x="56388" y="1584579"/>
                                </a:lnTo>
                                <a:lnTo>
                                  <a:pt x="0" y="1584579"/>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28" name="Shape 47628"/>
                        <wps:cNvSpPr/>
                        <wps:spPr>
                          <a:xfrm>
                            <a:off x="7271004" y="1812036"/>
                            <a:ext cx="56388" cy="1779651"/>
                          </a:xfrm>
                          <a:custGeom>
                            <a:avLst/>
                            <a:gdLst/>
                            <a:ahLst/>
                            <a:cxnLst/>
                            <a:rect l="0" t="0" r="0" b="0"/>
                            <a:pathLst>
                              <a:path w="56388" h="1779651">
                                <a:moveTo>
                                  <a:pt x="0" y="0"/>
                                </a:moveTo>
                                <a:lnTo>
                                  <a:pt x="56388" y="0"/>
                                </a:lnTo>
                                <a:lnTo>
                                  <a:pt x="56388" y="1779651"/>
                                </a:lnTo>
                                <a:lnTo>
                                  <a:pt x="0" y="1779651"/>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29" name="Shape 47629"/>
                        <wps:cNvSpPr/>
                        <wps:spPr>
                          <a:xfrm>
                            <a:off x="2404872" y="1459992"/>
                            <a:ext cx="57912" cy="2131695"/>
                          </a:xfrm>
                          <a:custGeom>
                            <a:avLst/>
                            <a:gdLst/>
                            <a:ahLst/>
                            <a:cxnLst/>
                            <a:rect l="0" t="0" r="0" b="0"/>
                            <a:pathLst>
                              <a:path w="57912" h="2131695">
                                <a:moveTo>
                                  <a:pt x="0" y="0"/>
                                </a:moveTo>
                                <a:lnTo>
                                  <a:pt x="57912" y="0"/>
                                </a:lnTo>
                                <a:lnTo>
                                  <a:pt x="57912" y="2131695"/>
                                </a:lnTo>
                                <a:lnTo>
                                  <a:pt x="0" y="2131695"/>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30" name="Shape 47630"/>
                        <wps:cNvSpPr/>
                        <wps:spPr>
                          <a:xfrm>
                            <a:off x="6574536" y="894588"/>
                            <a:ext cx="57912" cy="2697099"/>
                          </a:xfrm>
                          <a:custGeom>
                            <a:avLst/>
                            <a:gdLst/>
                            <a:ahLst/>
                            <a:cxnLst/>
                            <a:rect l="0" t="0" r="0" b="0"/>
                            <a:pathLst>
                              <a:path w="57912" h="2697099">
                                <a:moveTo>
                                  <a:pt x="0" y="0"/>
                                </a:moveTo>
                                <a:lnTo>
                                  <a:pt x="57912" y="0"/>
                                </a:lnTo>
                                <a:lnTo>
                                  <a:pt x="57912" y="2697099"/>
                                </a:lnTo>
                                <a:lnTo>
                                  <a:pt x="0" y="2697099"/>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31" name="Shape 47631"/>
                        <wps:cNvSpPr/>
                        <wps:spPr>
                          <a:xfrm>
                            <a:off x="3099816" y="824484"/>
                            <a:ext cx="57912" cy="2767203"/>
                          </a:xfrm>
                          <a:custGeom>
                            <a:avLst/>
                            <a:gdLst/>
                            <a:ahLst/>
                            <a:cxnLst/>
                            <a:rect l="0" t="0" r="0" b="0"/>
                            <a:pathLst>
                              <a:path w="57912" h="2767203">
                                <a:moveTo>
                                  <a:pt x="0" y="0"/>
                                </a:moveTo>
                                <a:lnTo>
                                  <a:pt x="57912" y="0"/>
                                </a:lnTo>
                                <a:lnTo>
                                  <a:pt x="57912" y="2767203"/>
                                </a:lnTo>
                                <a:lnTo>
                                  <a:pt x="0" y="2767203"/>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32" name="Shape 47632"/>
                        <wps:cNvSpPr/>
                        <wps:spPr>
                          <a:xfrm>
                            <a:off x="4489704" y="733044"/>
                            <a:ext cx="57912" cy="2858643"/>
                          </a:xfrm>
                          <a:custGeom>
                            <a:avLst/>
                            <a:gdLst/>
                            <a:ahLst/>
                            <a:cxnLst/>
                            <a:rect l="0" t="0" r="0" b="0"/>
                            <a:pathLst>
                              <a:path w="57912" h="2858643">
                                <a:moveTo>
                                  <a:pt x="0" y="0"/>
                                </a:moveTo>
                                <a:lnTo>
                                  <a:pt x="57912" y="0"/>
                                </a:lnTo>
                                <a:lnTo>
                                  <a:pt x="57912" y="2858643"/>
                                </a:lnTo>
                                <a:lnTo>
                                  <a:pt x="0" y="2858643"/>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33" name="Shape 47633"/>
                        <wps:cNvSpPr/>
                        <wps:spPr>
                          <a:xfrm>
                            <a:off x="3794760" y="659892"/>
                            <a:ext cx="57912" cy="2931795"/>
                          </a:xfrm>
                          <a:custGeom>
                            <a:avLst/>
                            <a:gdLst/>
                            <a:ahLst/>
                            <a:cxnLst/>
                            <a:rect l="0" t="0" r="0" b="0"/>
                            <a:pathLst>
                              <a:path w="57912" h="2931795">
                                <a:moveTo>
                                  <a:pt x="0" y="0"/>
                                </a:moveTo>
                                <a:lnTo>
                                  <a:pt x="57912" y="0"/>
                                </a:lnTo>
                                <a:lnTo>
                                  <a:pt x="57912" y="2931795"/>
                                </a:lnTo>
                                <a:lnTo>
                                  <a:pt x="0" y="2931795"/>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34" name="Shape 47634"/>
                        <wps:cNvSpPr/>
                        <wps:spPr>
                          <a:xfrm>
                            <a:off x="5184648" y="649224"/>
                            <a:ext cx="57912" cy="2942463"/>
                          </a:xfrm>
                          <a:custGeom>
                            <a:avLst/>
                            <a:gdLst/>
                            <a:ahLst/>
                            <a:cxnLst/>
                            <a:rect l="0" t="0" r="0" b="0"/>
                            <a:pathLst>
                              <a:path w="57912" h="2942463">
                                <a:moveTo>
                                  <a:pt x="0" y="0"/>
                                </a:moveTo>
                                <a:lnTo>
                                  <a:pt x="57912" y="0"/>
                                </a:lnTo>
                                <a:lnTo>
                                  <a:pt x="57912" y="2942463"/>
                                </a:lnTo>
                                <a:lnTo>
                                  <a:pt x="0" y="2942463"/>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47635" name="Shape 47635"/>
                        <wps:cNvSpPr/>
                        <wps:spPr>
                          <a:xfrm>
                            <a:off x="5879593" y="637032"/>
                            <a:ext cx="57912" cy="2954655"/>
                          </a:xfrm>
                          <a:custGeom>
                            <a:avLst/>
                            <a:gdLst/>
                            <a:ahLst/>
                            <a:cxnLst/>
                            <a:rect l="0" t="0" r="0" b="0"/>
                            <a:pathLst>
                              <a:path w="57912" h="2954655">
                                <a:moveTo>
                                  <a:pt x="0" y="0"/>
                                </a:moveTo>
                                <a:lnTo>
                                  <a:pt x="57912" y="0"/>
                                </a:lnTo>
                                <a:lnTo>
                                  <a:pt x="57912" y="2954655"/>
                                </a:lnTo>
                                <a:lnTo>
                                  <a:pt x="0" y="2954655"/>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1763" name="Shape 1763"/>
                        <wps:cNvSpPr/>
                        <wps:spPr>
                          <a:xfrm>
                            <a:off x="440817" y="3591687"/>
                            <a:ext cx="8339963" cy="0"/>
                          </a:xfrm>
                          <a:custGeom>
                            <a:avLst/>
                            <a:gdLst/>
                            <a:ahLst/>
                            <a:cxnLst/>
                            <a:rect l="0" t="0" r="0" b="0"/>
                            <a:pathLst>
                              <a:path w="8339963">
                                <a:moveTo>
                                  <a:pt x="0" y="0"/>
                                </a:moveTo>
                                <a:lnTo>
                                  <a:pt x="8339963"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1764" name="Rectangle 1764"/>
                        <wps:cNvSpPr/>
                        <wps:spPr>
                          <a:xfrm>
                            <a:off x="235001" y="3533898"/>
                            <a:ext cx="101346" cy="184382"/>
                          </a:xfrm>
                          <a:prstGeom prst="rect">
                            <a:avLst/>
                          </a:prstGeom>
                          <a:ln>
                            <a:noFill/>
                          </a:ln>
                        </wps:spPr>
                        <wps:txbx>
                          <w:txbxContent>
                            <w:p w14:paraId="2356EC41" w14:textId="77777777" w:rsidR="00CE41F1" w:rsidRDefault="00CE41F1">
                              <w:pPr>
                                <w:spacing w:after="160"/>
                                <w:ind w:left="0" w:right="0" w:firstLine="0"/>
                                <w:jc w:val="left"/>
                              </w:pPr>
                              <w:r>
                                <w:t>0</w:t>
                              </w:r>
                            </w:p>
                          </w:txbxContent>
                        </wps:txbx>
                        <wps:bodyPr horzOverflow="overflow" vert="horz" lIns="0" tIns="0" rIns="0" bIns="0" rtlCol="0">
                          <a:noAutofit/>
                        </wps:bodyPr>
                      </wps:wsp>
                      <wps:wsp>
                        <wps:cNvPr id="1765" name="Rectangle 1765"/>
                        <wps:cNvSpPr/>
                        <wps:spPr>
                          <a:xfrm>
                            <a:off x="158801" y="3151374"/>
                            <a:ext cx="202692" cy="184382"/>
                          </a:xfrm>
                          <a:prstGeom prst="rect">
                            <a:avLst/>
                          </a:prstGeom>
                          <a:ln>
                            <a:noFill/>
                          </a:ln>
                        </wps:spPr>
                        <wps:txbx>
                          <w:txbxContent>
                            <w:p w14:paraId="47F6EBD4" w14:textId="77777777" w:rsidR="00CE41F1" w:rsidRDefault="00CE41F1">
                              <w:pPr>
                                <w:spacing w:after="160"/>
                                <w:ind w:left="0" w:right="0" w:firstLine="0"/>
                                <w:jc w:val="left"/>
                              </w:pPr>
                              <w:r>
                                <w:t>50</w:t>
                              </w:r>
                            </w:p>
                          </w:txbxContent>
                        </wps:txbx>
                        <wps:bodyPr horzOverflow="overflow" vert="horz" lIns="0" tIns="0" rIns="0" bIns="0" rtlCol="0">
                          <a:noAutofit/>
                        </wps:bodyPr>
                      </wps:wsp>
                      <wps:wsp>
                        <wps:cNvPr id="1766" name="Rectangle 1766"/>
                        <wps:cNvSpPr/>
                        <wps:spPr>
                          <a:xfrm>
                            <a:off x="82601" y="2768596"/>
                            <a:ext cx="304038" cy="184382"/>
                          </a:xfrm>
                          <a:prstGeom prst="rect">
                            <a:avLst/>
                          </a:prstGeom>
                          <a:ln>
                            <a:noFill/>
                          </a:ln>
                        </wps:spPr>
                        <wps:txbx>
                          <w:txbxContent>
                            <w:p w14:paraId="397CC005" w14:textId="77777777" w:rsidR="00CE41F1" w:rsidRDefault="00CE41F1">
                              <w:pPr>
                                <w:spacing w:after="160"/>
                                <w:ind w:left="0" w:right="0" w:firstLine="0"/>
                                <w:jc w:val="left"/>
                              </w:pPr>
                              <w:r>
                                <w:t>100</w:t>
                              </w:r>
                            </w:p>
                          </w:txbxContent>
                        </wps:txbx>
                        <wps:bodyPr horzOverflow="overflow" vert="horz" lIns="0" tIns="0" rIns="0" bIns="0" rtlCol="0">
                          <a:noAutofit/>
                        </wps:bodyPr>
                      </wps:wsp>
                      <wps:wsp>
                        <wps:cNvPr id="1767" name="Rectangle 1767"/>
                        <wps:cNvSpPr/>
                        <wps:spPr>
                          <a:xfrm>
                            <a:off x="82601" y="2385607"/>
                            <a:ext cx="304241" cy="184751"/>
                          </a:xfrm>
                          <a:prstGeom prst="rect">
                            <a:avLst/>
                          </a:prstGeom>
                          <a:ln>
                            <a:noFill/>
                          </a:ln>
                        </wps:spPr>
                        <wps:txbx>
                          <w:txbxContent>
                            <w:p w14:paraId="6D2F59DA" w14:textId="77777777" w:rsidR="00CE41F1" w:rsidRDefault="00CE41F1">
                              <w:pPr>
                                <w:spacing w:after="160"/>
                                <w:ind w:left="0" w:right="0" w:firstLine="0"/>
                                <w:jc w:val="left"/>
                              </w:pPr>
                              <w:r>
                                <w:t>150</w:t>
                              </w:r>
                            </w:p>
                          </w:txbxContent>
                        </wps:txbx>
                        <wps:bodyPr horzOverflow="overflow" vert="horz" lIns="0" tIns="0" rIns="0" bIns="0" rtlCol="0">
                          <a:noAutofit/>
                        </wps:bodyPr>
                      </wps:wsp>
                      <wps:wsp>
                        <wps:cNvPr id="1768" name="Rectangle 1768"/>
                        <wps:cNvSpPr/>
                        <wps:spPr>
                          <a:xfrm>
                            <a:off x="82601" y="2003294"/>
                            <a:ext cx="304038" cy="184382"/>
                          </a:xfrm>
                          <a:prstGeom prst="rect">
                            <a:avLst/>
                          </a:prstGeom>
                          <a:ln>
                            <a:noFill/>
                          </a:ln>
                        </wps:spPr>
                        <wps:txbx>
                          <w:txbxContent>
                            <w:p w14:paraId="561CE724" w14:textId="77777777" w:rsidR="00CE41F1" w:rsidRDefault="00CE41F1">
                              <w:pPr>
                                <w:spacing w:after="160"/>
                                <w:ind w:left="0" w:right="0" w:firstLine="0"/>
                                <w:jc w:val="left"/>
                              </w:pPr>
                              <w:r>
                                <w:t>200</w:t>
                              </w:r>
                            </w:p>
                          </w:txbxContent>
                        </wps:txbx>
                        <wps:bodyPr horzOverflow="overflow" vert="horz" lIns="0" tIns="0" rIns="0" bIns="0" rtlCol="0">
                          <a:noAutofit/>
                        </wps:bodyPr>
                      </wps:wsp>
                      <wps:wsp>
                        <wps:cNvPr id="1769" name="Rectangle 1769"/>
                        <wps:cNvSpPr/>
                        <wps:spPr>
                          <a:xfrm>
                            <a:off x="82601" y="1620389"/>
                            <a:ext cx="304038" cy="184382"/>
                          </a:xfrm>
                          <a:prstGeom prst="rect">
                            <a:avLst/>
                          </a:prstGeom>
                          <a:ln>
                            <a:noFill/>
                          </a:ln>
                        </wps:spPr>
                        <wps:txbx>
                          <w:txbxContent>
                            <w:p w14:paraId="7609A275" w14:textId="77777777" w:rsidR="00CE41F1" w:rsidRDefault="00CE41F1">
                              <w:pPr>
                                <w:spacing w:after="160"/>
                                <w:ind w:left="0" w:right="0" w:firstLine="0"/>
                                <w:jc w:val="left"/>
                              </w:pPr>
                              <w:r>
                                <w:t>250</w:t>
                              </w:r>
                            </w:p>
                          </w:txbxContent>
                        </wps:txbx>
                        <wps:bodyPr horzOverflow="overflow" vert="horz" lIns="0" tIns="0" rIns="0" bIns="0" rtlCol="0">
                          <a:noAutofit/>
                        </wps:bodyPr>
                      </wps:wsp>
                      <wps:wsp>
                        <wps:cNvPr id="1770" name="Rectangle 1770"/>
                        <wps:cNvSpPr/>
                        <wps:spPr>
                          <a:xfrm>
                            <a:off x="82601" y="1237865"/>
                            <a:ext cx="304038" cy="184382"/>
                          </a:xfrm>
                          <a:prstGeom prst="rect">
                            <a:avLst/>
                          </a:prstGeom>
                          <a:ln>
                            <a:noFill/>
                          </a:ln>
                        </wps:spPr>
                        <wps:txbx>
                          <w:txbxContent>
                            <w:p w14:paraId="246039AD" w14:textId="77777777" w:rsidR="00CE41F1" w:rsidRDefault="00CE41F1">
                              <w:pPr>
                                <w:spacing w:after="160"/>
                                <w:ind w:left="0" w:right="0" w:firstLine="0"/>
                                <w:jc w:val="left"/>
                              </w:pPr>
                              <w:r>
                                <w:t>300</w:t>
                              </w:r>
                            </w:p>
                          </w:txbxContent>
                        </wps:txbx>
                        <wps:bodyPr horzOverflow="overflow" vert="horz" lIns="0" tIns="0" rIns="0" bIns="0" rtlCol="0">
                          <a:noAutofit/>
                        </wps:bodyPr>
                      </wps:wsp>
                      <wps:wsp>
                        <wps:cNvPr id="1771" name="Rectangle 1771"/>
                        <wps:cNvSpPr/>
                        <wps:spPr>
                          <a:xfrm>
                            <a:off x="82601" y="855087"/>
                            <a:ext cx="304038" cy="184382"/>
                          </a:xfrm>
                          <a:prstGeom prst="rect">
                            <a:avLst/>
                          </a:prstGeom>
                          <a:ln>
                            <a:noFill/>
                          </a:ln>
                        </wps:spPr>
                        <wps:txbx>
                          <w:txbxContent>
                            <w:p w14:paraId="54DC3ED0" w14:textId="77777777" w:rsidR="00CE41F1" w:rsidRDefault="00CE41F1">
                              <w:pPr>
                                <w:spacing w:after="160"/>
                                <w:ind w:left="0" w:right="0" w:firstLine="0"/>
                                <w:jc w:val="left"/>
                              </w:pPr>
                              <w:r>
                                <w:t>350</w:t>
                              </w:r>
                            </w:p>
                          </w:txbxContent>
                        </wps:txbx>
                        <wps:bodyPr horzOverflow="overflow" vert="horz" lIns="0" tIns="0" rIns="0" bIns="0" rtlCol="0">
                          <a:noAutofit/>
                        </wps:bodyPr>
                      </wps:wsp>
                      <wps:wsp>
                        <wps:cNvPr id="1772" name="Rectangle 1772"/>
                        <wps:cNvSpPr/>
                        <wps:spPr>
                          <a:xfrm>
                            <a:off x="82601" y="472182"/>
                            <a:ext cx="304038" cy="184382"/>
                          </a:xfrm>
                          <a:prstGeom prst="rect">
                            <a:avLst/>
                          </a:prstGeom>
                          <a:ln>
                            <a:noFill/>
                          </a:ln>
                        </wps:spPr>
                        <wps:txbx>
                          <w:txbxContent>
                            <w:p w14:paraId="03537483" w14:textId="77777777" w:rsidR="00CE41F1" w:rsidRDefault="00CE41F1">
                              <w:pPr>
                                <w:spacing w:after="160"/>
                                <w:ind w:left="0" w:right="0" w:firstLine="0"/>
                                <w:jc w:val="left"/>
                              </w:pPr>
                              <w:r>
                                <w:t>400</w:t>
                              </w:r>
                            </w:p>
                          </w:txbxContent>
                        </wps:txbx>
                        <wps:bodyPr horzOverflow="overflow" vert="horz" lIns="0" tIns="0" rIns="0" bIns="0" rtlCol="0">
                          <a:noAutofit/>
                        </wps:bodyPr>
                      </wps:wsp>
                      <wps:wsp>
                        <wps:cNvPr id="1773" name="Rectangle 1773"/>
                        <wps:cNvSpPr/>
                        <wps:spPr>
                          <a:xfrm>
                            <a:off x="82601" y="89658"/>
                            <a:ext cx="304038" cy="184382"/>
                          </a:xfrm>
                          <a:prstGeom prst="rect">
                            <a:avLst/>
                          </a:prstGeom>
                          <a:ln>
                            <a:noFill/>
                          </a:ln>
                        </wps:spPr>
                        <wps:txbx>
                          <w:txbxContent>
                            <w:p w14:paraId="065D00F3" w14:textId="77777777" w:rsidR="00CE41F1" w:rsidRDefault="00CE41F1">
                              <w:pPr>
                                <w:spacing w:after="160"/>
                                <w:ind w:left="0" w:right="0" w:firstLine="0"/>
                                <w:jc w:val="left"/>
                              </w:pPr>
                              <w:r>
                                <w:t>450</w:t>
                              </w:r>
                            </w:p>
                          </w:txbxContent>
                        </wps:txbx>
                        <wps:bodyPr horzOverflow="overflow" vert="horz" lIns="0" tIns="0" rIns="0" bIns="0" rtlCol="0">
                          <a:noAutofit/>
                        </wps:bodyPr>
                      </wps:wsp>
                      <wps:wsp>
                        <wps:cNvPr id="1774" name="Rectangle 1774"/>
                        <wps:cNvSpPr/>
                        <wps:spPr>
                          <a:xfrm>
                            <a:off x="687070" y="3713222"/>
                            <a:ext cx="269580" cy="184382"/>
                          </a:xfrm>
                          <a:prstGeom prst="rect">
                            <a:avLst/>
                          </a:prstGeom>
                          <a:ln>
                            <a:noFill/>
                          </a:ln>
                        </wps:spPr>
                        <wps:txbx>
                          <w:txbxContent>
                            <w:p w14:paraId="70093320" w14:textId="77777777" w:rsidR="00CE41F1" w:rsidRDefault="00CE41F1">
                              <w:pPr>
                                <w:spacing w:after="160"/>
                                <w:ind w:left="0" w:right="0" w:firstLine="0"/>
                                <w:jc w:val="left"/>
                              </w:pPr>
                              <w:r>
                                <w:t>Jan</w:t>
                              </w:r>
                            </w:p>
                          </w:txbxContent>
                        </wps:txbx>
                        <wps:bodyPr horzOverflow="overflow" vert="horz" lIns="0" tIns="0" rIns="0" bIns="0" rtlCol="0">
                          <a:noAutofit/>
                        </wps:bodyPr>
                      </wps:wsp>
                      <wps:wsp>
                        <wps:cNvPr id="1775" name="Rectangle 1775"/>
                        <wps:cNvSpPr/>
                        <wps:spPr>
                          <a:xfrm>
                            <a:off x="1369441" y="3713222"/>
                            <a:ext cx="303835" cy="184382"/>
                          </a:xfrm>
                          <a:prstGeom prst="rect">
                            <a:avLst/>
                          </a:prstGeom>
                          <a:ln>
                            <a:noFill/>
                          </a:ln>
                        </wps:spPr>
                        <wps:txbx>
                          <w:txbxContent>
                            <w:p w14:paraId="61B13743" w14:textId="77777777" w:rsidR="00CE41F1" w:rsidRDefault="00CE41F1">
                              <w:pPr>
                                <w:spacing w:after="160"/>
                                <w:ind w:left="0" w:right="0" w:firstLine="0"/>
                                <w:jc w:val="left"/>
                              </w:pPr>
                              <w:r>
                                <w:t>Feb</w:t>
                              </w:r>
                            </w:p>
                          </w:txbxContent>
                        </wps:txbx>
                        <wps:bodyPr horzOverflow="overflow" vert="horz" lIns="0" tIns="0" rIns="0" bIns="0" rtlCol="0">
                          <a:noAutofit/>
                        </wps:bodyPr>
                      </wps:wsp>
                      <wps:wsp>
                        <wps:cNvPr id="1776" name="Rectangle 1776"/>
                        <wps:cNvSpPr/>
                        <wps:spPr>
                          <a:xfrm>
                            <a:off x="2051939" y="3713222"/>
                            <a:ext cx="337077" cy="184382"/>
                          </a:xfrm>
                          <a:prstGeom prst="rect">
                            <a:avLst/>
                          </a:prstGeom>
                          <a:ln>
                            <a:noFill/>
                          </a:ln>
                        </wps:spPr>
                        <wps:txbx>
                          <w:txbxContent>
                            <w:p w14:paraId="6FEF6059" w14:textId="77777777" w:rsidR="00CE41F1" w:rsidRDefault="00CE41F1">
                              <w:pPr>
                                <w:spacing w:after="160"/>
                                <w:ind w:left="0" w:right="0" w:firstLine="0"/>
                                <w:jc w:val="left"/>
                              </w:pPr>
                              <w:r>
                                <w:t>Mar</w:t>
                              </w:r>
                            </w:p>
                          </w:txbxContent>
                        </wps:txbx>
                        <wps:bodyPr horzOverflow="overflow" vert="horz" lIns="0" tIns="0" rIns="0" bIns="0" rtlCol="0">
                          <a:noAutofit/>
                        </wps:bodyPr>
                      </wps:wsp>
                      <wps:wsp>
                        <wps:cNvPr id="1777" name="Rectangle 1777"/>
                        <wps:cNvSpPr/>
                        <wps:spPr>
                          <a:xfrm>
                            <a:off x="2755392" y="3713222"/>
                            <a:ext cx="315186" cy="184382"/>
                          </a:xfrm>
                          <a:prstGeom prst="rect">
                            <a:avLst/>
                          </a:prstGeom>
                          <a:ln>
                            <a:noFill/>
                          </a:ln>
                        </wps:spPr>
                        <wps:txbx>
                          <w:txbxContent>
                            <w:p w14:paraId="1712B112" w14:textId="77777777" w:rsidR="00CE41F1" w:rsidRDefault="00CE41F1">
                              <w:pPr>
                                <w:spacing w:after="160"/>
                                <w:ind w:left="0" w:right="0" w:firstLine="0"/>
                                <w:jc w:val="left"/>
                              </w:pPr>
                              <w:r>
                                <w:t>Apr</w:t>
                              </w:r>
                            </w:p>
                          </w:txbxContent>
                        </wps:txbx>
                        <wps:bodyPr horzOverflow="overflow" vert="horz" lIns="0" tIns="0" rIns="0" bIns="0" rtlCol="0">
                          <a:noAutofit/>
                        </wps:bodyPr>
                      </wps:wsp>
                      <wps:wsp>
                        <wps:cNvPr id="1778" name="Rectangle 1778"/>
                        <wps:cNvSpPr/>
                        <wps:spPr>
                          <a:xfrm>
                            <a:off x="3429254" y="3713222"/>
                            <a:ext cx="370926" cy="184382"/>
                          </a:xfrm>
                          <a:prstGeom prst="rect">
                            <a:avLst/>
                          </a:prstGeom>
                          <a:ln>
                            <a:noFill/>
                          </a:ln>
                        </wps:spPr>
                        <wps:txbx>
                          <w:txbxContent>
                            <w:p w14:paraId="3517701D" w14:textId="77777777" w:rsidR="00CE41F1" w:rsidRDefault="00CE41F1">
                              <w:pPr>
                                <w:spacing w:after="160"/>
                                <w:ind w:left="0" w:right="0" w:firstLine="0"/>
                                <w:jc w:val="left"/>
                              </w:pPr>
                              <w:r>
                                <w:t>May</w:t>
                              </w:r>
                            </w:p>
                          </w:txbxContent>
                        </wps:txbx>
                        <wps:bodyPr horzOverflow="overflow" vert="horz" lIns="0" tIns="0" rIns="0" bIns="0" rtlCol="0">
                          <a:noAutofit/>
                        </wps:bodyPr>
                      </wps:wsp>
                      <wps:wsp>
                        <wps:cNvPr id="1779" name="Rectangle 1779"/>
                        <wps:cNvSpPr/>
                        <wps:spPr>
                          <a:xfrm>
                            <a:off x="4158107" y="3713222"/>
                            <a:ext cx="281539" cy="184382"/>
                          </a:xfrm>
                          <a:prstGeom prst="rect">
                            <a:avLst/>
                          </a:prstGeom>
                          <a:ln>
                            <a:noFill/>
                          </a:ln>
                        </wps:spPr>
                        <wps:txbx>
                          <w:txbxContent>
                            <w:p w14:paraId="09594002" w14:textId="77777777" w:rsidR="00CE41F1" w:rsidRDefault="00CE41F1">
                              <w:pPr>
                                <w:spacing w:after="160"/>
                                <w:ind w:left="0" w:right="0" w:firstLine="0"/>
                                <w:jc w:val="left"/>
                              </w:pPr>
                              <w:r>
                                <w:t>Jun</w:t>
                              </w:r>
                            </w:p>
                          </w:txbxContent>
                        </wps:txbx>
                        <wps:bodyPr horzOverflow="overflow" vert="horz" lIns="0" tIns="0" rIns="0" bIns="0" rtlCol="0">
                          <a:noAutofit/>
                        </wps:bodyPr>
                      </wps:wsp>
                      <wps:wsp>
                        <wps:cNvPr id="1780" name="Rectangle 1780"/>
                        <wps:cNvSpPr/>
                        <wps:spPr>
                          <a:xfrm>
                            <a:off x="4870069" y="3713222"/>
                            <a:ext cx="236542" cy="184382"/>
                          </a:xfrm>
                          <a:prstGeom prst="rect">
                            <a:avLst/>
                          </a:prstGeom>
                          <a:ln>
                            <a:noFill/>
                          </a:ln>
                        </wps:spPr>
                        <wps:txbx>
                          <w:txbxContent>
                            <w:p w14:paraId="5AF25C1A" w14:textId="77777777" w:rsidR="00CE41F1" w:rsidRDefault="00CE41F1">
                              <w:pPr>
                                <w:spacing w:after="160"/>
                                <w:ind w:left="0" w:right="0" w:firstLine="0"/>
                                <w:jc w:val="left"/>
                              </w:pPr>
                              <w:r>
                                <w:t>Jul</w:t>
                              </w:r>
                            </w:p>
                          </w:txbxContent>
                        </wps:txbx>
                        <wps:bodyPr horzOverflow="overflow" vert="horz" lIns="0" tIns="0" rIns="0" bIns="0" rtlCol="0">
                          <a:noAutofit/>
                        </wps:bodyPr>
                      </wps:wsp>
                      <wps:wsp>
                        <wps:cNvPr id="1781" name="Rectangle 1781"/>
                        <wps:cNvSpPr/>
                        <wps:spPr>
                          <a:xfrm>
                            <a:off x="5522976" y="3713222"/>
                            <a:ext cx="349036" cy="184382"/>
                          </a:xfrm>
                          <a:prstGeom prst="rect">
                            <a:avLst/>
                          </a:prstGeom>
                          <a:ln>
                            <a:noFill/>
                          </a:ln>
                        </wps:spPr>
                        <wps:txbx>
                          <w:txbxContent>
                            <w:p w14:paraId="66E2BF82" w14:textId="77777777" w:rsidR="00CE41F1" w:rsidRDefault="00CE41F1">
                              <w:pPr>
                                <w:spacing w:after="160"/>
                                <w:ind w:left="0" w:right="0" w:firstLine="0"/>
                                <w:jc w:val="left"/>
                              </w:pPr>
                              <w:r>
                                <w:t>Aug</w:t>
                              </w:r>
                            </w:p>
                          </w:txbxContent>
                        </wps:txbx>
                        <wps:bodyPr horzOverflow="overflow" vert="horz" lIns="0" tIns="0" rIns="0" bIns="0" rtlCol="0">
                          <a:noAutofit/>
                        </wps:bodyPr>
                      </wps:wsp>
                      <wps:wsp>
                        <wps:cNvPr id="1782" name="Rectangle 1782"/>
                        <wps:cNvSpPr/>
                        <wps:spPr>
                          <a:xfrm>
                            <a:off x="6234938" y="3713222"/>
                            <a:ext cx="303835" cy="184382"/>
                          </a:xfrm>
                          <a:prstGeom prst="rect">
                            <a:avLst/>
                          </a:prstGeom>
                          <a:ln>
                            <a:noFill/>
                          </a:ln>
                        </wps:spPr>
                        <wps:txbx>
                          <w:txbxContent>
                            <w:p w14:paraId="75DE2EA9" w14:textId="77777777" w:rsidR="00CE41F1" w:rsidRDefault="00CE41F1">
                              <w:pPr>
                                <w:spacing w:after="160"/>
                                <w:ind w:left="0" w:right="0" w:firstLine="0"/>
                                <w:jc w:val="left"/>
                              </w:pPr>
                              <w:r>
                                <w:t>Sep</w:t>
                              </w:r>
                            </w:p>
                          </w:txbxContent>
                        </wps:txbx>
                        <wps:bodyPr horzOverflow="overflow" vert="horz" lIns="0" tIns="0" rIns="0" bIns="0" rtlCol="0">
                          <a:noAutofit/>
                        </wps:bodyPr>
                      </wps:wsp>
                      <wps:wsp>
                        <wps:cNvPr id="1783" name="Rectangle 1783"/>
                        <wps:cNvSpPr/>
                        <wps:spPr>
                          <a:xfrm>
                            <a:off x="6934200" y="3713222"/>
                            <a:ext cx="293701" cy="184382"/>
                          </a:xfrm>
                          <a:prstGeom prst="rect">
                            <a:avLst/>
                          </a:prstGeom>
                          <a:ln>
                            <a:noFill/>
                          </a:ln>
                        </wps:spPr>
                        <wps:txbx>
                          <w:txbxContent>
                            <w:p w14:paraId="0A910960" w14:textId="77777777" w:rsidR="00CE41F1" w:rsidRDefault="00CE41F1">
                              <w:pPr>
                                <w:spacing w:after="160"/>
                                <w:ind w:left="0" w:right="0" w:firstLine="0"/>
                                <w:jc w:val="left"/>
                              </w:pPr>
                              <w:r>
                                <w:t>Oct</w:t>
                              </w:r>
                            </w:p>
                          </w:txbxContent>
                        </wps:txbx>
                        <wps:bodyPr horzOverflow="overflow" vert="horz" lIns="0" tIns="0" rIns="0" bIns="0" rtlCol="0">
                          <a:noAutofit/>
                        </wps:bodyPr>
                      </wps:wsp>
                      <wps:wsp>
                        <wps:cNvPr id="1784" name="Rectangle 1784"/>
                        <wps:cNvSpPr/>
                        <wps:spPr>
                          <a:xfrm>
                            <a:off x="7608062" y="3713222"/>
                            <a:ext cx="349036" cy="184382"/>
                          </a:xfrm>
                          <a:prstGeom prst="rect">
                            <a:avLst/>
                          </a:prstGeom>
                          <a:ln>
                            <a:noFill/>
                          </a:ln>
                        </wps:spPr>
                        <wps:txbx>
                          <w:txbxContent>
                            <w:p w14:paraId="0EAF0966" w14:textId="77777777" w:rsidR="00CE41F1" w:rsidRDefault="00CE41F1">
                              <w:pPr>
                                <w:spacing w:after="160"/>
                                <w:ind w:left="0" w:right="0" w:firstLine="0"/>
                                <w:jc w:val="left"/>
                              </w:pPr>
                              <w:r>
                                <w:t>Nov</w:t>
                              </w:r>
                            </w:p>
                          </w:txbxContent>
                        </wps:txbx>
                        <wps:bodyPr horzOverflow="overflow" vert="horz" lIns="0" tIns="0" rIns="0" bIns="0" rtlCol="0">
                          <a:noAutofit/>
                        </wps:bodyPr>
                      </wps:wsp>
                      <wps:wsp>
                        <wps:cNvPr id="1785" name="Rectangle 1785"/>
                        <wps:cNvSpPr/>
                        <wps:spPr>
                          <a:xfrm>
                            <a:off x="8311896" y="3713222"/>
                            <a:ext cx="326943" cy="184382"/>
                          </a:xfrm>
                          <a:prstGeom prst="rect">
                            <a:avLst/>
                          </a:prstGeom>
                          <a:ln>
                            <a:noFill/>
                          </a:ln>
                        </wps:spPr>
                        <wps:txbx>
                          <w:txbxContent>
                            <w:p w14:paraId="13AA1160" w14:textId="77777777" w:rsidR="00CE41F1" w:rsidRDefault="00CE41F1">
                              <w:pPr>
                                <w:spacing w:after="160"/>
                                <w:ind w:left="0" w:right="0" w:firstLine="0"/>
                                <w:jc w:val="left"/>
                              </w:pPr>
                              <w:r>
                                <w:t>Dec</w:t>
                              </w:r>
                            </w:p>
                          </w:txbxContent>
                        </wps:txbx>
                        <wps:bodyPr horzOverflow="overflow" vert="horz" lIns="0" tIns="0" rIns="0" bIns="0" rtlCol="0">
                          <a:noAutofit/>
                        </wps:bodyPr>
                      </wps:wsp>
                      <wps:wsp>
                        <wps:cNvPr id="47636" name="Shape 47636"/>
                        <wps:cNvSpPr/>
                        <wps:spPr>
                          <a:xfrm>
                            <a:off x="207810" y="4276719"/>
                            <a:ext cx="75952" cy="75952"/>
                          </a:xfrm>
                          <a:custGeom>
                            <a:avLst/>
                            <a:gdLst/>
                            <a:ahLst/>
                            <a:cxnLst/>
                            <a:rect l="0" t="0" r="0" b="0"/>
                            <a:pathLst>
                              <a:path w="75952" h="75952">
                                <a:moveTo>
                                  <a:pt x="0" y="0"/>
                                </a:moveTo>
                                <a:lnTo>
                                  <a:pt x="75952" y="0"/>
                                </a:lnTo>
                                <a:lnTo>
                                  <a:pt x="75952" y="75952"/>
                                </a:lnTo>
                                <a:lnTo>
                                  <a:pt x="0" y="75952"/>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ps:wsp>
                      <wps:wsp>
                        <wps:cNvPr id="1787" name="Rectangle 1787"/>
                        <wps:cNvSpPr/>
                        <wps:spPr>
                          <a:xfrm>
                            <a:off x="317297" y="4257290"/>
                            <a:ext cx="2154819" cy="184382"/>
                          </a:xfrm>
                          <a:prstGeom prst="rect">
                            <a:avLst/>
                          </a:prstGeom>
                          <a:ln>
                            <a:noFill/>
                          </a:ln>
                        </wps:spPr>
                        <wps:txbx>
                          <w:txbxContent>
                            <w:p w14:paraId="27A5A13B" w14:textId="77777777" w:rsidR="00CE41F1" w:rsidRDefault="00CE41F1">
                              <w:pPr>
                                <w:spacing w:after="160"/>
                                <w:ind w:left="0" w:right="0" w:firstLine="0"/>
                                <w:jc w:val="left"/>
                              </w:pPr>
                              <w:r>
                                <w:t>Radiation North(kWh/m2)</w:t>
                              </w:r>
                            </w:p>
                          </w:txbxContent>
                        </wps:txbx>
                        <wps:bodyPr horzOverflow="overflow" vert="horz" lIns="0" tIns="0" rIns="0" bIns="0" rtlCol="0">
                          <a:noAutofit/>
                        </wps:bodyPr>
                      </wps:wsp>
                      <wps:wsp>
                        <wps:cNvPr id="47637" name="Shape 47637"/>
                        <wps:cNvSpPr/>
                        <wps:spPr>
                          <a:xfrm>
                            <a:off x="2361438" y="4276719"/>
                            <a:ext cx="75952" cy="75952"/>
                          </a:xfrm>
                          <a:custGeom>
                            <a:avLst/>
                            <a:gdLst/>
                            <a:ahLst/>
                            <a:cxnLst/>
                            <a:rect l="0" t="0" r="0" b="0"/>
                            <a:pathLst>
                              <a:path w="75952" h="75952">
                                <a:moveTo>
                                  <a:pt x="0" y="0"/>
                                </a:moveTo>
                                <a:lnTo>
                                  <a:pt x="75952" y="0"/>
                                </a:lnTo>
                                <a:lnTo>
                                  <a:pt x="75952" y="75952"/>
                                </a:lnTo>
                                <a:lnTo>
                                  <a:pt x="0" y="75952"/>
                                </a:lnTo>
                                <a:lnTo>
                                  <a:pt x="0" y="0"/>
                                </a:lnTo>
                              </a:path>
                            </a:pathLst>
                          </a:custGeom>
                          <a:ln w="0" cap="flat">
                            <a:round/>
                          </a:ln>
                        </wps:spPr>
                        <wps:style>
                          <a:lnRef idx="0">
                            <a:srgbClr val="000000">
                              <a:alpha val="0"/>
                            </a:srgbClr>
                          </a:lnRef>
                          <a:fillRef idx="1">
                            <a:srgbClr val="ED7D31"/>
                          </a:fillRef>
                          <a:effectRef idx="0">
                            <a:scrgbClr r="0" g="0" b="0"/>
                          </a:effectRef>
                          <a:fontRef idx="none"/>
                        </wps:style>
                        <wps:bodyPr/>
                      </wps:wsp>
                      <wps:wsp>
                        <wps:cNvPr id="1789" name="Rectangle 1789"/>
                        <wps:cNvSpPr/>
                        <wps:spPr>
                          <a:xfrm>
                            <a:off x="2471039" y="4257290"/>
                            <a:ext cx="2081444" cy="184382"/>
                          </a:xfrm>
                          <a:prstGeom prst="rect">
                            <a:avLst/>
                          </a:prstGeom>
                          <a:ln>
                            <a:noFill/>
                          </a:ln>
                        </wps:spPr>
                        <wps:txbx>
                          <w:txbxContent>
                            <w:p w14:paraId="2F97A297" w14:textId="77777777" w:rsidR="00CE41F1" w:rsidRDefault="00CE41F1">
                              <w:pPr>
                                <w:spacing w:after="160"/>
                                <w:ind w:left="0" w:right="0" w:firstLine="0"/>
                                <w:jc w:val="left"/>
                              </w:pPr>
                              <w:r>
                                <w:t>Radiation East (kWh/m2)</w:t>
                              </w:r>
                            </w:p>
                          </w:txbxContent>
                        </wps:txbx>
                        <wps:bodyPr horzOverflow="overflow" vert="horz" lIns="0" tIns="0" rIns="0" bIns="0" rtlCol="0">
                          <a:noAutofit/>
                        </wps:bodyPr>
                      </wps:wsp>
                      <wps:wsp>
                        <wps:cNvPr id="47638" name="Shape 47638"/>
                        <wps:cNvSpPr/>
                        <wps:spPr>
                          <a:xfrm>
                            <a:off x="4515104" y="4276719"/>
                            <a:ext cx="75952" cy="75952"/>
                          </a:xfrm>
                          <a:custGeom>
                            <a:avLst/>
                            <a:gdLst/>
                            <a:ahLst/>
                            <a:cxnLst/>
                            <a:rect l="0" t="0" r="0" b="0"/>
                            <a:pathLst>
                              <a:path w="75952" h="75952">
                                <a:moveTo>
                                  <a:pt x="0" y="0"/>
                                </a:moveTo>
                                <a:lnTo>
                                  <a:pt x="75952" y="0"/>
                                </a:lnTo>
                                <a:lnTo>
                                  <a:pt x="75952" y="75952"/>
                                </a:lnTo>
                                <a:lnTo>
                                  <a:pt x="0" y="75952"/>
                                </a:lnTo>
                                <a:lnTo>
                                  <a:pt x="0" y="0"/>
                                </a:lnTo>
                              </a:path>
                            </a:pathLst>
                          </a:custGeom>
                          <a:ln w="0" cap="flat">
                            <a:round/>
                          </a:ln>
                        </wps:spPr>
                        <wps:style>
                          <a:lnRef idx="0">
                            <a:srgbClr val="000000">
                              <a:alpha val="0"/>
                            </a:srgbClr>
                          </a:lnRef>
                          <a:fillRef idx="1">
                            <a:srgbClr val="A5A5A5"/>
                          </a:fillRef>
                          <a:effectRef idx="0">
                            <a:scrgbClr r="0" g="0" b="0"/>
                          </a:effectRef>
                          <a:fontRef idx="none"/>
                        </wps:style>
                        <wps:bodyPr/>
                      </wps:wsp>
                      <wps:wsp>
                        <wps:cNvPr id="1791" name="Rectangle 1791"/>
                        <wps:cNvSpPr/>
                        <wps:spPr>
                          <a:xfrm>
                            <a:off x="4625086" y="4257290"/>
                            <a:ext cx="2207316" cy="184382"/>
                          </a:xfrm>
                          <a:prstGeom prst="rect">
                            <a:avLst/>
                          </a:prstGeom>
                          <a:ln>
                            <a:noFill/>
                          </a:ln>
                        </wps:spPr>
                        <wps:txbx>
                          <w:txbxContent>
                            <w:p w14:paraId="66D264BC" w14:textId="77777777" w:rsidR="00CE41F1" w:rsidRDefault="00CE41F1">
                              <w:pPr>
                                <w:spacing w:after="160"/>
                                <w:ind w:left="0" w:right="0" w:firstLine="0"/>
                                <w:jc w:val="left"/>
                              </w:pPr>
                              <w:r>
                                <w:t>Radiation South (kWh/m2)</w:t>
                              </w:r>
                            </w:p>
                          </w:txbxContent>
                        </wps:txbx>
                        <wps:bodyPr horzOverflow="overflow" vert="horz" lIns="0" tIns="0" rIns="0" bIns="0" rtlCol="0">
                          <a:noAutofit/>
                        </wps:bodyPr>
                      </wps:wsp>
                      <wps:wsp>
                        <wps:cNvPr id="47639" name="Shape 47639"/>
                        <wps:cNvSpPr/>
                        <wps:spPr>
                          <a:xfrm>
                            <a:off x="6668770" y="4276719"/>
                            <a:ext cx="75953" cy="75952"/>
                          </a:xfrm>
                          <a:custGeom>
                            <a:avLst/>
                            <a:gdLst/>
                            <a:ahLst/>
                            <a:cxnLst/>
                            <a:rect l="0" t="0" r="0" b="0"/>
                            <a:pathLst>
                              <a:path w="75953" h="75952">
                                <a:moveTo>
                                  <a:pt x="0" y="0"/>
                                </a:moveTo>
                                <a:lnTo>
                                  <a:pt x="75953" y="0"/>
                                </a:lnTo>
                                <a:lnTo>
                                  <a:pt x="75953" y="75952"/>
                                </a:lnTo>
                                <a:lnTo>
                                  <a:pt x="0" y="75952"/>
                                </a:lnTo>
                                <a:lnTo>
                                  <a:pt x="0" y="0"/>
                                </a:lnTo>
                              </a:path>
                            </a:pathLst>
                          </a:custGeom>
                          <a:ln w="0" cap="flat">
                            <a:round/>
                          </a:ln>
                        </wps:spPr>
                        <wps:style>
                          <a:lnRef idx="0">
                            <a:srgbClr val="000000">
                              <a:alpha val="0"/>
                            </a:srgbClr>
                          </a:lnRef>
                          <a:fillRef idx="1">
                            <a:srgbClr val="FFC000"/>
                          </a:fillRef>
                          <a:effectRef idx="0">
                            <a:scrgbClr r="0" g="0" b="0"/>
                          </a:effectRef>
                          <a:fontRef idx="none"/>
                        </wps:style>
                        <wps:bodyPr/>
                      </wps:wsp>
                      <wps:wsp>
                        <wps:cNvPr id="1793" name="Rectangle 1793"/>
                        <wps:cNvSpPr/>
                        <wps:spPr>
                          <a:xfrm>
                            <a:off x="6779007" y="4257290"/>
                            <a:ext cx="2150359" cy="184382"/>
                          </a:xfrm>
                          <a:prstGeom prst="rect">
                            <a:avLst/>
                          </a:prstGeom>
                          <a:ln>
                            <a:noFill/>
                          </a:ln>
                        </wps:spPr>
                        <wps:txbx>
                          <w:txbxContent>
                            <w:p w14:paraId="3E1D9D24" w14:textId="77777777" w:rsidR="00CE41F1" w:rsidRDefault="00CE41F1">
                              <w:pPr>
                                <w:spacing w:after="160"/>
                                <w:ind w:left="0" w:right="0" w:firstLine="0"/>
                                <w:jc w:val="left"/>
                              </w:pPr>
                              <w:r>
                                <w:t>Radiation West (kWh/m2)</w:t>
                              </w:r>
                            </w:p>
                          </w:txbxContent>
                        </wps:txbx>
                        <wps:bodyPr horzOverflow="overflow" vert="horz" lIns="0" tIns="0" rIns="0" bIns="0" rtlCol="0">
                          <a:noAutofit/>
                        </wps:bodyPr>
                      </wps:wsp>
                      <wps:wsp>
                        <wps:cNvPr id="47640" name="Shape 47640"/>
                        <wps:cNvSpPr/>
                        <wps:spPr>
                          <a:xfrm>
                            <a:off x="207810" y="4496556"/>
                            <a:ext cx="75952" cy="75952"/>
                          </a:xfrm>
                          <a:custGeom>
                            <a:avLst/>
                            <a:gdLst/>
                            <a:ahLst/>
                            <a:cxnLst/>
                            <a:rect l="0" t="0" r="0" b="0"/>
                            <a:pathLst>
                              <a:path w="75952" h="75952">
                                <a:moveTo>
                                  <a:pt x="0" y="0"/>
                                </a:moveTo>
                                <a:lnTo>
                                  <a:pt x="75952" y="0"/>
                                </a:lnTo>
                                <a:lnTo>
                                  <a:pt x="75952" y="75952"/>
                                </a:lnTo>
                                <a:lnTo>
                                  <a:pt x="0" y="75952"/>
                                </a:lnTo>
                                <a:lnTo>
                                  <a:pt x="0" y="0"/>
                                </a:lnTo>
                              </a:path>
                            </a:pathLst>
                          </a:custGeom>
                          <a:ln w="0" cap="flat">
                            <a:round/>
                          </a:ln>
                        </wps:spPr>
                        <wps:style>
                          <a:lnRef idx="0">
                            <a:srgbClr val="000000">
                              <a:alpha val="0"/>
                            </a:srgbClr>
                          </a:lnRef>
                          <a:fillRef idx="1">
                            <a:srgbClr val="5B9BD5"/>
                          </a:fillRef>
                          <a:effectRef idx="0">
                            <a:scrgbClr r="0" g="0" b="0"/>
                          </a:effectRef>
                          <a:fontRef idx="none"/>
                        </wps:style>
                        <wps:bodyPr/>
                      </wps:wsp>
                      <wps:wsp>
                        <wps:cNvPr id="1795" name="Rectangle 1795"/>
                        <wps:cNvSpPr/>
                        <wps:spPr>
                          <a:xfrm>
                            <a:off x="317297" y="4477001"/>
                            <a:ext cx="2549257" cy="184382"/>
                          </a:xfrm>
                          <a:prstGeom prst="rect">
                            <a:avLst/>
                          </a:prstGeom>
                          <a:ln>
                            <a:noFill/>
                          </a:ln>
                        </wps:spPr>
                        <wps:txbx>
                          <w:txbxContent>
                            <w:p w14:paraId="6B7890AE" w14:textId="77777777" w:rsidR="00CE41F1" w:rsidRDefault="00CE41F1">
                              <w:pPr>
                                <w:spacing w:after="160"/>
                                <w:ind w:left="0" w:right="0" w:firstLine="0"/>
                                <w:jc w:val="left"/>
                              </w:pPr>
                              <w:r>
                                <w:t>Horizontal Radiation(kWh/m2)</w:t>
                              </w:r>
                            </w:p>
                          </w:txbxContent>
                        </wps:txbx>
                        <wps:bodyPr horzOverflow="overflow" vert="horz" lIns="0" tIns="0" rIns="0" bIns="0" rtlCol="0">
                          <a:noAutofit/>
                        </wps:bodyPr>
                      </wps:wsp>
                      <wps:wsp>
                        <wps:cNvPr id="47641" name="Shape 47641"/>
                        <wps:cNvSpPr/>
                        <wps:spPr>
                          <a:xfrm>
                            <a:off x="2361438" y="4496556"/>
                            <a:ext cx="75952" cy="75952"/>
                          </a:xfrm>
                          <a:custGeom>
                            <a:avLst/>
                            <a:gdLst/>
                            <a:ahLst/>
                            <a:cxnLst/>
                            <a:rect l="0" t="0" r="0" b="0"/>
                            <a:pathLst>
                              <a:path w="75952" h="75952">
                                <a:moveTo>
                                  <a:pt x="0" y="0"/>
                                </a:moveTo>
                                <a:lnTo>
                                  <a:pt x="75952" y="0"/>
                                </a:lnTo>
                                <a:lnTo>
                                  <a:pt x="75952" y="75952"/>
                                </a:lnTo>
                                <a:lnTo>
                                  <a:pt x="0" y="75952"/>
                                </a:lnTo>
                                <a:lnTo>
                                  <a:pt x="0" y="0"/>
                                </a:lnTo>
                              </a:path>
                            </a:pathLst>
                          </a:custGeom>
                          <a:ln w="0" cap="flat">
                            <a:round/>
                          </a:ln>
                        </wps:spPr>
                        <wps:style>
                          <a:lnRef idx="0">
                            <a:srgbClr val="000000">
                              <a:alpha val="0"/>
                            </a:srgbClr>
                          </a:lnRef>
                          <a:fillRef idx="1">
                            <a:srgbClr val="70AD47"/>
                          </a:fillRef>
                          <a:effectRef idx="0">
                            <a:scrgbClr r="0" g="0" b="0"/>
                          </a:effectRef>
                          <a:fontRef idx="none"/>
                        </wps:style>
                        <wps:bodyPr/>
                      </wps:wsp>
                      <wps:wsp>
                        <wps:cNvPr id="1797" name="Rectangle 1797"/>
                        <wps:cNvSpPr/>
                        <wps:spPr>
                          <a:xfrm>
                            <a:off x="2471039" y="4477001"/>
                            <a:ext cx="1412764" cy="184382"/>
                          </a:xfrm>
                          <a:prstGeom prst="rect">
                            <a:avLst/>
                          </a:prstGeom>
                          <a:ln>
                            <a:noFill/>
                          </a:ln>
                        </wps:spPr>
                        <wps:txbx>
                          <w:txbxContent>
                            <w:p w14:paraId="1479608A" w14:textId="77777777" w:rsidR="00CE41F1" w:rsidRDefault="00CE41F1">
                              <w:pPr>
                                <w:spacing w:after="160"/>
                                <w:ind w:left="0" w:right="0" w:firstLine="0"/>
                                <w:jc w:val="left"/>
                              </w:pPr>
                              <w:r>
                                <w:t>Humidity (%age)</w:t>
                              </w:r>
                            </w:p>
                          </w:txbxContent>
                        </wps:txbx>
                        <wps:bodyPr horzOverflow="overflow" vert="horz" lIns="0" tIns="0" rIns="0" bIns="0" rtlCol="0">
                          <a:noAutofit/>
                        </wps:bodyPr>
                      </wps:wsp>
                      <wps:wsp>
                        <wps:cNvPr id="47642" name="Shape 47642"/>
                        <wps:cNvSpPr/>
                        <wps:spPr>
                          <a:xfrm>
                            <a:off x="4515104" y="4496556"/>
                            <a:ext cx="75952" cy="75952"/>
                          </a:xfrm>
                          <a:custGeom>
                            <a:avLst/>
                            <a:gdLst/>
                            <a:ahLst/>
                            <a:cxnLst/>
                            <a:rect l="0" t="0" r="0" b="0"/>
                            <a:pathLst>
                              <a:path w="75952" h="75952">
                                <a:moveTo>
                                  <a:pt x="0" y="0"/>
                                </a:moveTo>
                                <a:lnTo>
                                  <a:pt x="75952" y="0"/>
                                </a:lnTo>
                                <a:lnTo>
                                  <a:pt x="75952" y="75952"/>
                                </a:lnTo>
                                <a:lnTo>
                                  <a:pt x="0" y="75952"/>
                                </a:lnTo>
                                <a:lnTo>
                                  <a:pt x="0" y="0"/>
                                </a:lnTo>
                              </a:path>
                            </a:pathLst>
                          </a:custGeom>
                          <a:ln w="0" cap="flat">
                            <a:round/>
                          </a:ln>
                        </wps:spPr>
                        <wps:style>
                          <a:lnRef idx="0">
                            <a:srgbClr val="000000">
                              <a:alpha val="0"/>
                            </a:srgbClr>
                          </a:lnRef>
                          <a:fillRef idx="1">
                            <a:srgbClr val="264478"/>
                          </a:fillRef>
                          <a:effectRef idx="0">
                            <a:scrgbClr r="0" g="0" b="0"/>
                          </a:effectRef>
                          <a:fontRef idx="none"/>
                        </wps:style>
                        <wps:bodyPr/>
                      </wps:wsp>
                      <wps:wsp>
                        <wps:cNvPr id="1799" name="Rectangle 1799"/>
                        <wps:cNvSpPr/>
                        <wps:spPr>
                          <a:xfrm>
                            <a:off x="4625086" y="4477001"/>
                            <a:ext cx="1536000" cy="184382"/>
                          </a:xfrm>
                          <a:prstGeom prst="rect">
                            <a:avLst/>
                          </a:prstGeom>
                          <a:ln>
                            <a:noFill/>
                          </a:ln>
                        </wps:spPr>
                        <wps:txbx>
                          <w:txbxContent>
                            <w:p w14:paraId="3C4C5306" w14:textId="77777777" w:rsidR="00CE41F1" w:rsidRDefault="00CE41F1">
                              <w:pPr>
                                <w:spacing w:after="160"/>
                                <w:ind w:left="0" w:right="0" w:firstLine="0"/>
                                <w:jc w:val="left"/>
                              </w:pPr>
                              <w:r>
                                <w:t>Precipitation (mm)</w:t>
                              </w:r>
                            </w:p>
                          </w:txbxContent>
                        </wps:txbx>
                        <wps:bodyPr horzOverflow="overflow" vert="horz" lIns="0" tIns="0" rIns="0" bIns="0" rtlCol="0">
                          <a:noAutofit/>
                        </wps:bodyPr>
                      </wps:wsp>
                      <wps:wsp>
                        <wps:cNvPr id="47643" name="Shape 47643"/>
                        <wps:cNvSpPr/>
                        <wps:spPr>
                          <a:xfrm>
                            <a:off x="6668770" y="4496556"/>
                            <a:ext cx="75953" cy="75952"/>
                          </a:xfrm>
                          <a:custGeom>
                            <a:avLst/>
                            <a:gdLst/>
                            <a:ahLst/>
                            <a:cxnLst/>
                            <a:rect l="0" t="0" r="0" b="0"/>
                            <a:pathLst>
                              <a:path w="75953" h="75952">
                                <a:moveTo>
                                  <a:pt x="0" y="0"/>
                                </a:moveTo>
                                <a:lnTo>
                                  <a:pt x="75953" y="0"/>
                                </a:lnTo>
                                <a:lnTo>
                                  <a:pt x="75953" y="75952"/>
                                </a:lnTo>
                                <a:lnTo>
                                  <a:pt x="0" y="75952"/>
                                </a:lnTo>
                                <a:lnTo>
                                  <a:pt x="0" y="0"/>
                                </a:lnTo>
                              </a:path>
                            </a:pathLst>
                          </a:custGeom>
                          <a:ln w="0" cap="flat">
                            <a:round/>
                          </a:ln>
                        </wps:spPr>
                        <wps:style>
                          <a:lnRef idx="0">
                            <a:srgbClr val="000000">
                              <a:alpha val="0"/>
                            </a:srgbClr>
                          </a:lnRef>
                          <a:fillRef idx="1">
                            <a:srgbClr val="9E480E"/>
                          </a:fillRef>
                          <a:effectRef idx="0">
                            <a:scrgbClr r="0" g="0" b="0"/>
                          </a:effectRef>
                          <a:fontRef idx="none"/>
                        </wps:style>
                        <wps:bodyPr/>
                      </wps:wsp>
                      <wps:wsp>
                        <wps:cNvPr id="1801" name="Rectangle 1801"/>
                        <wps:cNvSpPr/>
                        <wps:spPr>
                          <a:xfrm>
                            <a:off x="6779007" y="4477001"/>
                            <a:ext cx="1553837" cy="184382"/>
                          </a:xfrm>
                          <a:prstGeom prst="rect">
                            <a:avLst/>
                          </a:prstGeom>
                          <a:ln>
                            <a:noFill/>
                          </a:ln>
                        </wps:spPr>
                        <wps:txbx>
                          <w:txbxContent>
                            <w:p w14:paraId="14AA000E" w14:textId="77777777" w:rsidR="00CE41F1" w:rsidRDefault="00CE41F1">
                              <w:pPr>
                                <w:spacing w:after="160"/>
                                <w:ind w:left="0" w:right="0" w:firstLine="0"/>
                                <w:jc w:val="left"/>
                              </w:pPr>
                              <w:r>
                                <w:t>Average Sun hours</w:t>
                              </w:r>
                            </w:p>
                          </w:txbxContent>
                        </wps:txbx>
                        <wps:bodyPr horzOverflow="overflow" vert="horz" lIns="0" tIns="0" rIns="0" bIns="0" rtlCol="0">
                          <a:noAutofit/>
                        </wps:bodyPr>
                      </wps:wsp>
                      <wps:wsp>
                        <wps:cNvPr id="1802" name="Shape 1802"/>
                        <wps:cNvSpPr/>
                        <wps:spPr>
                          <a:xfrm>
                            <a:off x="0" y="0"/>
                            <a:ext cx="8920480" cy="4720590"/>
                          </a:xfrm>
                          <a:custGeom>
                            <a:avLst/>
                            <a:gdLst/>
                            <a:ahLst/>
                            <a:cxnLst/>
                            <a:rect l="0" t="0" r="0" b="0"/>
                            <a:pathLst>
                              <a:path w="8920480" h="4720590">
                                <a:moveTo>
                                  <a:pt x="0" y="4720590"/>
                                </a:moveTo>
                                <a:lnTo>
                                  <a:pt x="8920480" y="4720590"/>
                                </a:lnTo>
                                <a:lnTo>
                                  <a:pt x="8920480"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1A33AF7" id="Group 39699" o:spid="_x0000_s1163" style="width:706.05pt;height:395pt;mso-position-horizontal-relative:char;mso-position-vertical-relative:line" coordsize="89666,50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">
                <v:rect id="Rectangle 1650" o:spid="_x0000_s1164" style="position:absolute;left:89349;top:46205;width:42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" filled="f" stroked="f">
                  <v:textbox inset="0,0,0,0">
                    <w:txbxContent>
                      <w:p w14:paraId="7DC46DD9" w14:textId="77777777" w:rsidR="00CE41F1" w:rsidRDefault="00CE41F1">
                        <w:pPr>
                          <w:spacing w:after="160"/>
                          <w:ind w:left="0" w:right="0" w:firstLine="0"/>
                          <w:jc w:val="left"/>
                        </w:pPr>
                        <w:r>
                          <w:rPr>
                            <w:rFonts w:ascii="Calibri" w:eastAsia="Calibri" w:hAnsi="Calibri" w:cs="Calibri"/>
                            <w:sz w:val="22"/>
                          </w:rPr>
                          <w:t xml:space="preserve"> </w:t>
                        </w:r>
                      </w:p>
                    </w:txbxContent>
                  </v:textbox>
                </v:rect>
                <v:rect id="Rectangle 1651" o:spid="_x0000_s1165" style="position:absolute;left:28108;top:48800;width:6241;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" filled="f" stroked="f">
                  <v:textbox inset="0,0,0,0">
                    <w:txbxContent>
                      <w:p w14:paraId="51BAA004" w14:textId="77777777" w:rsidR="00CE41F1" w:rsidRDefault="00CE41F1">
                        <w:pPr>
                          <w:spacing w:after="160"/>
                          <w:ind w:left="0" w:right="0" w:firstLine="0"/>
                          <w:jc w:val="left"/>
                        </w:pPr>
                        <w:r>
                          <w:rPr>
                            <w:b/>
                          </w:rPr>
                          <w:t xml:space="preserve">Figure </w:t>
                        </w:r>
                      </w:p>
                    </w:txbxContent>
                  </v:textbox>
                </v:rect>
                <v:rect id="Rectangle 1652" o:spid="_x0000_s1166" style="position:absolute;left:32802;top:48800;width:101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" filled="f" stroked="f">
                  <v:textbox inset="0,0,0,0">
                    <w:txbxContent>
                      <w:p w14:paraId="4557CC04" w14:textId="77777777" w:rsidR="00CE41F1" w:rsidRDefault="00CE41F1">
                        <w:pPr>
                          <w:spacing w:after="160"/>
                          <w:ind w:left="0" w:right="0" w:firstLine="0"/>
                          <w:jc w:val="left"/>
                        </w:pPr>
                        <w:r>
                          <w:rPr>
                            <w:b/>
                          </w:rPr>
                          <w:t>6</w:t>
                        </w:r>
                      </w:p>
                    </w:txbxContent>
                  </v:textbox>
                </v:rect>
                <v:rect id="Rectangle 1653" o:spid="_x0000_s1167" style="position:absolute;left:33564;top:48800;width:50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" filled="f" stroked="f">
                  <v:textbox inset="0,0,0,0">
                    <w:txbxContent>
                      <w:p w14:paraId="66ABF580" w14:textId="77777777" w:rsidR="00CE41F1" w:rsidRDefault="00CE41F1">
                        <w:pPr>
                          <w:spacing w:after="160"/>
                          <w:ind w:left="0" w:right="0" w:firstLine="0"/>
                          <w:jc w:val="left"/>
                        </w:pPr>
                        <w:r>
                          <w:rPr>
                            <w:b/>
                          </w:rPr>
                          <w:t xml:space="preserve"> </w:t>
                        </w:r>
                      </w:p>
                    </w:txbxContent>
                  </v:textbox>
                </v:rect>
                <v:rect id="Rectangle 1654" o:spid="_x0000_s1168" style="position:absolute;left:33945;top:48800;width:3535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" filled="f" stroked="f">
                  <v:textbox inset="0,0,0,0">
                    <w:txbxContent>
                      <w:p w14:paraId="16B3B389" w14:textId="77777777" w:rsidR="00CE41F1" w:rsidRDefault="00CE41F1">
                        <w:pPr>
                          <w:spacing w:after="160"/>
                          <w:ind w:left="0" w:right="0" w:firstLine="0"/>
                          <w:jc w:val="left"/>
                        </w:pPr>
                        <w:r>
                          <w:rPr>
                            <w:b/>
                          </w:rPr>
                          <w:t>Average Climate Conditions of Australia</w:t>
                        </w:r>
                      </w:p>
                    </w:txbxContent>
                  </v:textbox>
                </v:rect>
                <v:rect id="Rectangle 1655" o:spid="_x0000_s1169" style="position:absolute;left:60542;top:48800;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" filled="f" stroked="f">
                  <v:textbox inset="0,0,0,0">
                    <w:txbxContent>
                      <w:p w14:paraId="6F20C874" w14:textId="77777777" w:rsidR="00CE41F1" w:rsidRDefault="00CE41F1">
                        <w:pPr>
                          <w:spacing w:after="160"/>
                          <w:ind w:left="0" w:right="0" w:firstLine="0"/>
                          <w:jc w:val="left"/>
                        </w:pPr>
                        <w:r>
                          <w:rPr>
                            <w:b/>
                          </w:rPr>
                          <w:t xml:space="preserve"> </w:t>
                        </w:r>
                      </w:p>
                    </w:txbxContent>
                  </v:textbox>
                </v:rect>
                <v:shape id="Shape 1659" o:spid="_x0000_s1170" style="position:absolute;left:4408;top:32095;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" path="m,l8339963,e" filled="f" strokecolor="#d9d9d9">
                  <v:path arrowok="t" textboxrect="0,0,8339963,0"/>
                </v:shape>
                <v:shape id="Shape 1660" o:spid="_x0000_s1171" style="position:absolute;left:4408;top:28270;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" path="m,l8339963,e" filled="f" strokecolor="#d9d9d9">
                  <v:path arrowok="t" textboxrect="0,0,8339963,0"/>
                </v:shape>
                <v:shape id="Shape 1661" o:spid="_x0000_s1172" style="position:absolute;left:4408;top:24444;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" path="m,l8339963,e" filled="f" strokecolor="#d9d9d9">
                  <v:path arrowok="t" textboxrect="0,0,8339963,0"/>
                </v:shape>
                <v:shape id="Shape 1662" o:spid="_x0000_s1173" style="position:absolute;left:4408;top:20604;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" path="m,l8339963,e" filled="f" strokecolor="#d9d9d9">
                  <v:path arrowok="t" textboxrect="0,0,8339963,0"/>
                </v:shape>
                <v:shape id="Shape 1663" o:spid="_x0000_s1174" style="position:absolute;left:4408;top:16779;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" path="m,l8339963,e" filled="f" strokecolor="#d9d9d9">
                  <v:path arrowok="t" textboxrect="0,0,8339963,0"/>
                </v:shape>
                <v:shape id="Shape 1664" o:spid="_x0000_s1175" style="position:absolute;left:4408;top:12954;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" path="m,l8339963,e" filled="f" strokecolor="#d9d9d9">
                  <v:path arrowok="t" textboxrect="0,0,8339963,0"/>
                </v:shape>
                <v:shape id="Shape 1665" o:spid="_x0000_s1176" style="position:absolute;left:4408;top:9128;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" path="m,l8339963,e" filled="f" strokecolor="#d9d9d9">
                  <v:path arrowok="t" textboxrect="0,0,8339963,0"/>
                </v:shape>
                <v:shape id="Shape 1666" o:spid="_x0000_s1177" style="position:absolute;left:4408;top:5303;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" path="m,l8339963,e" filled="f" strokecolor="#d9d9d9">
                  <v:path arrowok="t" textboxrect="0,0,8339963,0"/>
                </v:shape>
                <v:shape id="Shape 1667" o:spid="_x0000_s1178" style="position:absolute;left:4408;top:1479;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" path="m,l8339963,e" filled="f" strokecolor="#d9d9d9">
                  <v:path arrowok="t" textboxrect="0,0,8339963,0"/>
                </v:shape>
                <v:shape id="Shape 47541" o:spid="_x0000_s1179" style="position:absolute;left:81488;top:34229;width:579;height:1687;visibility:visible;mso-wrap-style:square;v-text-anchor:top" coordsize="57912,168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" path="m,l57912,r,168783l,168783,,e" fillcolor="#4472c4" stroked="f" strokeweight="0">
                  <v:path arrowok="t" textboxrect="0,0,57912,168783"/>
                </v:shape>
                <v:shape id="Shape 47542" o:spid="_x0000_s1180" style="position:absolute;left:5044;top:34183;width:564;height:1733;visibility:visible;mso-wrap-style:square;v-text-anchor:top" coordsize="56388,173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" path="m,l56388,r,173355l,173355,,e" fillcolor="#4472c4" stroked="f" strokeweight="0">
                  <v:path arrowok="t" textboxrect="0,0,56388,173355"/>
                </v:shape>
                <v:shape id="Shape 47543" o:spid="_x0000_s1181" style="position:absolute;left:74538;top:33985;width:579;height:1931;visibility:visible;mso-wrap-style:square;v-text-anchor:top" coordsize="57912,193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" path="m,l57912,r,193167l,193167,,e" fillcolor="#4472c4" stroked="f" strokeweight="0">
                  <v:path arrowok="t" textboxrect="0,0,57912,193167"/>
                </v:shape>
                <v:shape id="Shape 47544" o:spid="_x0000_s1182" style="position:absolute;left:11993;top:33710;width:564;height:2206;visibility:visible;mso-wrap-style:square;v-text-anchor:top" coordsize="56388,220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" path="m,l56388,r,220599l,220599,,e" fillcolor="#4472c4" stroked="f" strokeweight="0">
                  <v:path arrowok="t" textboxrect="0,0,56388,220599"/>
                </v:shape>
                <v:shape id="Shape 47545" o:spid="_x0000_s1183" style="position:absolute;left:67589;top:33360;width:579;height:2556;visibility:visible;mso-wrap-style:square;v-text-anchor:top" coordsize="57912,255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" path="m,l57912,r,255651l,255651,,e" fillcolor="#4472c4" stroked="f" strokeweight="0">
                  <v:path arrowok="t" textboxrect="0,0,57912,255651"/>
                </v:shape>
                <v:shape id="Shape 47546" o:spid="_x0000_s1184" style="position:absolute;left:18943;top:33086;width:564;height:2830;visibility:visible;mso-wrap-style:square;v-text-anchor:top" coordsize="56388,283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" path="m,l56388,r,283083l,283083,,e" fillcolor="#4472c4" stroked="f" strokeweight="0">
                  <v:path arrowok="t" textboxrect="0,0,56388,283083"/>
                </v:shape>
                <v:shape id="Shape 47547" o:spid="_x0000_s1185" style="position:absolute;left:60639;top:32720;width:580;height:3196;visibility:visible;mso-wrap-style:square;v-text-anchor:top" coordsize="57912,319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" path="m,l57912,r,319659l,319659,,e" fillcolor="#4472c4" stroked="f" strokeweight="0">
                  <v:path arrowok="t" textboxrect="0,0,57912,319659"/>
                </v:shape>
                <v:shape id="Shape 47548" o:spid="_x0000_s1186" style="position:absolute;left:25892;top:32583;width:564;height:3333;visibility:visible;mso-wrap-style:square;v-text-anchor:top" coordsize="56388,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" path="m,l56388,r,333375l,333375,,e" fillcolor="#4472c4" stroked="f" strokeweight="0">
                  <v:path arrowok="t" textboxrect="0,0,56388,333375"/>
                </v:shape>
                <v:shape id="Shape 47549" o:spid="_x0000_s1187" style="position:absolute;left:53690;top:32064;width:579;height:3852;visibility:visible;mso-wrap-style:square;v-text-anchor:top" coordsize="57912,385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" path="m,l57912,r,385191l,385191,,e" fillcolor="#4472c4" stroked="f" strokeweight="0">
                  <v:path arrowok="t" textboxrect="0,0,57912,385191"/>
                </v:shape>
                <v:shape id="Shape 47550" o:spid="_x0000_s1188" style="position:absolute;left:32842;top:31623;width:564;height:4293;visibility:visible;mso-wrap-style:square;v-text-anchor:top" coordsize="56388,429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" path="m,l56388,r,429387l,429387,,e" fillcolor="#4472c4" stroked="f" strokeweight="0">
                  <v:path arrowok="t" textboxrect="0,0,56388,429387"/>
                </v:shape>
                <v:shape id="Shape 47551" o:spid="_x0000_s1189" style="position:absolute;left:46741;top:31531;width:579;height:4385;visibility:visible;mso-wrap-style:square;v-text-anchor:top" coordsize="57912,438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" path="m,l57912,r,438531l,438531,,e" fillcolor="#4472c4" stroked="f" strokeweight="0">
                  <v:path arrowok="t" textboxrect="0,0,57912,438531"/>
                </v:shape>
                <v:shape id="Shape 47552" o:spid="_x0000_s1190" style="position:absolute;left:39791;top:31196;width:579;height:4720;visibility:visible;mso-wrap-style:square;v-text-anchor:top" coordsize="57912,472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" path="m,l57912,r,472059l,472059,,e" fillcolor="#4472c4" stroked="f" strokeweight="0">
                  <v:path arrowok="t" textboxrect="0,0,57912,472059"/>
                </v:shape>
                <v:shape id="Shape 47553" o:spid="_x0000_s1191" style="position:absolute;left:5775;top:32080;width:564;height:3836;visibility:visible;mso-wrap-style:square;v-text-anchor:top" coordsize="56388,383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" path="m,l56388,r,383667l,383667,,e" fillcolor="#ed7d31" stroked="f" strokeweight="0">
                  <v:path arrowok="t" textboxrect="0,0,56388,383667"/>
                </v:shape>
                <v:shape id="Shape 47554" o:spid="_x0000_s1192" style="position:absolute;left:82219;top:32034;width:579;height:3882;visibility:visible;mso-wrap-style:square;v-text-anchor:top" coordsize="57912,388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" path="m,l57912,r,388239l,388239,,e" fillcolor="#ed7d31" stroked="f" strokeweight="0">
                  <v:path arrowok="t" textboxrect="0,0,57912,388239"/>
                </v:shape>
                <v:shape id="Shape 47555" o:spid="_x0000_s1193" style="position:absolute;left:12725;top:31851;width:564;height:4065;visibility:visible;mso-wrap-style:square;v-text-anchor:top" coordsize="56388,40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" path="m,l56388,r,406527l,406527,,e" fillcolor="#ed7d31" stroked="f" strokeweight="0">
                  <v:path arrowok="t" textboxrect="0,0,56388,406527"/>
                </v:shape>
                <v:shape id="Shape 47556" o:spid="_x0000_s1194" style="position:absolute;left:75270;top:30297;width:579;height:5619;visibility:visible;mso-wrap-style:square;v-text-anchor:top" coordsize="57912,561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" path="m,l57912,r,561975l,561975,,e" fillcolor="#ed7d31" stroked="f" strokeweight="0">
                  <v:path arrowok="t" textboxrect="0,0,57912,561975"/>
                </v:shape>
                <v:shape id="Shape 47557" o:spid="_x0000_s1195" style="position:absolute;left:19674;top:29778;width:564;height:6138;visibility:visible;mso-wrap-style:square;v-text-anchor:top" coordsize="56388,6137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" path="m,l56388,r,613791l,613791,,e" fillcolor="#ed7d31" stroked="f" strokeweight="0">
                  <v:path arrowok="t" textboxrect="0,0,56388,613791"/>
                </v:shape>
                <v:shape id="Shape 47558" o:spid="_x0000_s1196" style="position:absolute;left:68320;top:29550;width:580;height:6366;visibility:visible;mso-wrap-style:square;v-text-anchor:top" coordsize="57912,636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" path="m,l57912,r,636651l,636651,,e" fillcolor="#ed7d31" stroked="f" strokeweight="0">
                  <v:path arrowok="t" textboxrect="0,0,57912,636651"/>
                </v:shape>
                <v:shape id="Shape 47559" o:spid="_x0000_s1197" style="position:absolute;left:54422;top:28986;width:579;height:6930;visibility:visible;mso-wrap-style:square;v-text-anchor:top" coordsize="57912,693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" path="m,l57912,r,693039l,693039,,e" fillcolor="#ed7d31" stroked="f" strokeweight="0">
                  <v:path arrowok="t" textboxrect="0,0,57912,693039"/>
                </v:shape>
                <v:shape id="Shape 47560" o:spid="_x0000_s1198" style="position:absolute;left:61371;top:28712;width:579;height:7204;visibility:visible;mso-wrap-style:square;v-text-anchor:top" coordsize="57912,720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" path="m,l57912,r,720471l,720471,,e" fillcolor="#ed7d31" stroked="f" strokeweight="0">
                  <v:path arrowok="t" textboxrect="0,0,57912,720471"/>
                </v:shape>
                <v:shape id="Shape 47561" o:spid="_x0000_s1199" style="position:absolute;left:47472;top:28681;width:564;height:7235;visibility:visible;mso-wrap-style:square;v-text-anchor:top" coordsize="56388,723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" path="m,l56388,r,723519l,723519,,e" fillcolor="#ed7d31" stroked="f" strokeweight="0">
                  <v:path arrowok="t" textboxrect="0,0,56388,723519"/>
                </v:shape>
                <v:shape id="Shape 47562" o:spid="_x0000_s1200" style="position:absolute;left:26624;top:28270;width:564;height:7646;visibility:visible;mso-wrap-style:square;v-text-anchor:top" coordsize="56388,76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" path="m,l56388,r,764667l,764667,,e" fillcolor="#ed7d31" stroked="f" strokeweight="0">
                  <v:path arrowok="t" textboxrect="0,0,56388,764667"/>
                </v:shape>
                <v:shape id="Shape 47563" o:spid="_x0000_s1201" style="position:absolute;left:40523;top:27675;width:564;height:8241;visibility:visible;mso-wrap-style:square;v-text-anchor:top" coordsize="56388,824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" path="m,l56388,r,824103l,824103,,e" fillcolor="#ed7d31" stroked="f" strokeweight="0">
                  <v:path arrowok="t" textboxrect="0,0,56388,824103"/>
                </v:shape>
                <v:shape id="Shape 47564" o:spid="_x0000_s1202" style="position:absolute;left:33573;top:27432;width:564;height:8484;visibility:visible;mso-wrap-style:square;v-text-anchor:top" coordsize="56388,848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" path="m,l56388,r,848487l,848487,,e" fillcolor="#ed7d31" stroked="f" strokeweight="0">
                  <v:path arrowok="t" textboxrect="0,0,56388,848487"/>
                </v:shape>
                <v:shape id="Shape 47565" o:spid="_x0000_s1203" style="position:absolute;left:48204;top:30998;width:564;height:4918;visibility:visible;mso-wrap-style:square;v-text-anchor:top" coordsize="56388,491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" path="m,l56388,r,491871l,491871,,e" fillcolor="#a5a5a5" stroked="f" strokeweight="0">
                  <v:path arrowok="t" textboxrect="0,0,56388,491871"/>
                </v:shape>
                <v:shape id="Shape 47566" o:spid="_x0000_s1204" style="position:absolute;left:41254;top:30830;width:564;height:5086;visibility:visible;mso-wrap-style:square;v-text-anchor:top" coordsize="56388,50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" path="m,l56388,r,508635l,508635,,e" fillcolor="#a5a5a5" stroked="f" strokeweight="0">
                  <v:path arrowok="t" textboxrect="0,0,56388,508635"/>
                </v:shape>
                <v:shape id="Shape 47567" o:spid="_x0000_s1205" style="position:absolute;left:34305;top:30068;width:564;height:5848;visibility:visible;mso-wrap-style:square;v-text-anchor:top" coordsize="56388,584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" path="m,l56388,r,584835l,584835,,e" fillcolor="#a5a5a5" stroked="f" strokeweight="0">
                  <v:path arrowok="t" textboxrect="0,0,56388,584835"/>
                </v:shape>
                <v:shape id="Shape 47568" o:spid="_x0000_s1206" style="position:absolute;left:55153;top:29916;width:564;height:6000;visibility:visible;mso-wrap-style:square;v-text-anchor:top" coordsize="56388,600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" path="m,l56388,r,600075l,600075,,e" fillcolor="#a5a5a5" stroked="f" strokeweight="0">
                  <v:path arrowok="t" textboxrect="0,0,56388,600075"/>
                </v:shape>
                <v:shape id="Shape 47569" o:spid="_x0000_s1207" style="position:absolute;left:27355;top:28895;width:564;height:7021;visibility:visible;mso-wrap-style:square;v-text-anchor:top" coordsize="56388,702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" path="m,l56388,r,702183l,702183,,e" fillcolor="#a5a5a5" stroked="f" strokeweight="0">
                  <v:path arrowok="t" textboxrect="0,0,56388,702183"/>
                </v:shape>
                <v:shape id="Shape 47570" o:spid="_x0000_s1208" style="position:absolute;left:13456;top:28620;width:564;height:7296;visibility:visible;mso-wrap-style:square;v-text-anchor:top" coordsize="56388,729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" path="m,l56388,r,729615l,729615,,e" fillcolor="#a5a5a5" stroked="f" strokeweight="0">
                  <v:path arrowok="t" textboxrect="0,0,56388,729615"/>
                </v:shape>
                <v:shape id="Shape 47571" o:spid="_x0000_s1209" style="position:absolute;left:62103;top:27721;width:579;height:8195;visibility:visible;mso-wrap-style:square;v-text-anchor:top" coordsize="57912,81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" path="m,l57912,r,819531l,819531,,e" fillcolor="#a5a5a5" stroked="f" strokeweight="0">
                  <v:path arrowok="t" textboxrect="0,0,57912,819531"/>
                </v:shape>
                <v:shape id="Shape 47572" o:spid="_x0000_s1210" style="position:absolute;left:20406;top:27569;width:564;height:8347;visibility:visible;mso-wrap-style:square;v-text-anchor:top" coordsize="56388,834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" path="m,l56388,r,834771l,834771,,e" fillcolor="#a5a5a5" stroked="f" strokeweight="0">
                  <v:path arrowok="t" textboxrect="0,0,56388,834771"/>
                </v:shape>
                <v:shape id="Shape 47573" o:spid="_x0000_s1211" style="position:absolute;left:6492;top:27401;width:579;height:8515;visibility:visible;mso-wrap-style:square;v-text-anchor:top" coordsize="57912,851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" path="m,l57912,r,851535l,851535,,e" fillcolor="#a5a5a5" stroked="f" strokeweight="0">
                  <v:path arrowok="t" textboxrect="0,0,57912,851535"/>
                </v:shape>
                <v:shape id="Shape 47574" o:spid="_x0000_s1212" style="position:absolute;left:82951;top:26121;width:579;height:9795;visibility:visible;mso-wrap-style:square;v-text-anchor:top" coordsize="57912,979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" path="m,l57912,r,979551l,979551,,e" fillcolor="#a5a5a5" stroked="f" strokeweight="0">
                  <v:path arrowok="t" textboxrect="0,0,57912,979551"/>
                </v:shape>
                <v:shape id="Shape 47575" o:spid="_x0000_s1213" style="position:absolute;left:69052;top:25085;width:579;height:10831;visibility:visible;mso-wrap-style:square;v-text-anchor:top" coordsize="57913,1083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" path="m,l57913,r,1083183l,1083183,,e" fillcolor="#a5a5a5" stroked="f" strokeweight="0">
                  <v:path arrowok="t" textboxrect="0,0,57913,1083183"/>
                </v:shape>
                <v:shape id="Shape 47576" o:spid="_x0000_s1214" style="position:absolute;left:76001;top:23682;width:580;height:12234;visibility:visible;mso-wrap-style:square;v-text-anchor:top" coordsize="57912,1223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" path="m,l57912,r,1223391l,1223391,,e" fillcolor="#a5a5a5" stroked="f" strokeweight="0">
                  <v:path arrowok="t" textboxrect="0,0,57912,1223391"/>
                </v:shape>
                <v:shape id="Shape 47577" o:spid="_x0000_s1215" style="position:absolute;left:7223;top:32034;width:579;height:3882;visibility:visible;mso-wrap-style:square;v-text-anchor:top" coordsize="57912,388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" path="m,l57912,r,388239l,388239,,e" fillcolor="#ffc000" stroked="f" strokeweight="0">
                  <v:path arrowok="t" textboxrect="0,0,57912,388239"/>
                </v:shape>
                <v:shape id="Shape 47578" o:spid="_x0000_s1216" style="position:absolute;left:83682;top:31897;width:579;height:4019;visibility:visible;mso-wrap-style:square;v-text-anchor:top" coordsize="57912,401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" path="m,l57912,r,401955l,401955,,e" fillcolor="#ffc000" stroked="f" strokeweight="0">
                  <v:path arrowok="t" textboxrect="0,0,57912,401955"/>
                </v:shape>
                <v:shape id="Shape 47579" o:spid="_x0000_s1217" style="position:absolute;left:14173;top:31577;width:579;height:4339;visibility:visible;mso-wrap-style:square;v-text-anchor:top" coordsize="57912,433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" path="m,l57912,r,433959l,433959,,e" fillcolor="#ffc000" stroked="f" strokeweight="0">
                  <v:path arrowok="t" textboxrect="0,0,57912,433959"/>
                </v:shape>
                <v:shape id="Shape 47580" o:spid="_x0000_s1218" style="position:absolute;left:76733;top:30205;width:579;height:5711;visibility:visible;mso-wrap-style:square;v-text-anchor:top" coordsize="57912,571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" path="m,l57912,r,571119l,571119,,e" fillcolor="#ffc000" stroked="f" strokeweight="0">
                  <v:path arrowok="t" textboxrect="0,0,57912,571119"/>
                </v:shape>
                <v:shape id="Shape 47581" o:spid="_x0000_s1219" style="position:absolute;left:21122;top:29443;width:579;height:6473;visibility:visible;mso-wrap-style:square;v-text-anchor:top" coordsize="57912,647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" path="m,l57912,r,647319l,647319,,e" fillcolor="#ffc000" stroked="f" strokeweight="0">
                  <v:path arrowok="t" textboxrect="0,0,57912,647319"/>
                </v:shape>
                <v:shape id="Shape 47582" o:spid="_x0000_s1220" style="position:absolute;left:69783;top:29367;width:564;height:6549;visibility:visible;mso-wrap-style:square;v-text-anchor:top" coordsize="56388,65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" path="m,l56388,r,654939l,654939,,e" fillcolor="#ffc000" stroked="f" strokeweight="0">
                  <v:path arrowok="t" textboxrect="0,0,56388,654939"/>
                </v:shape>
                <v:shape id="Shape 47583" o:spid="_x0000_s1221" style="position:absolute;left:28087;top:29062;width:564;height:6854;visibility:visible;mso-wrap-style:square;v-text-anchor:top" coordsize="56388,685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" path="m,l56388,r,685419l,685419,,e" fillcolor="#ffc000" stroked="f" strokeweight="0">
                  <v:path arrowok="t" textboxrect="0,0,56388,685419"/>
                </v:shape>
                <v:shape id="Shape 47584" o:spid="_x0000_s1222" style="position:absolute;left:55885;top:28803;width:563;height:7113;visibility:visible;mso-wrap-style:square;v-text-anchor:top" coordsize="56388,711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" path="m,l56388,r,711327l,711327,,e" fillcolor="#ffc000" stroked="f" strokeweight="0">
                  <v:path arrowok="t" textboxrect="0,0,56388,711327"/>
                </v:shape>
                <v:shape id="Shape 47585" o:spid="_x0000_s1223" style="position:absolute;left:62834;top:28681;width:564;height:7235;visibility:visible;mso-wrap-style:square;v-text-anchor:top" coordsize="56388,723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" path="m,l56388,r,723519l,723519,,e" fillcolor="#ffc000" stroked="f" strokeweight="0">
                  <v:path arrowok="t" textboxrect="0,0,56388,723519"/>
                </v:shape>
                <v:shape id="Shape 47586" o:spid="_x0000_s1224" style="position:absolute;left:48935;top:28270;width:564;height:7646;visibility:visible;mso-wrap-style:square;v-text-anchor:top" coordsize="56388,76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" path="m,l56388,r,764667l,764667,,e" fillcolor="#ffc000" stroked="f" strokeweight="0">
                  <v:path arrowok="t" textboxrect="0,0,56388,764667"/>
                </v:shape>
                <v:shape id="Shape 47587" o:spid="_x0000_s1225" style="position:absolute;left:41986;top:28041;width:564;height:7875;visibility:visible;mso-wrap-style:square;v-text-anchor:top" coordsize="56388,78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" path="m,l56388,r,787527l,787527,,e" fillcolor="#ffc000" stroked="f" strokeweight="0">
                  <v:path arrowok="t" textboxrect="0,0,56388,787527"/>
                </v:shape>
                <v:shape id="Shape 47588" o:spid="_x0000_s1226" style="position:absolute;left:35036;top:27721;width:564;height:8195;visibility:visible;mso-wrap-style:square;v-text-anchor:top" coordsize="56388,81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" path="m,l56388,r,819531l,819531,,e" fillcolor="#ffc000" stroked="f" strokeweight="0">
                  <v:path arrowok="t" textboxrect="0,0,56388,819531"/>
                </v:shape>
                <v:shape id="Shape 47589" o:spid="_x0000_s1227" style="position:absolute;left:7955;top:29839;width:579;height:6077;visibility:visible;mso-wrap-style:square;v-text-anchor:top" coordsize="57912,607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" path="m,l57912,r,607695l,607695,,e" fillcolor="#5b9bd5" stroked="f" strokeweight="0">
                  <v:path arrowok="t" textboxrect="0,0,57912,607695"/>
                </v:shape>
                <v:shape id="Shape 47590" o:spid="_x0000_s1228" style="position:absolute;left:84414;top:29580;width:564;height:6336;visibility:visible;mso-wrap-style:square;v-text-anchor:top" coordsize="56388,633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" path="m,l56388,r,633603l,633603,,e" fillcolor="#5b9bd5" stroked="f" strokeweight="0">
                  <v:path arrowok="t" textboxrect="0,0,56388,633603"/>
                </v:shape>
                <v:shape id="Shape 47591" o:spid="_x0000_s1229" style="position:absolute;left:14904;top:28864;width:579;height:7052;visibility:visible;mso-wrap-style:square;v-text-anchor:top" coordsize="57912,705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" path="m,l57912,r,705231l,705231,,e" fillcolor="#5b9bd5" stroked="f" strokeweight="0">
                  <v:path arrowok="t" textboxrect="0,0,57912,705231"/>
                </v:shape>
                <v:shape id="Shape 47592" o:spid="_x0000_s1230" style="position:absolute;left:77464;top:27325;width:564;height:8591;visibility:visible;mso-wrap-style:square;v-text-anchor:top" coordsize="56388,859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" path="m,l56388,r,859155l,859155,,e" fillcolor="#5b9bd5" stroked="f" strokeweight="0">
                  <v:path arrowok="t" textboxrect="0,0,56388,859155"/>
                </v:shape>
                <v:shape id="Shape 47593" o:spid="_x0000_s1231" style="position:absolute;left:21854;top:25420;width:579;height:10496;visibility:visible;mso-wrap-style:square;v-text-anchor:top" coordsize="57912,1049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" path="m,l57912,r,1049655l,1049655,,e" fillcolor="#5b9bd5" stroked="f" strokeweight="0">
                  <v:path arrowok="t" textboxrect="0,0,57912,1049655"/>
                </v:shape>
                <v:shape id="Shape 47594" o:spid="_x0000_s1232" style="position:absolute;left:70515;top:25039;width:564;height:10877;visibility:visible;mso-wrap-style:square;v-text-anchor:top" coordsize="56388,1087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" path="m,l56388,r,1087755l,1087755,,e" fillcolor="#5b9bd5" stroked="f" strokeweight="0">
                  <v:path arrowok="t" textboxrect="0,0,56388,1087755"/>
                </v:shape>
                <v:shape id="Shape 47595" o:spid="_x0000_s1233" style="position:absolute;left:63566;top:23530;width:563;height:12386;visibility:visible;mso-wrap-style:square;v-text-anchor:top" coordsize="56388,1238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" path="m,l56388,r,1238631l,1238631,,e" fillcolor="#5b9bd5" stroked="f" strokeweight="0">
                  <v:path arrowok="t" textboxrect="0,0,56388,1238631"/>
                </v:shape>
                <v:shape id="Shape 47596" o:spid="_x0000_s1234" style="position:absolute;left:28803;top:23210;width:579;height:12706;visibility:visible;mso-wrap-style:square;v-text-anchor:top" coordsize="57912,127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" path="m,l57912,r,1270635l,1270635,,e" fillcolor="#5b9bd5" stroked="f" strokeweight="0">
                  <v:path arrowok="t" textboxrect="0,0,57912,1270635"/>
                </v:shape>
                <v:shape id="Shape 47597" o:spid="_x0000_s1235" style="position:absolute;left:56616;top:23119;width:564;height:12797;visibility:visible;mso-wrap-style:square;v-text-anchor:top" coordsize="56388,127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" path="m,l56388,r,1279779l,1279779,,e" fillcolor="#5b9bd5" stroked="f" strokeweight="0">
                  <v:path arrowok="t" textboxrect="0,0,56388,1279779"/>
                </v:shape>
                <v:shape id="Shape 47598" o:spid="_x0000_s1236" style="position:absolute;left:49667;top:22189;width:564;height:13727;visibility:visible;mso-wrap-style:square;v-text-anchor:top" coordsize="56388,1372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" path="m,l56388,r,1372743l,1372743,,e" fillcolor="#5b9bd5" stroked="f" strokeweight="0">
                  <v:path arrowok="t" textboxrect="0,0,56388,1372743"/>
                </v:shape>
                <v:shape id="Shape 47599" o:spid="_x0000_s1237" style="position:absolute;left:42717;top:20848;width:564;height:15068;visibility:visible;mso-wrap-style:square;v-text-anchor:top" coordsize="56388,150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" path="m,l56388,r,1506855l,1506855,,e" fillcolor="#5b9bd5" stroked="f" strokeweight="0">
                  <v:path arrowok="t" textboxrect="0,0,56388,1506855"/>
                </v:shape>
                <v:shape id="Shape 47600" o:spid="_x0000_s1238" style="position:absolute;left:35768;top:20833;width:564;height:15083;visibility:visible;mso-wrap-style:square;v-text-anchor:top" coordsize="56388,1508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" path="m,l56388,r,1508379l,1508379,,e" fillcolor="#5b9bd5" stroked="f" strokeweight="0">
                  <v:path arrowok="t" textboxrect="0,0,56388,1508379"/>
                </v:shape>
                <v:shape id="Shape 47601" o:spid="_x0000_s1239" style="position:absolute;left:36484;top:34229;width:579;height:1687;visibility:visible;mso-wrap-style:square;v-text-anchor:top" coordsize="57912,168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" path="m,l57912,r,168783l,168783,,e" fillcolor="#70ad47" stroked="f" strokeweight="0">
                  <v:path arrowok="t" textboxrect="0,0,57912,168783"/>
                </v:shape>
                <v:shape id="Shape 47602" o:spid="_x0000_s1240" style="position:absolute;left:71247;top:34152;width:563;height:1764;visibility:visible;mso-wrap-style:square;v-text-anchor:top" coordsize="56388,176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" path="m,l56388,r,176403l,176403,,e" fillcolor="#70ad47" stroked="f" strokeweight="0">
                  <v:path arrowok="t" textboxrect="0,0,56388,176403"/>
                </v:shape>
                <v:shape id="Shape 47603" o:spid="_x0000_s1241" style="position:absolute;left:43434;top:34000;width:579;height:1916;visibility:visible;mso-wrap-style:square;v-text-anchor:top" coordsize="57912,191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" path="m,l57912,r,191643l,191643,,e" fillcolor="#70ad47" stroked="f" strokeweight="0">
                  <v:path arrowok="t" textboxrect="0,0,57912,191643"/>
                </v:shape>
                <v:shape id="Shape 47604" o:spid="_x0000_s1242" style="position:absolute;left:78196;top:33924;width:564;height:1992;visibility:visible;mso-wrap-style:square;v-text-anchor:top" coordsize="56388,199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" path="m,l56388,r,199263l,199263,,e" fillcolor="#70ad47" stroked="f" strokeweight="0">
                  <v:path arrowok="t" textboxrect="0,0,56388,199263"/>
                </v:shape>
                <v:shape id="Shape 47605" o:spid="_x0000_s1243" style="position:absolute;left:29535;top:33771;width:579;height:2145;visibility:visible;mso-wrap-style:square;v-text-anchor:top" coordsize="57912,214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" path="m,l57912,r,214503l,214503,,e" fillcolor="#70ad47" stroked="f" strokeweight="0">
                  <v:path arrowok="t" textboxrect="0,0,57912,214503"/>
                </v:shape>
                <v:shape id="Shape 47606" o:spid="_x0000_s1244" style="position:absolute;left:85145;top:33695;width:564;height:2221;visibility:visible;mso-wrap-style:square;v-text-anchor:top" coordsize="56388,222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" path="m,l56388,r,222123l,222123,,e" fillcolor="#70ad47" stroked="f" strokeweight="0">
                  <v:path arrowok="t" textboxrect="0,0,56388,222123"/>
                </v:shape>
                <v:shape id="Shape 47607" o:spid="_x0000_s1245" style="position:absolute;left:22585;top:33238;width:579;height:2678;visibility:visible;mso-wrap-style:square;v-text-anchor:top" coordsize="57912,267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" path="m,l57912,r,267843l,267843,,e" fillcolor="#70ad47" stroked="f" strokeweight="0">
                  <v:path arrowok="t" textboxrect="0,0,57912,267843"/>
                </v:shape>
                <v:shape id="Shape 47608" o:spid="_x0000_s1246" style="position:absolute;left:64297;top:33086;width:564;height:2830;visibility:visible;mso-wrap-style:square;v-text-anchor:top" coordsize="56387,283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" path="m,l56387,r,283083l,283083,,e" fillcolor="#70ad47" stroked="f" strokeweight="0">
                  <v:path arrowok="t" textboxrect="0,0,56387,283083"/>
                </v:shape>
                <v:shape id="Shape 47609" o:spid="_x0000_s1247" style="position:absolute;left:50398;top:32933;width:564;height:2983;visibility:visible;mso-wrap-style:square;v-text-anchor:top" coordsize="56388,298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" path="m,l56388,r,298323l,298323,,e" fillcolor="#70ad47" stroked="f" strokeweight="0">
                  <v:path arrowok="t" textboxrect="0,0,56388,298323"/>
                </v:shape>
                <v:shape id="Shape 47610" o:spid="_x0000_s1248" style="position:absolute;left:15636;top:32781;width:579;height:3135;visibility:visible;mso-wrap-style:square;v-text-anchor:top" coordsize="57912,313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" path="m,l57912,r,313563l,313563,,e" fillcolor="#70ad47" stroked="f" strokeweight="0">
                  <v:path arrowok="t" textboxrect="0,0,57912,313563"/>
                </v:shape>
                <v:shape id="Shape 47611" o:spid="_x0000_s1249" style="position:absolute;left:57348;top:32705;width:564;height:3211;visibility:visible;mso-wrap-style:square;v-text-anchor:top" coordsize="56388,321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" path="m,l56388,r,321183l,321183,,e" fillcolor="#70ad47" stroked="f" strokeweight="0">
                  <v:path arrowok="t" textboxrect="0,0,56388,321183"/>
                </v:shape>
                <v:shape id="Shape 47612" o:spid="_x0000_s1250" style="position:absolute;left:8686;top:32324;width:579;height:3592;visibility:visible;mso-wrap-style:square;v-text-anchor:top" coordsize="57912,359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" path="m,l57912,r,359283l,359283,,e" fillcolor="#70ad47" stroked="f" strokeweight="0">
                  <v:path arrowok="t" textboxrect="0,0,57912,359283"/>
                </v:shape>
                <v:shape id="Shape 47613" o:spid="_x0000_s1251" style="position:absolute;left:37216;top:35204;width:579;height:712;visibility:visible;mso-wrap-style:square;v-text-anchor:top" coordsize="57912,71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" path="m,l57912,r,71247l,71247,,e" fillcolor="#264478" stroked="f" strokeweight="0">
                  <v:path arrowok="t" textboxrect="0,0,57912,71247"/>
                </v:shape>
                <v:shape id="Shape 47614" o:spid="_x0000_s1252" style="position:absolute;left:85877;top:34777;width:564;height:1139;visibility:visible;mso-wrap-style:square;v-text-anchor:top" coordsize="56388,113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" path="m,l56388,r,113919l,113919,,e" fillcolor="#264478" stroked="f" strokeweight="0">
                  <v:path arrowok="t" textboxrect="0,0,56388,113919"/>
                </v:shape>
                <v:shape id="Shape 47615" o:spid="_x0000_s1253" style="position:absolute;left:23317;top:34610;width:579;height:1306;visibility:visible;mso-wrap-style:square;v-text-anchor:top" coordsize="57912,130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" path="m,l57912,r,130683l,130683,,e" fillcolor="#264478" stroked="f" strokeweight="0">
                  <v:path arrowok="t" textboxrect="0,0,57912,130683"/>
                </v:shape>
                <v:shape id="Shape 47616" o:spid="_x0000_s1254" style="position:absolute;left:78927;top:34564;width:564;height:1352;visibility:visible;mso-wrap-style:square;v-text-anchor:top" coordsize="56388,13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" path="m,l56388,r,135255l,135255,,e" fillcolor="#264478" stroked="f" strokeweight="0">
                  <v:path arrowok="t" textboxrect="0,0,56388,135255"/>
                </v:shape>
                <v:shape id="Shape 47617" o:spid="_x0000_s1255" style="position:absolute;left:44165;top:34198;width:579;height:1718;visibility:visible;mso-wrap-style:square;v-text-anchor:top" coordsize="57912,171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" path="m,l57912,r,171831l,171831,,e" fillcolor="#264478" stroked="f" strokeweight="0">
                  <v:path arrowok="t" textboxrect="0,0,57912,171831"/>
                </v:shape>
                <v:shape id="Shape 47618" o:spid="_x0000_s1256" style="position:absolute;left:65029;top:34091;width:563;height:1825;visibility:visible;mso-wrap-style:square;v-text-anchor:top" coordsize="56388,18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" path="m,l56388,r,182499l,182499,,e" fillcolor="#264478" stroked="f" strokeweight="0">
                  <v:path arrowok="t" textboxrect="0,0,56388,182499"/>
                </v:shape>
                <v:shape id="Shape 47619" o:spid="_x0000_s1257" style="position:absolute;left:16367;top:33832;width:579;height:2084;visibility:visible;mso-wrap-style:square;v-text-anchor:top" coordsize="57912,208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" path="m,l57912,r,208407l,208407,,e" fillcolor="#264478" stroked="f" strokeweight="0">
                  <v:path arrowok="t" textboxrect="0,0,57912,208407"/>
                </v:shape>
                <v:shape id="Shape 47620" o:spid="_x0000_s1258" style="position:absolute;left:9418;top:30586;width:579;height:5330;visibility:visible;mso-wrap-style:square;v-text-anchor:top" coordsize="57912,533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" path="m,l57912,r,533019l,533019,,e" fillcolor="#264478" stroked="f" strokeweight="0">
                  <v:path arrowok="t" textboxrect="0,0,57912,533019"/>
                </v:shape>
                <v:shape id="Shape 47621" o:spid="_x0000_s1259" style="position:absolute;left:58064;top:30434;width:579;height:5482;visibility:visible;mso-wrap-style:square;v-text-anchor:top" coordsize="57912,548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" path="m,l57912,r,548259l,548259,,e" fillcolor="#264478" stroked="f" strokeweight="0">
                  <v:path arrowok="t" textboxrect="0,0,57912,548259"/>
                </v:shape>
                <v:shape id="Shape 47622" o:spid="_x0000_s1260" style="position:absolute;left:30266;top:30144;width:579;height:5772;visibility:visible;mso-wrap-style:square;v-text-anchor:top" coordsize="57912,577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" path="m,l57912,r,577215l,577215,,e" fillcolor="#264478" stroked="f" strokeweight="0">
                  <v:path arrowok="t" textboxrect="0,0,57912,577215"/>
                </v:shape>
                <v:shape id="Shape 47623" o:spid="_x0000_s1261" style="position:absolute;left:51114;top:29900;width:580;height:6016;visibility:visible;mso-wrap-style:square;v-text-anchor:top" coordsize="57912,601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" path="m,l57912,r,601599l,601599,,e" fillcolor="#264478" stroked="f" strokeweight="0">
                  <v:path arrowok="t" textboxrect="0,0,57912,601599"/>
                </v:shape>
                <v:shape id="Shape 47624" o:spid="_x0000_s1262" style="position:absolute;left:10149;top:23439;width:579;height:12477;visibility:visible;mso-wrap-style:square;v-text-anchor:top" coordsize="57912,1247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" path="m,l57912,r,1247775l,1247775,,e" fillcolor="#9e480e" stroked="f" strokeweight="0">
                  <v:path arrowok="t" textboxrect="0,0,57912,1247775"/>
                </v:shape>
                <v:shape id="Shape 47625" o:spid="_x0000_s1263" style="position:absolute;left:17099;top:21336;width:579;height:14580;visibility:visible;mso-wrap-style:square;v-text-anchor:top" coordsize="57912,1458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" path="m,l57912,r,1458087l,1458087,,e" fillcolor="#9e480e" stroked="f" strokeweight="0">
                  <v:path arrowok="t" textboxrect="0,0,57912,1458087"/>
                </v:shape>
                <v:shape id="Shape 47626" o:spid="_x0000_s1264" style="position:absolute;left:79659;top:20345;width:564;height:15571;visibility:visible;mso-wrap-style:square;v-text-anchor:top" coordsize="56388,1557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" path="m,l56388,r,1557147l,1557147,,e" fillcolor="#9e480e" stroked="f" strokeweight="0">
                  <v:path arrowok="t" textboxrect="0,0,56388,1557147"/>
                </v:shape>
                <v:shape id="Shape 47627" o:spid="_x0000_s1265" style="position:absolute;left:86608;top:20071;width:564;height:15845;visibility:visible;mso-wrap-style:square;v-text-anchor:top" coordsize="56388,1584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" path="m,l56388,r,1584579l,1584579,,e" fillcolor="#9e480e" stroked="f" strokeweight="0">
                  <v:path arrowok="t" textboxrect="0,0,56388,1584579"/>
                </v:shape>
                <v:shape id="Shape 47628" o:spid="_x0000_s1266" style="position:absolute;left:72710;top:18120;width:563;height:17796;visibility:visible;mso-wrap-style:square;v-text-anchor:top" coordsize="56388,177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" path="m,l56388,r,1779651l,1779651,,e" fillcolor="#9e480e" stroked="f" strokeweight="0">
                  <v:path arrowok="t" textboxrect="0,0,56388,1779651"/>
                </v:shape>
                <v:shape id="Shape 47629" o:spid="_x0000_s1267" style="position:absolute;left:24048;top:14599;width:579;height:21317;visibility:visible;mso-wrap-style:square;v-text-anchor:top" coordsize="57912,2131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" path="m,l57912,r,2131695l,2131695,,e" fillcolor="#9e480e" stroked="f" strokeweight="0">
                  <v:path arrowok="t" textboxrect="0,0,57912,2131695"/>
                </v:shape>
                <v:shape id="Shape 47630" o:spid="_x0000_s1268" style="position:absolute;left:65745;top:8945;width:579;height:26971;visibility:visible;mso-wrap-style:square;v-text-anchor:top" coordsize="57912,2697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" path="m,l57912,r,2697099l,2697099,,e" fillcolor="#9e480e" stroked="f" strokeweight="0">
                  <v:path arrowok="t" textboxrect="0,0,57912,2697099"/>
                </v:shape>
                <v:shape id="Shape 47631" o:spid="_x0000_s1269" style="position:absolute;left:30998;top:8244;width:579;height:27672;visibility:visible;mso-wrap-style:square;v-text-anchor:top" coordsize="57912,2767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" path="m,l57912,r,2767203l,2767203,,e" fillcolor="#9e480e" stroked="f" strokeweight="0">
                  <v:path arrowok="t" textboxrect="0,0,57912,2767203"/>
                </v:shape>
                <v:shape id="Shape 47632" o:spid="_x0000_s1270" style="position:absolute;left:44897;top:7330;width:579;height:28586;visibility:visible;mso-wrap-style:square;v-text-anchor:top" coordsize="57912,28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" path="m,l57912,r,2858643l,2858643,,e" fillcolor="#9e480e" stroked="f" strokeweight="0">
                  <v:path arrowok="t" textboxrect="0,0,57912,2858643"/>
                </v:shape>
                <v:shape id="Shape 47633" o:spid="_x0000_s1271" style="position:absolute;left:37947;top:6598;width:579;height:29318;visibility:visible;mso-wrap-style:square;v-text-anchor:top" coordsize="57912,2931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" path="m,l57912,r,2931795l,2931795,,e" fillcolor="#9e480e" stroked="f" strokeweight="0">
                  <v:path arrowok="t" textboxrect="0,0,57912,2931795"/>
                </v:shape>
                <v:shape id="Shape 47634" o:spid="_x0000_s1272" style="position:absolute;left:51846;top:6492;width:579;height:29424;visibility:visible;mso-wrap-style:square;v-text-anchor:top" coordsize="57912,294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" path="m,l57912,r,2942463l,2942463,,e" fillcolor="#9e480e" stroked="f" strokeweight="0">
                  <v:path arrowok="t" textboxrect="0,0,57912,2942463"/>
                </v:shape>
                <v:shape id="Shape 47635" o:spid="_x0000_s1273" style="position:absolute;left:58795;top:6370;width:580;height:29546;visibility:visible;mso-wrap-style:square;v-text-anchor:top" coordsize="57912,295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" path="m,l57912,r,2954655l,2954655,,e" fillcolor="#9e480e" stroked="f" strokeweight="0">
                  <v:path arrowok="t" textboxrect="0,0,57912,2954655"/>
                </v:shape>
                <v:shape id="Shape 1763" o:spid="_x0000_s1274" style="position:absolute;left:4408;top:35916;width:83399;height:0;visibility:visible;mso-wrap-style:square;v-text-anchor:top" coordsize="8339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" path="m,l8339963,e" filled="f" strokecolor="#d9d9d9">
                  <v:path arrowok="t" textboxrect="0,0,8339963,0"/>
                </v:shape>
                <v:rect id="Rectangle 1764" o:spid="_x0000_s1275" style="position:absolute;left:2350;top:35338;width:101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" filled="f" stroked="f">
                  <v:textbox inset="0,0,0,0">
                    <w:txbxContent>
                      <w:p w14:paraId="2356EC41" w14:textId="77777777" w:rsidR="00CE41F1" w:rsidRDefault="00CE41F1">
                        <w:pPr>
                          <w:spacing w:after="160"/>
                          <w:ind w:left="0" w:right="0" w:firstLine="0"/>
                          <w:jc w:val="left"/>
                        </w:pPr>
                        <w:r>
                          <w:t>0</w:t>
                        </w:r>
                      </w:p>
                    </w:txbxContent>
                  </v:textbox>
                </v:rect>
                <v:rect id="Rectangle 1765" o:spid="_x0000_s1276" style="position:absolute;left:1588;top:31513;width:202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" filled="f" stroked="f">
                  <v:textbox inset="0,0,0,0">
                    <w:txbxContent>
                      <w:p w14:paraId="47F6EBD4" w14:textId="77777777" w:rsidR="00CE41F1" w:rsidRDefault="00CE41F1">
                        <w:pPr>
                          <w:spacing w:after="160"/>
                          <w:ind w:left="0" w:right="0" w:firstLine="0"/>
                          <w:jc w:val="left"/>
                        </w:pPr>
                        <w:r>
                          <w:t>50</w:t>
                        </w:r>
                      </w:p>
                    </w:txbxContent>
                  </v:textbox>
                </v:rect>
                <v:rect id="Rectangle 1766" o:spid="_x0000_s1277" style="position:absolute;left:826;top:27685;width:30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" filled="f" stroked="f">
                  <v:textbox inset="0,0,0,0">
                    <w:txbxContent>
                      <w:p w14:paraId="397CC005" w14:textId="77777777" w:rsidR="00CE41F1" w:rsidRDefault="00CE41F1">
                        <w:pPr>
                          <w:spacing w:after="160"/>
                          <w:ind w:left="0" w:right="0" w:firstLine="0"/>
                          <w:jc w:val="left"/>
                        </w:pPr>
                        <w:r>
                          <w:t>100</w:t>
                        </w:r>
                      </w:p>
                    </w:txbxContent>
                  </v:textbox>
                </v:rect>
                <v:rect id="Rectangle 1767" o:spid="_x0000_s1278" style="position:absolute;left:826;top:23856;width:3042;height:1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" filled="f" stroked="f">
                  <v:textbox inset="0,0,0,0">
                    <w:txbxContent>
                      <w:p w14:paraId="6D2F59DA" w14:textId="77777777" w:rsidR="00CE41F1" w:rsidRDefault="00CE41F1">
                        <w:pPr>
                          <w:spacing w:after="160"/>
                          <w:ind w:left="0" w:right="0" w:firstLine="0"/>
                          <w:jc w:val="left"/>
                        </w:pPr>
                        <w:r>
                          <w:t>150</w:t>
                        </w:r>
                      </w:p>
                    </w:txbxContent>
                  </v:textbox>
                </v:rect>
                <v:rect id="Rectangle 1768" o:spid="_x0000_s1279" style="position:absolute;left:826;top:20032;width:30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" filled="f" stroked="f">
                  <v:textbox inset="0,0,0,0">
                    <w:txbxContent>
                      <w:p w14:paraId="561CE724" w14:textId="77777777" w:rsidR="00CE41F1" w:rsidRDefault="00CE41F1">
                        <w:pPr>
                          <w:spacing w:after="160"/>
                          <w:ind w:left="0" w:right="0" w:firstLine="0"/>
                          <w:jc w:val="left"/>
                        </w:pPr>
                        <w:r>
                          <w:t>200</w:t>
                        </w:r>
                      </w:p>
                    </w:txbxContent>
                  </v:textbox>
                </v:rect>
                <v:rect id="Rectangle 1769" o:spid="_x0000_s1280" style="position:absolute;left:826;top:16203;width:30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" filled="f" stroked="f">
                  <v:textbox inset="0,0,0,0">
                    <w:txbxContent>
                      <w:p w14:paraId="7609A275" w14:textId="77777777" w:rsidR="00CE41F1" w:rsidRDefault="00CE41F1">
                        <w:pPr>
                          <w:spacing w:after="160"/>
                          <w:ind w:left="0" w:right="0" w:firstLine="0"/>
                          <w:jc w:val="left"/>
                        </w:pPr>
                        <w:r>
                          <w:t>250</w:t>
                        </w:r>
                      </w:p>
                    </w:txbxContent>
                  </v:textbox>
                </v:rect>
                <v:rect id="Rectangle 1770" o:spid="_x0000_s1281" style="position:absolute;left:826;top:12378;width:30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" filled="f" stroked="f">
                  <v:textbox inset="0,0,0,0">
                    <w:txbxContent>
                      <w:p w14:paraId="246039AD" w14:textId="77777777" w:rsidR="00CE41F1" w:rsidRDefault="00CE41F1">
                        <w:pPr>
                          <w:spacing w:after="160"/>
                          <w:ind w:left="0" w:right="0" w:firstLine="0"/>
                          <w:jc w:val="left"/>
                        </w:pPr>
                        <w:r>
                          <w:t>300</w:t>
                        </w:r>
                      </w:p>
                    </w:txbxContent>
                  </v:textbox>
                </v:rect>
                <v:rect id="Rectangle 1771" o:spid="_x0000_s1282" style="position:absolute;left:826;top:8550;width:30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" filled="f" stroked="f">
                  <v:textbox inset="0,0,0,0">
                    <w:txbxContent>
                      <w:p w14:paraId="54DC3ED0" w14:textId="77777777" w:rsidR="00CE41F1" w:rsidRDefault="00CE41F1">
                        <w:pPr>
                          <w:spacing w:after="160"/>
                          <w:ind w:left="0" w:right="0" w:firstLine="0"/>
                          <w:jc w:val="left"/>
                        </w:pPr>
                        <w:r>
                          <w:t>350</w:t>
                        </w:r>
                      </w:p>
                    </w:txbxContent>
                  </v:textbox>
                </v:rect>
                <v:rect id="Rectangle 1772" o:spid="_x0000_s1283" style="position:absolute;left:826;top:4721;width:30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" filled="f" stroked="f">
                  <v:textbox inset="0,0,0,0">
                    <w:txbxContent>
                      <w:p w14:paraId="03537483" w14:textId="77777777" w:rsidR="00CE41F1" w:rsidRDefault="00CE41F1">
                        <w:pPr>
                          <w:spacing w:after="160"/>
                          <w:ind w:left="0" w:right="0" w:firstLine="0"/>
                          <w:jc w:val="left"/>
                        </w:pPr>
                        <w:r>
                          <w:t>400</w:t>
                        </w:r>
                      </w:p>
                    </w:txbxContent>
                  </v:textbox>
                </v:rect>
                <v:rect id="Rectangle 1773" o:spid="_x0000_s1284" style="position:absolute;left:826;top:896;width:304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" filled="f" stroked="f">
                  <v:textbox inset="0,0,0,0">
                    <w:txbxContent>
                      <w:p w14:paraId="065D00F3" w14:textId="77777777" w:rsidR="00CE41F1" w:rsidRDefault="00CE41F1">
                        <w:pPr>
                          <w:spacing w:after="160"/>
                          <w:ind w:left="0" w:right="0" w:firstLine="0"/>
                          <w:jc w:val="left"/>
                        </w:pPr>
                        <w:r>
                          <w:t>450</w:t>
                        </w:r>
                      </w:p>
                    </w:txbxContent>
                  </v:textbox>
                </v:rect>
                <v:rect id="Rectangle 1774" o:spid="_x0000_s1285" style="position:absolute;left:6870;top:37132;width:269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" filled="f" stroked="f">
                  <v:textbox inset="0,0,0,0">
                    <w:txbxContent>
                      <w:p w14:paraId="70093320" w14:textId="77777777" w:rsidR="00CE41F1" w:rsidRDefault="00CE41F1">
                        <w:pPr>
                          <w:spacing w:after="160"/>
                          <w:ind w:left="0" w:right="0" w:firstLine="0"/>
                          <w:jc w:val="left"/>
                        </w:pPr>
                        <w:r>
                          <w:t>Jan</w:t>
                        </w:r>
                      </w:p>
                    </w:txbxContent>
                  </v:textbox>
                </v:rect>
                <v:rect id="Rectangle 1775" o:spid="_x0000_s1286" style="position:absolute;left:13694;top:37132;width:30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" filled="f" stroked="f">
                  <v:textbox inset="0,0,0,0">
                    <w:txbxContent>
                      <w:p w14:paraId="61B13743" w14:textId="77777777" w:rsidR="00CE41F1" w:rsidRDefault="00CE41F1">
                        <w:pPr>
                          <w:spacing w:after="160"/>
                          <w:ind w:left="0" w:right="0" w:firstLine="0"/>
                          <w:jc w:val="left"/>
                        </w:pPr>
                        <w:r>
                          <w:t>Feb</w:t>
                        </w:r>
                      </w:p>
                    </w:txbxContent>
                  </v:textbox>
                </v:rect>
                <v:rect id="Rectangle 1776" o:spid="_x0000_s1287" style="position:absolute;left:20519;top:37132;width:337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" filled="f" stroked="f">
                  <v:textbox inset="0,0,0,0">
                    <w:txbxContent>
                      <w:p w14:paraId="6FEF6059" w14:textId="77777777" w:rsidR="00CE41F1" w:rsidRDefault="00CE41F1">
                        <w:pPr>
                          <w:spacing w:after="160"/>
                          <w:ind w:left="0" w:right="0" w:firstLine="0"/>
                          <w:jc w:val="left"/>
                        </w:pPr>
                        <w:r>
                          <w:t>Mar</w:t>
                        </w:r>
                      </w:p>
                    </w:txbxContent>
                  </v:textbox>
                </v:rect>
                <v:rect id="Rectangle 1777" o:spid="_x0000_s1288" style="position:absolute;left:27553;top:37132;width:3152;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" filled="f" stroked="f">
                  <v:textbox inset="0,0,0,0">
                    <w:txbxContent>
                      <w:p w14:paraId="1712B112" w14:textId="77777777" w:rsidR="00CE41F1" w:rsidRDefault="00CE41F1">
                        <w:pPr>
                          <w:spacing w:after="160"/>
                          <w:ind w:left="0" w:right="0" w:firstLine="0"/>
                          <w:jc w:val="left"/>
                        </w:pPr>
                        <w:r>
                          <w:t>Apr</w:t>
                        </w:r>
                      </w:p>
                    </w:txbxContent>
                  </v:textbox>
                </v:rect>
                <v:rect id="Rectangle 1778" o:spid="_x0000_s1289" style="position:absolute;left:34292;top:37132;width:370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" filled="f" stroked="f">
                  <v:textbox inset="0,0,0,0">
                    <w:txbxContent>
                      <w:p w14:paraId="3517701D" w14:textId="77777777" w:rsidR="00CE41F1" w:rsidRDefault="00CE41F1">
                        <w:pPr>
                          <w:spacing w:after="160"/>
                          <w:ind w:left="0" w:right="0" w:firstLine="0"/>
                          <w:jc w:val="left"/>
                        </w:pPr>
                        <w:r>
                          <w:t>May</w:t>
                        </w:r>
                      </w:p>
                    </w:txbxContent>
                  </v:textbox>
                </v:rect>
                <v:rect id="Rectangle 1779" o:spid="_x0000_s1290" style="position:absolute;left:41581;top:37132;width:2815;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" filled="f" stroked="f">
                  <v:textbox inset="0,0,0,0">
                    <w:txbxContent>
                      <w:p w14:paraId="09594002" w14:textId="77777777" w:rsidR="00CE41F1" w:rsidRDefault="00CE41F1">
                        <w:pPr>
                          <w:spacing w:after="160"/>
                          <w:ind w:left="0" w:right="0" w:firstLine="0"/>
                          <w:jc w:val="left"/>
                        </w:pPr>
                        <w:r>
                          <w:t>Jun</w:t>
                        </w:r>
                      </w:p>
                    </w:txbxContent>
                  </v:textbox>
                </v:rect>
                <v:rect id="Rectangle 1780" o:spid="_x0000_s1291" style="position:absolute;left:48700;top:37132;width:2366;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" filled="f" stroked="f">
                  <v:textbox inset="0,0,0,0">
                    <w:txbxContent>
                      <w:p w14:paraId="5AF25C1A" w14:textId="77777777" w:rsidR="00CE41F1" w:rsidRDefault="00CE41F1">
                        <w:pPr>
                          <w:spacing w:after="160"/>
                          <w:ind w:left="0" w:right="0" w:firstLine="0"/>
                          <w:jc w:val="left"/>
                        </w:pPr>
                        <w:r>
                          <w:t>Jul</w:t>
                        </w:r>
                      </w:p>
                    </w:txbxContent>
                  </v:textbox>
                </v:rect>
                <v:rect id="Rectangle 1781" o:spid="_x0000_s1292" style="position:absolute;left:55229;top:37132;width:3491;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" filled="f" stroked="f">
                  <v:textbox inset="0,0,0,0">
                    <w:txbxContent>
                      <w:p w14:paraId="66E2BF82" w14:textId="77777777" w:rsidR="00CE41F1" w:rsidRDefault="00CE41F1">
                        <w:pPr>
                          <w:spacing w:after="160"/>
                          <w:ind w:left="0" w:right="0" w:firstLine="0"/>
                          <w:jc w:val="left"/>
                        </w:pPr>
                        <w:r>
                          <w:t>Aug</w:t>
                        </w:r>
                      </w:p>
                    </w:txbxContent>
                  </v:textbox>
                </v:rect>
                <v:rect id="Rectangle 1782" o:spid="_x0000_s1293" style="position:absolute;left:62349;top:37132;width:3038;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" filled="f" stroked="f">
                  <v:textbox inset="0,0,0,0">
                    <w:txbxContent>
                      <w:p w14:paraId="75DE2EA9" w14:textId="77777777" w:rsidR="00CE41F1" w:rsidRDefault="00CE41F1">
                        <w:pPr>
                          <w:spacing w:after="160"/>
                          <w:ind w:left="0" w:right="0" w:firstLine="0"/>
                          <w:jc w:val="left"/>
                        </w:pPr>
                        <w:r>
                          <w:t>Sep</w:t>
                        </w:r>
                      </w:p>
                    </w:txbxContent>
                  </v:textbox>
                </v:rect>
                <v:rect id="Rectangle 1783" o:spid="_x0000_s1294" style="position:absolute;left:69342;top:37132;width:2937;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" filled="f" stroked="f">
                  <v:textbox inset="0,0,0,0">
                    <w:txbxContent>
                      <w:p w14:paraId="0A910960" w14:textId="77777777" w:rsidR="00CE41F1" w:rsidRDefault="00CE41F1">
                        <w:pPr>
                          <w:spacing w:after="160"/>
                          <w:ind w:left="0" w:right="0" w:firstLine="0"/>
                          <w:jc w:val="left"/>
                        </w:pPr>
                        <w:r>
                          <w:t>Oct</w:t>
                        </w:r>
                      </w:p>
                    </w:txbxContent>
                  </v:textbox>
                </v:rect>
                <v:rect id="Rectangle 1784" o:spid="_x0000_s1295" style="position:absolute;left:76080;top:37132;width:349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" filled="f" stroked="f">
                  <v:textbox inset="0,0,0,0">
                    <w:txbxContent>
                      <w:p w14:paraId="0EAF0966" w14:textId="77777777" w:rsidR="00CE41F1" w:rsidRDefault="00CE41F1">
                        <w:pPr>
                          <w:spacing w:after="160"/>
                          <w:ind w:left="0" w:right="0" w:firstLine="0"/>
                          <w:jc w:val="left"/>
                        </w:pPr>
                        <w:r>
                          <w:t>Nov</w:t>
                        </w:r>
                      </w:p>
                    </w:txbxContent>
                  </v:textbox>
                </v:rect>
                <v:rect id="Rectangle 1785" o:spid="_x0000_s1296" style="position:absolute;left:83118;top:37132;width:3270;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" filled="f" stroked="f">
                  <v:textbox inset="0,0,0,0">
                    <w:txbxContent>
                      <w:p w14:paraId="13AA1160" w14:textId="77777777" w:rsidR="00CE41F1" w:rsidRDefault="00CE41F1">
                        <w:pPr>
                          <w:spacing w:after="160"/>
                          <w:ind w:left="0" w:right="0" w:firstLine="0"/>
                          <w:jc w:val="left"/>
                        </w:pPr>
                        <w:r>
                          <w:t>Dec</w:t>
                        </w:r>
                      </w:p>
                    </w:txbxContent>
                  </v:textbox>
                </v:rect>
                <v:shape id="Shape 47636" o:spid="_x0000_s1297" style="position:absolute;left:2078;top:42767;width:759;height:759;visibility:visible;mso-wrap-style:square;v-text-anchor:top" coordsize="75952,7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" path="m,l75952,r,75952l,75952,,e" fillcolor="#4472c4" stroked="f" strokeweight="0">
                  <v:path arrowok="t" textboxrect="0,0,75952,75952"/>
                </v:shape>
                <v:rect id="Rectangle 1787" o:spid="_x0000_s1298" style="position:absolute;left:3172;top:42572;width:2154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" filled="f" stroked="f">
                  <v:textbox inset="0,0,0,0">
                    <w:txbxContent>
                      <w:p w14:paraId="27A5A13B" w14:textId="77777777" w:rsidR="00CE41F1" w:rsidRDefault="00CE41F1">
                        <w:pPr>
                          <w:spacing w:after="160"/>
                          <w:ind w:left="0" w:right="0" w:firstLine="0"/>
                          <w:jc w:val="left"/>
                        </w:pPr>
                        <w:r>
                          <w:t>Radiation North(kWh/m2)</w:t>
                        </w:r>
                      </w:p>
                    </w:txbxContent>
                  </v:textbox>
                </v:rect>
                <v:shape id="Shape 47637" o:spid="_x0000_s1299" style="position:absolute;left:23614;top:42767;width:759;height:759;visibility:visible;mso-wrap-style:square;v-text-anchor:top" coordsize="75952,7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" path="m,l75952,r,75952l,75952,,e" fillcolor="#ed7d31" stroked="f" strokeweight="0">
                  <v:path arrowok="t" textboxrect="0,0,75952,75952"/>
                </v:shape>
                <v:rect id="Rectangle 1789" o:spid="_x0000_s1300" style="position:absolute;left:24710;top:42572;width:2081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" filled="f" stroked="f">
                  <v:textbox inset="0,0,0,0">
                    <w:txbxContent>
                      <w:p w14:paraId="2F97A297" w14:textId="77777777" w:rsidR="00CE41F1" w:rsidRDefault="00CE41F1">
                        <w:pPr>
                          <w:spacing w:after="160"/>
                          <w:ind w:left="0" w:right="0" w:firstLine="0"/>
                          <w:jc w:val="left"/>
                        </w:pPr>
                        <w:r>
                          <w:t>Radiation East (kWh/m2)</w:t>
                        </w:r>
                      </w:p>
                    </w:txbxContent>
                  </v:textbox>
                </v:rect>
                <v:shape id="Shape 47638" o:spid="_x0000_s1301" style="position:absolute;left:45151;top:42767;width:759;height:759;visibility:visible;mso-wrap-style:square;v-text-anchor:top" coordsize="75952,7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" path="m,l75952,r,75952l,75952,,e" fillcolor="#a5a5a5" stroked="f" strokeweight="0">
                  <v:path arrowok="t" textboxrect="0,0,75952,75952"/>
                </v:shape>
                <v:rect id="Rectangle 1791" o:spid="_x0000_s1302" style="position:absolute;left:46250;top:42572;width:22074;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" filled="f" stroked="f">
                  <v:textbox inset="0,0,0,0">
                    <w:txbxContent>
                      <w:p w14:paraId="66D264BC" w14:textId="77777777" w:rsidR="00CE41F1" w:rsidRDefault="00CE41F1">
                        <w:pPr>
                          <w:spacing w:after="160"/>
                          <w:ind w:left="0" w:right="0" w:firstLine="0"/>
                          <w:jc w:val="left"/>
                        </w:pPr>
                        <w:r>
                          <w:t>Radiation South (kWh/m2)</w:t>
                        </w:r>
                      </w:p>
                    </w:txbxContent>
                  </v:textbox>
                </v:rect>
                <v:shape id="Shape 47639" o:spid="_x0000_s1303" style="position:absolute;left:66687;top:42767;width:760;height:759;visibility:visible;mso-wrap-style:square;v-text-anchor:top" coordsize="75953,7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" path="m,l75953,r,75952l,75952,,e" fillcolor="#ffc000" stroked="f" strokeweight="0">
                  <v:path arrowok="t" textboxrect="0,0,75953,75952"/>
                </v:shape>
                <v:rect id="Rectangle 1793" o:spid="_x0000_s1304" style="position:absolute;left:67790;top:42572;width:21503;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" filled="f" stroked="f">
                  <v:textbox inset="0,0,0,0">
                    <w:txbxContent>
                      <w:p w14:paraId="3E1D9D24" w14:textId="77777777" w:rsidR="00CE41F1" w:rsidRDefault="00CE41F1">
                        <w:pPr>
                          <w:spacing w:after="160"/>
                          <w:ind w:left="0" w:right="0" w:firstLine="0"/>
                          <w:jc w:val="left"/>
                        </w:pPr>
                        <w:r>
                          <w:t>Radiation West (kWh/m2)</w:t>
                        </w:r>
                      </w:p>
                    </w:txbxContent>
                  </v:textbox>
                </v:rect>
                <v:shape id="Shape 47640" o:spid="_x0000_s1305" style="position:absolute;left:2078;top:44965;width:759;height:760;visibility:visible;mso-wrap-style:square;v-text-anchor:top" coordsize="75952,7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" path="m,l75952,r,75952l,75952,,e" fillcolor="#5b9bd5" stroked="f" strokeweight="0">
                  <v:path arrowok="t" textboxrect="0,0,75952,75952"/>
                </v:shape>
                <v:rect id="Rectangle 1795" o:spid="_x0000_s1306" style="position:absolute;left:3172;top:44770;width:2549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" filled="f" stroked="f">
                  <v:textbox inset="0,0,0,0">
                    <w:txbxContent>
                      <w:p w14:paraId="6B7890AE" w14:textId="77777777" w:rsidR="00CE41F1" w:rsidRDefault="00CE41F1">
                        <w:pPr>
                          <w:spacing w:after="160"/>
                          <w:ind w:left="0" w:right="0" w:firstLine="0"/>
                          <w:jc w:val="left"/>
                        </w:pPr>
                        <w:r>
                          <w:t>Horizontal Radiation(kWh/m2)</w:t>
                        </w:r>
                      </w:p>
                    </w:txbxContent>
                  </v:textbox>
                </v:rect>
                <v:shape id="Shape 47641" o:spid="_x0000_s1307" style="position:absolute;left:23614;top:44965;width:759;height:760;visibility:visible;mso-wrap-style:square;v-text-anchor:top" coordsize="75952,7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" path="m,l75952,r,75952l,75952,,e" fillcolor="#70ad47" stroked="f" strokeweight="0">
                  <v:path arrowok="t" textboxrect="0,0,75952,75952"/>
                </v:shape>
                <v:rect id="Rectangle 1797" o:spid="_x0000_s1308" style="position:absolute;left:24710;top:44770;width:1412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" filled="f" stroked="f">
                  <v:textbox inset="0,0,0,0">
                    <w:txbxContent>
                      <w:p w14:paraId="1479608A" w14:textId="77777777" w:rsidR="00CE41F1" w:rsidRDefault="00CE41F1">
                        <w:pPr>
                          <w:spacing w:after="160"/>
                          <w:ind w:left="0" w:right="0" w:firstLine="0"/>
                          <w:jc w:val="left"/>
                        </w:pPr>
                        <w:r>
                          <w:t>Humidity (%age)</w:t>
                        </w:r>
                      </w:p>
                    </w:txbxContent>
                  </v:textbox>
                </v:rect>
                <v:shape id="Shape 47642" o:spid="_x0000_s1309" style="position:absolute;left:45151;top:44965;width:759;height:760;visibility:visible;mso-wrap-style:square;v-text-anchor:top" coordsize="75952,7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" path="m,l75952,r,75952l,75952,,e" fillcolor="#264478" stroked="f" strokeweight="0">
                  <v:path arrowok="t" textboxrect="0,0,75952,75952"/>
                </v:shape>
                <v:rect id="Rectangle 1799" o:spid="_x0000_s1310" style="position:absolute;left:46250;top:44770;width:15360;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" filled="f" stroked="f">
                  <v:textbox inset="0,0,0,0">
                    <w:txbxContent>
                      <w:p w14:paraId="3C4C5306" w14:textId="77777777" w:rsidR="00CE41F1" w:rsidRDefault="00CE41F1">
                        <w:pPr>
                          <w:spacing w:after="160"/>
                          <w:ind w:left="0" w:right="0" w:firstLine="0"/>
                          <w:jc w:val="left"/>
                        </w:pPr>
                        <w:r>
                          <w:t>Precipitation (mm)</w:t>
                        </w:r>
                      </w:p>
                    </w:txbxContent>
                  </v:textbox>
                </v:rect>
                <v:shape id="Shape 47643" o:spid="_x0000_s1311" style="position:absolute;left:66687;top:44965;width:760;height:760;visibility:visible;mso-wrap-style:square;v-text-anchor:top" coordsize="75953,7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" path="m,l75953,r,75952l,75952,,e" fillcolor="#9e480e" stroked="f" strokeweight="0">
                  <v:path arrowok="t" textboxrect="0,0,75953,75952"/>
                </v:shape>
                <v:rect id="Rectangle 1801" o:spid="_x0000_s1312" style="position:absolute;left:67790;top:44770;width:15538;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" filled="f" stroked="f">
                  <v:textbox inset="0,0,0,0">
                    <w:txbxContent>
                      <w:p w14:paraId="14AA000E" w14:textId="77777777" w:rsidR="00CE41F1" w:rsidRDefault="00CE41F1">
                        <w:pPr>
                          <w:spacing w:after="160"/>
                          <w:ind w:left="0" w:right="0" w:firstLine="0"/>
                          <w:jc w:val="left"/>
                        </w:pPr>
                        <w:r>
                          <w:t>Average Sun hours</w:t>
                        </w:r>
                      </w:p>
                    </w:txbxContent>
                  </v:textbox>
                </v:rect>
                <v:shape id="Shape 1802" o:spid="_x0000_s1313" style="position:absolute;width:89204;height:47205;visibility:visible;mso-wrap-style:square;v-text-anchor:top" coordsize="8920480,4720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" path="m,4720590r8920480,l8920480,,,,,4720590xe" filled="f">
                  <v:path arrowok="t" textboxrect="0,0,8920480,4720590"/>
                </v:shape>
                <w10:anchorlock/>
              </v:group>
            </w:pict>
          </mc:Fallback>
        </mc:AlternateContent>
      </w:r>
    </w:p>
    <w:p w14:paraId="53980DA9" w14:textId="77777777" w:rsidR="00785F8C" w:rsidRPr="001437F8" w:rsidRDefault="00CE41F1" w:rsidP="001B4D42">
      <w:pPr>
        <w:spacing w:line="360" w:lineRule="auto"/>
        <w:ind w:left="0" w:right="0" w:firstLine="0"/>
      </w:pPr>
      <w:r w:rsidRPr="001437F8">
        <w:rPr>
          <w:rFonts w:eastAsia="Calibri"/>
          <w:sz w:val="22"/>
        </w:rPr>
        <w:t xml:space="preserve"> </w:t>
      </w:r>
    </w:p>
    <w:p w14:paraId="0B50FD9D" w14:textId="77777777" w:rsidR="00785F8C" w:rsidRPr="001437F8" w:rsidRDefault="00CE41F1" w:rsidP="001B4D42">
      <w:pPr>
        <w:spacing w:after="0" w:line="360" w:lineRule="auto"/>
        <w:ind w:left="0" w:right="0" w:firstLine="0"/>
      </w:pPr>
      <w:r w:rsidRPr="001437F8">
        <w:rPr>
          <w:rFonts w:eastAsia="Calibri"/>
          <w:sz w:val="22"/>
        </w:rPr>
        <w:lastRenderedPageBreak/>
        <w:t xml:space="preserve"> </w:t>
      </w:r>
    </w:p>
    <w:p w14:paraId="3D1E351F" w14:textId="77777777" w:rsidR="00785F8C" w:rsidRPr="001437F8" w:rsidRDefault="00785F8C" w:rsidP="001B4D42">
      <w:pPr>
        <w:spacing w:line="360" w:lineRule="auto"/>
        <w:sectPr w:rsidR="00785F8C" w:rsidRPr="001437F8">
          <w:pgSz w:w="16838" w:h="11906" w:orient="landscape"/>
          <w:pgMar w:top="1440" w:right="1440" w:bottom="1440" w:left="1440" w:header="720" w:footer="720" w:gutter="0"/>
          <w:cols w:space="720"/>
        </w:sectPr>
      </w:pPr>
    </w:p>
    <w:p w14:paraId="4AE8ABDF" w14:textId="77777777" w:rsidR="00785F8C" w:rsidRPr="001437F8" w:rsidRDefault="00CE41F1" w:rsidP="001B4D42">
      <w:pPr>
        <w:pStyle w:val="Heading1"/>
        <w:spacing w:line="360" w:lineRule="auto"/>
        <w:ind w:left="266" w:hanging="281"/>
      </w:pPr>
      <w:bookmarkStart w:id="22" w:name="_Toc46540"/>
      <w:r w:rsidRPr="001437F8">
        <w:lastRenderedPageBreak/>
        <w:t xml:space="preserve">Results and Discussions: </w:t>
      </w:r>
      <w:bookmarkEnd w:id="22"/>
    </w:p>
    <w:p w14:paraId="5B165A09" w14:textId="77777777" w:rsidR="00785F8C" w:rsidRPr="001437F8" w:rsidRDefault="00CE41F1" w:rsidP="001B4D42">
      <w:pPr>
        <w:pStyle w:val="Heading2"/>
        <w:spacing w:line="360" w:lineRule="auto"/>
        <w:ind w:left="405" w:hanging="420"/>
      </w:pPr>
      <w:bookmarkStart w:id="23" w:name="_Toc46541"/>
      <w:r w:rsidRPr="001437F8">
        <w:t xml:space="preserve">Results of Overall Heat Transfer Co-efficient of the Building </w:t>
      </w:r>
      <w:bookmarkEnd w:id="23"/>
    </w:p>
    <w:p w14:paraId="0388E4D0" w14:textId="77777777" w:rsidR="00785F8C" w:rsidRPr="001437F8" w:rsidRDefault="00CE41F1" w:rsidP="001B4D42">
      <w:pPr>
        <w:spacing w:after="185" w:line="360" w:lineRule="auto"/>
        <w:ind w:left="22" w:right="-1076" w:firstLine="0"/>
        <w:jc w:val="left"/>
      </w:pPr>
      <w:r w:rsidRPr="001437F8">
        <w:rPr>
          <w:rFonts w:eastAsia="Calibri"/>
          <w:noProof/>
          <w:sz w:val="22"/>
          <w:lang w:val="en-US" w:eastAsia="en-US"/>
        </w:rPr>
        <mc:AlternateContent>
          <mc:Choice Requires="wpg">
            <w:drawing>
              <wp:inline distT="0" distB="0" distL="0" distR="0" wp14:anchorId="57D6F9DE" wp14:editId="6D3CA970">
                <wp:extent cx="5778182" cy="3087316"/>
                <wp:effectExtent l="0" t="0" r="0" b="0"/>
                <wp:docPr id="36716" name="Group 36716"/>
                <wp:cNvGraphicFramePr/>
                <a:graphic xmlns:a="http://schemas.openxmlformats.org/drawingml/2006/main">
                  <a:graphicData uri="http://schemas.microsoft.com/office/word/2010/wordprocessingGroup">
                    <wpg:wgp>
                      <wpg:cNvGrpSpPr/>
                      <wpg:grpSpPr>
                        <a:xfrm>
                          <a:off x="0" y="0"/>
                          <a:ext cx="5778182" cy="3087316"/>
                          <a:chOff x="0" y="0"/>
                          <a:chExt cx="5778182" cy="3087316"/>
                        </a:xfrm>
                      </wpg:grpSpPr>
                      <wps:wsp>
                        <wps:cNvPr id="1814" name="Rectangle 1814"/>
                        <wps:cNvSpPr/>
                        <wps:spPr>
                          <a:xfrm>
                            <a:off x="5740082" y="2951138"/>
                            <a:ext cx="50673" cy="181116"/>
                          </a:xfrm>
                          <a:prstGeom prst="rect">
                            <a:avLst/>
                          </a:prstGeom>
                          <a:ln>
                            <a:noFill/>
                          </a:ln>
                        </wps:spPr>
                        <wps:txbx>
                          <w:txbxContent>
                            <w:p w14:paraId="604F7EEF" w14:textId="77777777" w:rsidR="00CE41F1" w:rsidRDefault="00CE41F1">
                              <w:pPr>
                                <w:spacing w:after="160"/>
                                <w:ind w:left="0" w:righ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1832" name="Picture 1832"/>
                          <pic:cNvPicPr/>
                        </pic:nvPicPr>
                        <pic:blipFill>
                          <a:blip r:embed="rId32"/>
                          <a:stretch>
                            <a:fillRect/>
                          </a:stretch>
                        </pic:blipFill>
                        <pic:spPr>
                          <a:xfrm>
                            <a:off x="4763" y="4699"/>
                            <a:ext cx="5709285" cy="3030093"/>
                          </a:xfrm>
                          <a:prstGeom prst="rect">
                            <a:avLst/>
                          </a:prstGeom>
                        </pic:spPr>
                      </pic:pic>
                      <wps:wsp>
                        <wps:cNvPr id="1833" name="Shape 1833"/>
                        <wps:cNvSpPr/>
                        <wps:spPr>
                          <a:xfrm>
                            <a:off x="0" y="0"/>
                            <a:ext cx="5718810" cy="3039618"/>
                          </a:xfrm>
                          <a:custGeom>
                            <a:avLst/>
                            <a:gdLst/>
                            <a:ahLst/>
                            <a:cxnLst/>
                            <a:rect l="0" t="0" r="0" b="0"/>
                            <a:pathLst>
                              <a:path w="5718810" h="3039618">
                                <a:moveTo>
                                  <a:pt x="0" y="3039618"/>
                                </a:moveTo>
                                <a:lnTo>
                                  <a:pt x="5718810" y="3039618"/>
                                </a:lnTo>
                                <a:lnTo>
                                  <a:pt x="5718810"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7D6F9DE" id="Group 36716" o:spid="_x0000_s1314" style="width:454.95pt;height:243.1pt;mso-position-horizontal-relative:char;mso-position-vertical-relative:line" coordsize="57781,3087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">
                <v:rect id="Rectangle 1814" o:spid="_x0000_s1315" style="position:absolute;left:57400;top:29511;width:50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" filled="f" stroked="f">
                  <v:textbox inset="0,0,0,0">
                    <w:txbxContent>
                      <w:p w14:paraId="604F7EEF" w14:textId="77777777" w:rsidR="00CE41F1" w:rsidRDefault="00CE41F1">
                        <w:pPr>
                          <w:spacing w:after="160"/>
                          <w:ind w:left="0" w:right="0" w:firstLine="0"/>
                          <w:jc w:val="left"/>
                        </w:pPr>
                        <w:r>
                          <w:rPr>
                            <w:b/>
                          </w:rPr>
                          <w:t xml:space="preserve"> </w:t>
                        </w:r>
                      </w:p>
                    </w:txbxContent>
                  </v:textbox>
                </v:rect>
                <v:shape id="Picture 1832" o:spid="_x0000_s1316" type="#_x0000_t75" style="position:absolute;left:47;top:46;width:57093;height:30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">
                  <v:imagedata r:id="rId33" o:title=""/>
                </v:shape>
                <v:shape id="Shape 1833" o:spid="_x0000_s1317" style="position:absolute;width:57188;height:30396;visibility:visible;mso-wrap-style:square;v-text-anchor:top" coordsize="5718810,3039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" path="m,3039618r5718810,l5718810,,,,,3039618xe" filled="f">
                  <v:path arrowok="t" textboxrect="0,0,5718810,3039618"/>
                </v:shape>
                <w10:anchorlock/>
              </v:group>
            </w:pict>
          </mc:Fallback>
        </mc:AlternateContent>
      </w:r>
    </w:p>
    <w:p w14:paraId="35BEB55D" w14:textId="77777777" w:rsidR="00785F8C" w:rsidRPr="001437F8" w:rsidRDefault="00CE41F1" w:rsidP="001B4D42">
      <w:pPr>
        <w:spacing w:after="0" w:line="360" w:lineRule="auto"/>
        <w:ind w:right="-15"/>
        <w:jc w:val="right"/>
      </w:pPr>
      <w:r w:rsidRPr="001437F8">
        <w:t xml:space="preserve">Figure 7 Value of Overall Heat Transfer Coefficient of the Ground Floor </w:t>
      </w:r>
    </w:p>
    <w:p w14:paraId="7040744B" w14:textId="77777777" w:rsidR="00785F8C" w:rsidRPr="001437F8" w:rsidRDefault="00CE41F1" w:rsidP="001B4D42">
      <w:pPr>
        <w:spacing w:after="177" w:line="360" w:lineRule="auto"/>
        <w:ind w:left="22" w:right="-1095" w:firstLine="0"/>
        <w:jc w:val="left"/>
      </w:pPr>
      <w:r w:rsidRPr="001437F8">
        <w:rPr>
          <w:rFonts w:eastAsia="Calibri"/>
          <w:noProof/>
          <w:sz w:val="22"/>
          <w:lang w:val="en-US" w:eastAsia="en-US"/>
        </w:rPr>
        <mc:AlternateContent>
          <mc:Choice Requires="wpg">
            <w:drawing>
              <wp:inline distT="0" distB="0" distL="0" distR="0" wp14:anchorId="4B3D2E30" wp14:editId="0521D510">
                <wp:extent cx="5790058" cy="3206431"/>
                <wp:effectExtent l="0" t="0" r="0" b="0"/>
                <wp:docPr id="36717" name="Group 36717"/>
                <wp:cNvGraphicFramePr/>
                <a:graphic xmlns:a="http://schemas.openxmlformats.org/drawingml/2006/main">
                  <a:graphicData uri="http://schemas.microsoft.com/office/word/2010/wordprocessingGroup">
                    <wpg:wgp>
                      <wpg:cNvGrpSpPr/>
                      <wpg:grpSpPr>
                        <a:xfrm>
                          <a:off x="0" y="0"/>
                          <a:ext cx="5790058" cy="3206431"/>
                          <a:chOff x="0" y="0"/>
                          <a:chExt cx="5790058" cy="3206431"/>
                        </a:xfrm>
                      </wpg:grpSpPr>
                      <wps:wsp>
                        <wps:cNvPr id="1821" name="Rectangle 1821"/>
                        <wps:cNvSpPr/>
                        <wps:spPr>
                          <a:xfrm>
                            <a:off x="5758370" y="3063621"/>
                            <a:ext cx="42144" cy="189937"/>
                          </a:xfrm>
                          <a:prstGeom prst="rect">
                            <a:avLst/>
                          </a:prstGeom>
                          <a:ln>
                            <a:noFill/>
                          </a:ln>
                        </wps:spPr>
                        <wps:txbx>
                          <w:txbxContent>
                            <w:p w14:paraId="0A8AA15E" w14:textId="77777777" w:rsidR="00CE41F1" w:rsidRDefault="00CE41F1">
                              <w:pPr>
                                <w:spacing w:after="160"/>
                                <w:ind w:left="0" w:right="0" w:firstLine="0"/>
                                <w:jc w:val="left"/>
                              </w:pPr>
                              <w:r>
                                <w:rPr>
                                  <w:rFonts w:ascii="Calibri" w:eastAsia="Calibri" w:hAnsi="Calibri" w:cs="Calibri"/>
                                  <w:sz w:val="22"/>
                                </w:rPr>
                                <w:t xml:space="preserve"> </w:t>
                              </w:r>
                            </w:p>
                          </w:txbxContent>
                        </wps:txbx>
                        <wps:bodyPr horzOverflow="overflow" vert="horz" lIns="0" tIns="0" rIns="0" bIns="0" rtlCol="0">
                          <a:noAutofit/>
                        </wps:bodyPr>
                      </wps:wsp>
                      <pic:pic xmlns:pic="http://schemas.openxmlformats.org/drawingml/2006/picture">
                        <pic:nvPicPr>
                          <pic:cNvPr id="1835" name="Picture 1835"/>
                          <pic:cNvPicPr/>
                        </pic:nvPicPr>
                        <pic:blipFill>
                          <a:blip r:embed="rId34"/>
                          <a:stretch>
                            <a:fillRect/>
                          </a:stretch>
                        </pic:blipFill>
                        <pic:spPr>
                          <a:xfrm>
                            <a:off x="4763" y="4826"/>
                            <a:ext cx="5727954" cy="3147060"/>
                          </a:xfrm>
                          <a:prstGeom prst="rect">
                            <a:avLst/>
                          </a:prstGeom>
                        </pic:spPr>
                      </pic:pic>
                      <wps:wsp>
                        <wps:cNvPr id="1836" name="Shape 1836"/>
                        <wps:cNvSpPr/>
                        <wps:spPr>
                          <a:xfrm>
                            <a:off x="0" y="0"/>
                            <a:ext cx="5737479" cy="3156585"/>
                          </a:xfrm>
                          <a:custGeom>
                            <a:avLst/>
                            <a:gdLst/>
                            <a:ahLst/>
                            <a:cxnLst/>
                            <a:rect l="0" t="0" r="0" b="0"/>
                            <a:pathLst>
                              <a:path w="5737479" h="3156585">
                                <a:moveTo>
                                  <a:pt x="0" y="3156585"/>
                                </a:moveTo>
                                <a:lnTo>
                                  <a:pt x="5737479" y="3156585"/>
                                </a:lnTo>
                                <a:lnTo>
                                  <a:pt x="5737479" y="0"/>
                                </a:lnTo>
                                <a:lnTo>
                                  <a:pt x="0" y="0"/>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B3D2E30" id="Group 36717" o:spid="_x0000_s1318" style="width:455.9pt;height:252.45pt;mso-position-horizontal-relative:char;mso-position-vertical-relative:line" coordsize="57900,3206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">
                <v:rect id="Rectangle 1821" o:spid="_x0000_s1319" style="position:absolute;left:57583;top:30636;width:42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" filled="f" stroked="f">
                  <v:textbox inset="0,0,0,0">
                    <w:txbxContent>
                      <w:p w14:paraId="0A8AA15E" w14:textId="77777777" w:rsidR="00CE41F1" w:rsidRDefault="00CE41F1">
                        <w:pPr>
                          <w:spacing w:after="160"/>
                          <w:ind w:left="0" w:right="0" w:firstLine="0"/>
                          <w:jc w:val="left"/>
                        </w:pPr>
                        <w:r>
                          <w:rPr>
                            <w:rFonts w:ascii="Calibri" w:eastAsia="Calibri" w:hAnsi="Calibri" w:cs="Calibri"/>
                            <w:sz w:val="22"/>
                          </w:rPr>
                          <w:t xml:space="preserve"> </w:t>
                        </w:r>
                      </w:p>
                    </w:txbxContent>
                  </v:textbox>
                </v:rect>
                <v:shape id="Picture 1835" o:spid="_x0000_s1320" type="#_x0000_t75" style="position:absolute;left:47;top:48;width:57280;height:31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">
                  <v:imagedata r:id="rId35" o:title=""/>
                </v:shape>
                <v:shape id="Shape 1836" o:spid="_x0000_s1321" style="position:absolute;width:57374;height:31565;visibility:visible;mso-wrap-style:square;v-text-anchor:top" coordsize="5737479,3156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" path="m,3156585r5737479,l5737479,,,,,3156585xe" filled="f">
                  <v:path arrowok="t" textboxrect="0,0,5737479,3156585"/>
                </v:shape>
                <w10:anchorlock/>
              </v:group>
            </w:pict>
          </mc:Fallback>
        </mc:AlternateContent>
      </w:r>
    </w:p>
    <w:p w14:paraId="73BA5455" w14:textId="77777777" w:rsidR="00785F8C" w:rsidRPr="001437F8" w:rsidRDefault="00CE41F1" w:rsidP="001B4D42">
      <w:pPr>
        <w:spacing w:after="177" w:line="360" w:lineRule="auto"/>
        <w:ind w:right="-15"/>
        <w:jc w:val="right"/>
      </w:pPr>
      <w:r w:rsidRPr="001437F8">
        <w:t xml:space="preserve">Figure 8 Value of Overall heat Transfer Coefficient of the whole building </w:t>
      </w:r>
    </w:p>
    <w:p w14:paraId="4E424115" w14:textId="77777777" w:rsidR="00785F8C" w:rsidRPr="001437F8" w:rsidRDefault="00CE41F1" w:rsidP="001B4D42">
      <w:pPr>
        <w:spacing w:after="156" w:line="360" w:lineRule="auto"/>
        <w:ind w:left="0" w:right="0" w:firstLine="0"/>
        <w:jc w:val="left"/>
      </w:pPr>
      <w:r w:rsidRPr="001437F8">
        <w:rPr>
          <w:b/>
        </w:rPr>
        <w:t xml:space="preserve"> </w:t>
      </w:r>
    </w:p>
    <w:p w14:paraId="5EC79460" w14:textId="77777777" w:rsidR="00785F8C" w:rsidRPr="001437F8" w:rsidRDefault="00CE41F1" w:rsidP="001B4D42">
      <w:pPr>
        <w:spacing w:line="360" w:lineRule="auto"/>
        <w:ind w:left="0" w:right="0" w:firstLine="0"/>
        <w:jc w:val="left"/>
      </w:pPr>
      <w:r w:rsidRPr="001437F8">
        <w:rPr>
          <w:b/>
        </w:rPr>
        <w:t xml:space="preserve"> </w:t>
      </w:r>
    </w:p>
    <w:p w14:paraId="2994073C" w14:textId="77777777" w:rsidR="00785F8C" w:rsidRPr="001437F8" w:rsidRDefault="00CE41F1" w:rsidP="001B4D42">
      <w:pPr>
        <w:spacing w:line="360" w:lineRule="auto"/>
        <w:ind w:left="0" w:right="0" w:firstLine="0"/>
        <w:jc w:val="left"/>
      </w:pPr>
      <w:r w:rsidRPr="001437F8">
        <w:rPr>
          <w:b/>
        </w:rPr>
        <w:lastRenderedPageBreak/>
        <w:t xml:space="preserve"> </w:t>
      </w:r>
    </w:p>
    <w:p w14:paraId="2EE652E7" w14:textId="77777777" w:rsidR="00785F8C" w:rsidRPr="001437F8" w:rsidRDefault="00CE41F1" w:rsidP="001B4D42">
      <w:pPr>
        <w:spacing w:after="0" w:line="360" w:lineRule="auto"/>
        <w:ind w:left="0" w:right="0" w:firstLine="0"/>
        <w:jc w:val="left"/>
      </w:pPr>
      <w:r w:rsidRPr="001437F8">
        <w:rPr>
          <w:b/>
        </w:rPr>
        <w:t xml:space="preserve"> </w:t>
      </w:r>
    </w:p>
    <w:p w14:paraId="5507340B" w14:textId="77777777" w:rsidR="00785F8C" w:rsidRPr="001437F8" w:rsidRDefault="00CE41F1" w:rsidP="001B4D42">
      <w:pPr>
        <w:spacing w:line="360" w:lineRule="auto"/>
        <w:ind w:left="0" w:right="0" w:firstLine="0"/>
        <w:jc w:val="left"/>
      </w:pPr>
      <w:r w:rsidRPr="001437F8">
        <w:rPr>
          <w:b/>
        </w:rPr>
        <w:t xml:space="preserve"> </w:t>
      </w:r>
    </w:p>
    <w:p w14:paraId="106478D1" w14:textId="77777777" w:rsidR="00785F8C" w:rsidRPr="001437F8" w:rsidRDefault="00CE41F1" w:rsidP="001B4D42">
      <w:pPr>
        <w:pStyle w:val="Heading2"/>
        <w:spacing w:after="79" w:line="360" w:lineRule="auto"/>
        <w:ind w:left="405" w:hanging="420"/>
      </w:pPr>
      <w:bookmarkStart w:id="24" w:name="_Toc46542"/>
      <w:r w:rsidRPr="001437F8">
        <w:t xml:space="preserve">Load Calculation </w:t>
      </w:r>
      <w:bookmarkEnd w:id="24"/>
    </w:p>
    <w:p w14:paraId="797BB633" w14:textId="77777777" w:rsidR="00785F8C" w:rsidRPr="001437F8" w:rsidRDefault="00CE41F1" w:rsidP="001B4D42">
      <w:pPr>
        <w:spacing w:after="0" w:line="360" w:lineRule="auto"/>
        <w:ind w:left="0" w:right="1668" w:firstLine="0"/>
        <w:jc w:val="right"/>
      </w:pPr>
      <w:r w:rsidRPr="001437F8">
        <w:rPr>
          <w:color w:val="44546A"/>
        </w:rPr>
        <w:t>Table 1: Load Calculations of building</w:t>
      </w:r>
      <w:r w:rsidRPr="001437F8">
        <w:rPr>
          <w:sz w:val="36"/>
        </w:rPr>
        <w:t xml:space="preserve"> </w:t>
      </w:r>
    </w:p>
    <w:tbl>
      <w:tblPr>
        <w:tblStyle w:val="TableGrid"/>
        <w:tblW w:w="9066" w:type="dxa"/>
        <w:tblInd w:w="6" w:type="dxa"/>
        <w:tblCellMar>
          <w:top w:w="56" w:type="dxa"/>
          <w:bottom w:w="4" w:type="dxa"/>
          <w:right w:w="39" w:type="dxa"/>
        </w:tblCellMar>
        <w:tblLook w:val="04A0" w:firstRow="1" w:lastRow="0" w:firstColumn="1" w:lastColumn="0" w:noHBand="0" w:noVBand="1"/>
      </w:tblPr>
      <w:tblGrid>
        <w:gridCol w:w="2796"/>
        <w:gridCol w:w="1440"/>
        <w:gridCol w:w="999"/>
        <w:gridCol w:w="1711"/>
        <w:gridCol w:w="2120"/>
      </w:tblGrid>
      <w:tr w:rsidR="00785F8C" w:rsidRPr="001437F8" w14:paraId="133121D2" w14:textId="77777777">
        <w:trPr>
          <w:trHeight w:val="310"/>
        </w:trPr>
        <w:tc>
          <w:tcPr>
            <w:tcW w:w="2796" w:type="dxa"/>
            <w:tcBorders>
              <w:top w:val="single" w:sz="4" w:space="0" w:color="000000"/>
              <w:left w:val="single" w:sz="4" w:space="0" w:color="000000"/>
              <w:bottom w:val="single" w:sz="4" w:space="0" w:color="000000"/>
              <w:right w:val="nil"/>
            </w:tcBorders>
            <w:shd w:val="clear" w:color="auto" w:fill="FFE699"/>
          </w:tcPr>
          <w:p w14:paraId="1A09BF49" w14:textId="77777777" w:rsidR="00785F8C" w:rsidRPr="001437F8" w:rsidRDefault="00CE41F1" w:rsidP="001B4D42">
            <w:pPr>
              <w:spacing w:after="0" w:line="360" w:lineRule="auto"/>
              <w:ind w:left="0" w:right="0" w:firstLine="0"/>
              <w:jc w:val="right"/>
            </w:pPr>
            <w:r w:rsidRPr="001437F8">
              <w:rPr>
                <w:sz w:val="22"/>
              </w:rPr>
              <w:t>A</w:t>
            </w:r>
          </w:p>
        </w:tc>
        <w:tc>
          <w:tcPr>
            <w:tcW w:w="4150" w:type="dxa"/>
            <w:gridSpan w:val="3"/>
            <w:tcBorders>
              <w:top w:val="single" w:sz="4" w:space="0" w:color="000000"/>
              <w:left w:val="nil"/>
              <w:bottom w:val="single" w:sz="4" w:space="0" w:color="000000"/>
              <w:right w:val="nil"/>
            </w:tcBorders>
            <w:shd w:val="clear" w:color="auto" w:fill="FFE699"/>
          </w:tcPr>
          <w:p w14:paraId="02FC17A2" w14:textId="344C219E" w:rsidR="00785F8C" w:rsidRPr="001437F8" w:rsidRDefault="00E42136" w:rsidP="001B4D42">
            <w:pPr>
              <w:spacing w:after="0" w:line="360" w:lineRule="auto"/>
              <w:ind w:left="-40" w:right="0" w:firstLine="0"/>
              <w:jc w:val="left"/>
            </w:pPr>
            <w:r>
              <w:rPr>
                <w:sz w:val="22"/>
              </w:rPr>
              <w:t>a</w:t>
            </w:r>
            <w:r w:rsidR="00CE41F1" w:rsidRPr="001437F8">
              <w:rPr>
                <w:sz w:val="22"/>
              </w:rPr>
              <w:t>verage Daily Consumption (</w:t>
            </w:r>
            <w:proofErr w:type="spellStart"/>
            <w:r w:rsidR="00CE41F1" w:rsidRPr="001437F8">
              <w:rPr>
                <w:sz w:val="22"/>
              </w:rPr>
              <w:t>Wh</w:t>
            </w:r>
            <w:proofErr w:type="spellEnd"/>
            <w:r w:rsidR="00CE41F1" w:rsidRPr="001437F8">
              <w:rPr>
                <w:sz w:val="22"/>
              </w:rPr>
              <w:t xml:space="preserve">)-Summer </w:t>
            </w:r>
          </w:p>
        </w:tc>
        <w:tc>
          <w:tcPr>
            <w:tcW w:w="2120" w:type="dxa"/>
            <w:tcBorders>
              <w:top w:val="single" w:sz="4" w:space="0" w:color="000000"/>
              <w:left w:val="nil"/>
              <w:bottom w:val="single" w:sz="4" w:space="0" w:color="000000"/>
              <w:right w:val="single" w:sz="4" w:space="0" w:color="000000"/>
            </w:tcBorders>
            <w:shd w:val="clear" w:color="auto" w:fill="FFE699"/>
          </w:tcPr>
          <w:p w14:paraId="1C23599A" w14:textId="77777777" w:rsidR="00785F8C" w:rsidRPr="001437F8" w:rsidRDefault="00785F8C" w:rsidP="001B4D42">
            <w:pPr>
              <w:spacing w:after="160" w:line="360" w:lineRule="auto"/>
              <w:ind w:left="0" w:right="0" w:firstLine="0"/>
              <w:jc w:val="left"/>
            </w:pPr>
          </w:p>
        </w:tc>
      </w:tr>
      <w:tr w:rsidR="00785F8C" w:rsidRPr="001437F8" w14:paraId="3902A268" w14:textId="77777777">
        <w:trPr>
          <w:trHeight w:val="514"/>
        </w:trPr>
        <w:tc>
          <w:tcPr>
            <w:tcW w:w="2796" w:type="dxa"/>
            <w:tcBorders>
              <w:top w:val="single" w:sz="4" w:space="0" w:color="000000"/>
              <w:left w:val="single" w:sz="4" w:space="0" w:color="000000"/>
              <w:bottom w:val="single" w:sz="4" w:space="0" w:color="000000"/>
              <w:right w:val="single" w:sz="4" w:space="0" w:color="000000"/>
            </w:tcBorders>
            <w:shd w:val="clear" w:color="auto" w:fill="C6E0B4"/>
            <w:vAlign w:val="bottom"/>
          </w:tcPr>
          <w:p w14:paraId="5EEB3A99" w14:textId="77777777" w:rsidR="00785F8C" w:rsidRPr="001437F8" w:rsidRDefault="00CE41F1" w:rsidP="001B4D42">
            <w:pPr>
              <w:spacing w:after="0" w:line="360" w:lineRule="auto"/>
              <w:ind w:left="39" w:right="0" w:firstLine="0"/>
              <w:jc w:val="center"/>
            </w:pPr>
            <w:r w:rsidRPr="001437F8">
              <w:rPr>
                <w:sz w:val="22"/>
              </w:rPr>
              <w:t xml:space="preserve">Device </w:t>
            </w:r>
          </w:p>
        </w:tc>
        <w:tc>
          <w:tcPr>
            <w:tcW w:w="1440" w:type="dxa"/>
            <w:tcBorders>
              <w:top w:val="single" w:sz="4" w:space="0" w:color="000000"/>
              <w:left w:val="single" w:sz="4" w:space="0" w:color="000000"/>
              <w:bottom w:val="single" w:sz="4" w:space="0" w:color="000000"/>
              <w:right w:val="single" w:sz="4" w:space="0" w:color="000000"/>
            </w:tcBorders>
            <w:shd w:val="clear" w:color="auto" w:fill="C6E0B4"/>
          </w:tcPr>
          <w:p w14:paraId="0133DA19" w14:textId="77777777" w:rsidR="00785F8C" w:rsidRPr="001437F8" w:rsidRDefault="00CE41F1" w:rsidP="001B4D42">
            <w:pPr>
              <w:spacing w:after="0" w:line="360" w:lineRule="auto"/>
              <w:ind w:left="108" w:right="14" w:firstLine="0"/>
              <w:jc w:val="center"/>
            </w:pPr>
            <w:r w:rsidRPr="001437F8">
              <w:rPr>
                <w:sz w:val="22"/>
              </w:rPr>
              <w:t xml:space="preserve">Power (Watts) </w:t>
            </w:r>
          </w:p>
        </w:tc>
        <w:tc>
          <w:tcPr>
            <w:tcW w:w="999" w:type="dxa"/>
            <w:tcBorders>
              <w:top w:val="single" w:sz="4" w:space="0" w:color="000000"/>
              <w:left w:val="single" w:sz="4" w:space="0" w:color="000000"/>
              <w:bottom w:val="single" w:sz="4" w:space="0" w:color="000000"/>
              <w:right w:val="single" w:sz="4" w:space="0" w:color="000000"/>
            </w:tcBorders>
            <w:shd w:val="clear" w:color="auto" w:fill="C6E0B4"/>
            <w:vAlign w:val="bottom"/>
          </w:tcPr>
          <w:p w14:paraId="3D42B4BE" w14:textId="77777777" w:rsidR="00785F8C" w:rsidRPr="001437F8" w:rsidRDefault="00CE41F1" w:rsidP="001B4D42">
            <w:pPr>
              <w:spacing w:after="0" w:line="360" w:lineRule="auto"/>
              <w:ind w:left="114" w:right="0" w:firstLine="0"/>
              <w:jc w:val="left"/>
            </w:pPr>
            <w:r w:rsidRPr="001437F8">
              <w:rPr>
                <w:sz w:val="22"/>
              </w:rPr>
              <w:t xml:space="preserve">Quantity </w:t>
            </w:r>
          </w:p>
        </w:tc>
        <w:tc>
          <w:tcPr>
            <w:tcW w:w="1711" w:type="dxa"/>
            <w:tcBorders>
              <w:top w:val="single" w:sz="4" w:space="0" w:color="000000"/>
              <w:left w:val="single" w:sz="4" w:space="0" w:color="000000"/>
              <w:bottom w:val="single" w:sz="4" w:space="0" w:color="000000"/>
              <w:right w:val="single" w:sz="4" w:space="0" w:color="000000"/>
            </w:tcBorders>
            <w:shd w:val="clear" w:color="auto" w:fill="C6E0B4"/>
            <w:vAlign w:val="bottom"/>
          </w:tcPr>
          <w:p w14:paraId="431CB7B0" w14:textId="77777777" w:rsidR="00785F8C" w:rsidRPr="001437F8" w:rsidRDefault="00CE41F1" w:rsidP="001B4D42">
            <w:pPr>
              <w:spacing w:after="0" w:line="360" w:lineRule="auto"/>
              <w:ind w:left="40" w:right="0" w:firstLine="0"/>
              <w:jc w:val="center"/>
            </w:pPr>
            <w:r w:rsidRPr="001437F8">
              <w:rPr>
                <w:sz w:val="22"/>
              </w:rPr>
              <w:t xml:space="preserve">Time (hr) </w:t>
            </w:r>
          </w:p>
        </w:tc>
        <w:tc>
          <w:tcPr>
            <w:tcW w:w="2120" w:type="dxa"/>
            <w:tcBorders>
              <w:top w:val="single" w:sz="4" w:space="0" w:color="000000"/>
              <w:left w:val="single" w:sz="4" w:space="0" w:color="000000"/>
              <w:bottom w:val="single" w:sz="4" w:space="0" w:color="000000"/>
              <w:right w:val="single" w:sz="4" w:space="0" w:color="000000"/>
            </w:tcBorders>
            <w:shd w:val="clear" w:color="auto" w:fill="C6E0B4"/>
          </w:tcPr>
          <w:p w14:paraId="3FBFB800" w14:textId="77777777" w:rsidR="00785F8C" w:rsidRPr="001437F8" w:rsidRDefault="00CE41F1" w:rsidP="001B4D42">
            <w:pPr>
              <w:spacing w:after="0" w:line="360" w:lineRule="auto"/>
              <w:ind w:left="0" w:right="0" w:firstLine="0"/>
              <w:jc w:val="center"/>
            </w:pPr>
            <w:r w:rsidRPr="001437F8">
              <w:rPr>
                <w:sz w:val="22"/>
              </w:rPr>
              <w:t>Total Energy Consumption (</w:t>
            </w:r>
            <w:proofErr w:type="spellStart"/>
            <w:r w:rsidRPr="001437F8">
              <w:rPr>
                <w:sz w:val="22"/>
              </w:rPr>
              <w:t>Wh</w:t>
            </w:r>
            <w:proofErr w:type="spellEnd"/>
            <w:r w:rsidRPr="001437F8">
              <w:rPr>
                <w:sz w:val="22"/>
              </w:rPr>
              <w:t xml:space="preserve">) </w:t>
            </w:r>
          </w:p>
        </w:tc>
      </w:tr>
      <w:tr w:rsidR="00785F8C" w:rsidRPr="001437F8" w14:paraId="1B95766D" w14:textId="77777777">
        <w:trPr>
          <w:trHeight w:val="311"/>
        </w:trPr>
        <w:tc>
          <w:tcPr>
            <w:tcW w:w="2796" w:type="dxa"/>
            <w:tcBorders>
              <w:top w:val="single" w:sz="4" w:space="0" w:color="000000"/>
              <w:left w:val="single" w:sz="4" w:space="0" w:color="000000"/>
              <w:bottom w:val="single" w:sz="4" w:space="0" w:color="000000"/>
              <w:right w:val="single" w:sz="4" w:space="0" w:color="000000"/>
            </w:tcBorders>
          </w:tcPr>
          <w:p w14:paraId="351D316B" w14:textId="77777777" w:rsidR="00785F8C" w:rsidRPr="001437F8" w:rsidRDefault="00CE41F1" w:rsidP="001B4D42">
            <w:pPr>
              <w:spacing w:after="0" w:line="360" w:lineRule="auto"/>
              <w:ind w:left="107" w:right="0" w:firstLine="0"/>
              <w:jc w:val="left"/>
            </w:pPr>
            <w:r w:rsidRPr="001437F8">
              <w:rPr>
                <w:sz w:val="22"/>
              </w:rPr>
              <w:t xml:space="preserve">Ceiling Fans-1 </w:t>
            </w:r>
          </w:p>
        </w:tc>
        <w:tc>
          <w:tcPr>
            <w:tcW w:w="1440" w:type="dxa"/>
            <w:tcBorders>
              <w:top w:val="single" w:sz="4" w:space="0" w:color="000000"/>
              <w:left w:val="single" w:sz="4" w:space="0" w:color="000000"/>
              <w:bottom w:val="single" w:sz="4" w:space="0" w:color="000000"/>
              <w:right w:val="single" w:sz="4" w:space="0" w:color="000000"/>
            </w:tcBorders>
          </w:tcPr>
          <w:p w14:paraId="3BFDB435" w14:textId="77777777" w:rsidR="00785F8C" w:rsidRPr="001437F8" w:rsidRDefault="00CE41F1" w:rsidP="001B4D42">
            <w:pPr>
              <w:spacing w:after="0" w:line="360" w:lineRule="auto"/>
              <w:ind w:left="41" w:right="0" w:firstLine="0"/>
              <w:jc w:val="center"/>
            </w:pPr>
            <w:r w:rsidRPr="001437F8">
              <w:rPr>
                <w:sz w:val="22"/>
              </w:rPr>
              <w:t xml:space="preserve">80 </w:t>
            </w:r>
          </w:p>
        </w:tc>
        <w:tc>
          <w:tcPr>
            <w:tcW w:w="999" w:type="dxa"/>
            <w:tcBorders>
              <w:top w:val="single" w:sz="4" w:space="0" w:color="000000"/>
              <w:left w:val="single" w:sz="4" w:space="0" w:color="000000"/>
              <w:bottom w:val="single" w:sz="4" w:space="0" w:color="000000"/>
              <w:right w:val="single" w:sz="4" w:space="0" w:color="000000"/>
            </w:tcBorders>
          </w:tcPr>
          <w:p w14:paraId="0EF72308" w14:textId="77777777" w:rsidR="00785F8C" w:rsidRPr="001437F8" w:rsidRDefault="00CE41F1" w:rsidP="001B4D42">
            <w:pPr>
              <w:spacing w:after="0" w:line="360" w:lineRule="auto"/>
              <w:ind w:left="40" w:right="0" w:firstLine="0"/>
              <w:jc w:val="center"/>
            </w:pPr>
            <w:r w:rsidRPr="001437F8">
              <w:rPr>
                <w:sz w:val="22"/>
              </w:rPr>
              <w:t xml:space="preserve">4 </w:t>
            </w:r>
          </w:p>
        </w:tc>
        <w:tc>
          <w:tcPr>
            <w:tcW w:w="1711" w:type="dxa"/>
            <w:tcBorders>
              <w:top w:val="single" w:sz="4" w:space="0" w:color="000000"/>
              <w:left w:val="single" w:sz="4" w:space="0" w:color="000000"/>
              <w:bottom w:val="single" w:sz="4" w:space="0" w:color="000000"/>
              <w:right w:val="single" w:sz="4" w:space="0" w:color="000000"/>
            </w:tcBorders>
          </w:tcPr>
          <w:p w14:paraId="3A07B236" w14:textId="77777777" w:rsidR="00785F8C" w:rsidRPr="001437F8" w:rsidRDefault="00CE41F1" w:rsidP="001B4D42">
            <w:pPr>
              <w:spacing w:after="0" w:line="360" w:lineRule="auto"/>
              <w:ind w:left="38" w:right="0" w:firstLine="0"/>
              <w:jc w:val="center"/>
            </w:pPr>
            <w:r w:rsidRPr="001437F8">
              <w:rPr>
                <w:sz w:val="22"/>
              </w:rPr>
              <w:t xml:space="preserve">20 </w:t>
            </w:r>
          </w:p>
        </w:tc>
        <w:tc>
          <w:tcPr>
            <w:tcW w:w="2120" w:type="dxa"/>
            <w:tcBorders>
              <w:top w:val="single" w:sz="4" w:space="0" w:color="000000"/>
              <w:left w:val="single" w:sz="4" w:space="0" w:color="000000"/>
              <w:bottom w:val="single" w:sz="4" w:space="0" w:color="000000"/>
              <w:right w:val="single" w:sz="4" w:space="0" w:color="000000"/>
            </w:tcBorders>
          </w:tcPr>
          <w:p w14:paraId="544CA652" w14:textId="77777777" w:rsidR="00785F8C" w:rsidRPr="001437F8" w:rsidRDefault="00CE41F1" w:rsidP="001B4D42">
            <w:pPr>
              <w:spacing w:after="0" w:line="360" w:lineRule="auto"/>
              <w:ind w:left="44" w:right="0" w:firstLine="0"/>
              <w:jc w:val="center"/>
            </w:pPr>
            <w:r w:rsidRPr="001437F8">
              <w:rPr>
                <w:sz w:val="22"/>
              </w:rPr>
              <w:t xml:space="preserve">6400 </w:t>
            </w:r>
          </w:p>
        </w:tc>
      </w:tr>
      <w:tr w:rsidR="00785F8C" w:rsidRPr="001437F8" w14:paraId="6392FADA" w14:textId="77777777">
        <w:trPr>
          <w:trHeight w:val="312"/>
        </w:trPr>
        <w:tc>
          <w:tcPr>
            <w:tcW w:w="2796" w:type="dxa"/>
            <w:tcBorders>
              <w:top w:val="single" w:sz="4" w:space="0" w:color="000000"/>
              <w:left w:val="single" w:sz="4" w:space="0" w:color="000000"/>
              <w:bottom w:val="single" w:sz="4" w:space="0" w:color="000000"/>
              <w:right w:val="single" w:sz="4" w:space="0" w:color="000000"/>
            </w:tcBorders>
          </w:tcPr>
          <w:p w14:paraId="4FECF6E2" w14:textId="77777777" w:rsidR="00785F8C" w:rsidRPr="001437F8" w:rsidRDefault="00CE41F1" w:rsidP="001B4D42">
            <w:pPr>
              <w:spacing w:after="0" w:line="360" w:lineRule="auto"/>
              <w:ind w:left="107" w:right="0" w:firstLine="0"/>
              <w:jc w:val="left"/>
            </w:pPr>
            <w:r w:rsidRPr="001437F8">
              <w:rPr>
                <w:sz w:val="22"/>
              </w:rPr>
              <w:t xml:space="preserve">Ceiling Fans-1 </w:t>
            </w:r>
          </w:p>
        </w:tc>
        <w:tc>
          <w:tcPr>
            <w:tcW w:w="1440" w:type="dxa"/>
            <w:tcBorders>
              <w:top w:val="single" w:sz="4" w:space="0" w:color="000000"/>
              <w:left w:val="single" w:sz="4" w:space="0" w:color="000000"/>
              <w:bottom w:val="single" w:sz="4" w:space="0" w:color="000000"/>
              <w:right w:val="single" w:sz="4" w:space="0" w:color="000000"/>
            </w:tcBorders>
          </w:tcPr>
          <w:p w14:paraId="50C81A49" w14:textId="77777777" w:rsidR="00785F8C" w:rsidRPr="001437F8" w:rsidRDefault="00CE41F1" w:rsidP="001B4D42">
            <w:pPr>
              <w:spacing w:after="0" w:line="360" w:lineRule="auto"/>
              <w:ind w:left="41" w:right="0" w:firstLine="0"/>
              <w:jc w:val="center"/>
            </w:pPr>
            <w:r w:rsidRPr="001437F8">
              <w:rPr>
                <w:sz w:val="22"/>
              </w:rPr>
              <w:t xml:space="preserve">80 </w:t>
            </w:r>
          </w:p>
        </w:tc>
        <w:tc>
          <w:tcPr>
            <w:tcW w:w="999" w:type="dxa"/>
            <w:tcBorders>
              <w:top w:val="single" w:sz="4" w:space="0" w:color="000000"/>
              <w:left w:val="single" w:sz="4" w:space="0" w:color="000000"/>
              <w:bottom w:val="single" w:sz="4" w:space="0" w:color="000000"/>
              <w:right w:val="single" w:sz="4" w:space="0" w:color="000000"/>
            </w:tcBorders>
          </w:tcPr>
          <w:p w14:paraId="27A548B9" w14:textId="77777777" w:rsidR="00785F8C" w:rsidRPr="001437F8" w:rsidRDefault="00CE41F1" w:rsidP="001B4D42">
            <w:pPr>
              <w:spacing w:after="0" w:line="360" w:lineRule="auto"/>
              <w:ind w:left="40" w:right="0" w:firstLine="0"/>
              <w:jc w:val="center"/>
            </w:pPr>
            <w:r w:rsidRPr="001437F8">
              <w:rPr>
                <w:sz w:val="22"/>
              </w:rPr>
              <w:t xml:space="preserve">6 </w:t>
            </w:r>
          </w:p>
        </w:tc>
        <w:tc>
          <w:tcPr>
            <w:tcW w:w="1711" w:type="dxa"/>
            <w:tcBorders>
              <w:top w:val="single" w:sz="4" w:space="0" w:color="000000"/>
              <w:left w:val="single" w:sz="4" w:space="0" w:color="000000"/>
              <w:bottom w:val="single" w:sz="4" w:space="0" w:color="000000"/>
              <w:right w:val="single" w:sz="4" w:space="0" w:color="000000"/>
            </w:tcBorders>
          </w:tcPr>
          <w:p w14:paraId="0AE3B1C2" w14:textId="77777777" w:rsidR="00785F8C" w:rsidRPr="001437F8" w:rsidRDefault="00CE41F1" w:rsidP="001B4D42">
            <w:pPr>
              <w:spacing w:after="0" w:line="360" w:lineRule="auto"/>
              <w:ind w:left="38" w:right="0" w:firstLine="0"/>
              <w:jc w:val="center"/>
            </w:pPr>
            <w:r w:rsidRPr="001437F8">
              <w:rPr>
                <w:sz w:val="22"/>
              </w:rPr>
              <w:t xml:space="preserve">5 </w:t>
            </w:r>
          </w:p>
        </w:tc>
        <w:tc>
          <w:tcPr>
            <w:tcW w:w="2120" w:type="dxa"/>
            <w:tcBorders>
              <w:top w:val="single" w:sz="4" w:space="0" w:color="000000"/>
              <w:left w:val="single" w:sz="4" w:space="0" w:color="000000"/>
              <w:bottom w:val="single" w:sz="4" w:space="0" w:color="000000"/>
              <w:right w:val="single" w:sz="4" w:space="0" w:color="000000"/>
            </w:tcBorders>
          </w:tcPr>
          <w:p w14:paraId="5C271D11" w14:textId="77777777" w:rsidR="00785F8C" w:rsidRPr="001437F8" w:rsidRDefault="00CE41F1" w:rsidP="001B4D42">
            <w:pPr>
              <w:spacing w:after="0" w:line="360" w:lineRule="auto"/>
              <w:ind w:left="44" w:right="0" w:firstLine="0"/>
              <w:jc w:val="center"/>
            </w:pPr>
            <w:r w:rsidRPr="001437F8">
              <w:rPr>
                <w:sz w:val="22"/>
              </w:rPr>
              <w:t xml:space="preserve">2400 </w:t>
            </w:r>
          </w:p>
        </w:tc>
      </w:tr>
      <w:tr w:rsidR="00785F8C" w:rsidRPr="001437F8" w14:paraId="77CF0BD2" w14:textId="77777777">
        <w:trPr>
          <w:trHeight w:val="310"/>
        </w:trPr>
        <w:tc>
          <w:tcPr>
            <w:tcW w:w="2796" w:type="dxa"/>
            <w:tcBorders>
              <w:top w:val="single" w:sz="4" w:space="0" w:color="000000"/>
              <w:left w:val="single" w:sz="4" w:space="0" w:color="000000"/>
              <w:bottom w:val="single" w:sz="4" w:space="0" w:color="000000"/>
              <w:right w:val="single" w:sz="4" w:space="0" w:color="000000"/>
            </w:tcBorders>
            <w:vAlign w:val="bottom"/>
          </w:tcPr>
          <w:p w14:paraId="18AE69B2" w14:textId="77777777" w:rsidR="00785F8C" w:rsidRPr="001437F8" w:rsidRDefault="00CE41F1" w:rsidP="001B4D42">
            <w:pPr>
              <w:spacing w:after="0" w:line="360" w:lineRule="auto"/>
              <w:ind w:left="107" w:right="0" w:firstLine="0"/>
              <w:jc w:val="left"/>
            </w:pPr>
            <w:r w:rsidRPr="001437F8">
              <w:rPr>
                <w:sz w:val="20"/>
              </w:rPr>
              <w:t xml:space="preserve">Tubelights + Energy Savers 1 </w:t>
            </w:r>
          </w:p>
        </w:tc>
        <w:tc>
          <w:tcPr>
            <w:tcW w:w="1440" w:type="dxa"/>
            <w:tcBorders>
              <w:top w:val="single" w:sz="4" w:space="0" w:color="000000"/>
              <w:left w:val="single" w:sz="4" w:space="0" w:color="000000"/>
              <w:bottom w:val="single" w:sz="4" w:space="0" w:color="000000"/>
              <w:right w:val="single" w:sz="4" w:space="0" w:color="000000"/>
            </w:tcBorders>
          </w:tcPr>
          <w:p w14:paraId="761985BC" w14:textId="77777777" w:rsidR="00785F8C" w:rsidRPr="001437F8" w:rsidRDefault="00CE41F1" w:rsidP="001B4D42">
            <w:pPr>
              <w:spacing w:after="0" w:line="360" w:lineRule="auto"/>
              <w:ind w:left="41" w:right="0" w:firstLine="0"/>
              <w:jc w:val="center"/>
            </w:pPr>
            <w:r w:rsidRPr="001437F8">
              <w:rPr>
                <w:sz w:val="22"/>
              </w:rPr>
              <w:t xml:space="preserve">25 </w:t>
            </w:r>
          </w:p>
        </w:tc>
        <w:tc>
          <w:tcPr>
            <w:tcW w:w="999" w:type="dxa"/>
            <w:tcBorders>
              <w:top w:val="single" w:sz="4" w:space="0" w:color="000000"/>
              <w:left w:val="single" w:sz="4" w:space="0" w:color="000000"/>
              <w:bottom w:val="single" w:sz="4" w:space="0" w:color="000000"/>
              <w:right w:val="single" w:sz="4" w:space="0" w:color="000000"/>
            </w:tcBorders>
          </w:tcPr>
          <w:p w14:paraId="4C2C86B7" w14:textId="77777777" w:rsidR="00785F8C" w:rsidRPr="001437F8" w:rsidRDefault="00CE41F1" w:rsidP="001B4D42">
            <w:pPr>
              <w:spacing w:after="0" w:line="360" w:lineRule="auto"/>
              <w:ind w:left="40" w:right="0" w:firstLine="0"/>
              <w:jc w:val="center"/>
            </w:pPr>
            <w:r w:rsidRPr="001437F8">
              <w:rPr>
                <w:sz w:val="22"/>
              </w:rPr>
              <w:t xml:space="preserve">6 </w:t>
            </w:r>
          </w:p>
        </w:tc>
        <w:tc>
          <w:tcPr>
            <w:tcW w:w="1711" w:type="dxa"/>
            <w:tcBorders>
              <w:top w:val="single" w:sz="4" w:space="0" w:color="000000"/>
              <w:left w:val="single" w:sz="4" w:space="0" w:color="000000"/>
              <w:bottom w:val="single" w:sz="4" w:space="0" w:color="000000"/>
              <w:right w:val="single" w:sz="4" w:space="0" w:color="000000"/>
            </w:tcBorders>
          </w:tcPr>
          <w:p w14:paraId="6338F96A" w14:textId="77777777" w:rsidR="00785F8C" w:rsidRPr="001437F8" w:rsidRDefault="00CE41F1" w:rsidP="001B4D42">
            <w:pPr>
              <w:spacing w:after="0" w:line="360" w:lineRule="auto"/>
              <w:ind w:left="38" w:right="0" w:firstLine="0"/>
              <w:jc w:val="center"/>
            </w:pPr>
            <w:r w:rsidRPr="001437F8">
              <w:rPr>
                <w:sz w:val="22"/>
              </w:rPr>
              <w:t xml:space="preserve">7 </w:t>
            </w:r>
          </w:p>
        </w:tc>
        <w:tc>
          <w:tcPr>
            <w:tcW w:w="2120" w:type="dxa"/>
            <w:tcBorders>
              <w:top w:val="single" w:sz="4" w:space="0" w:color="000000"/>
              <w:left w:val="single" w:sz="4" w:space="0" w:color="000000"/>
              <w:bottom w:val="single" w:sz="4" w:space="0" w:color="000000"/>
              <w:right w:val="single" w:sz="4" w:space="0" w:color="000000"/>
            </w:tcBorders>
          </w:tcPr>
          <w:p w14:paraId="1BC536AB" w14:textId="77777777" w:rsidR="00785F8C" w:rsidRPr="001437F8" w:rsidRDefault="00CE41F1" w:rsidP="001B4D42">
            <w:pPr>
              <w:spacing w:after="0" w:line="360" w:lineRule="auto"/>
              <w:ind w:left="44" w:right="0" w:firstLine="0"/>
              <w:jc w:val="center"/>
            </w:pPr>
            <w:r w:rsidRPr="001437F8">
              <w:rPr>
                <w:sz w:val="22"/>
              </w:rPr>
              <w:t xml:space="preserve">1050 </w:t>
            </w:r>
          </w:p>
        </w:tc>
      </w:tr>
      <w:tr w:rsidR="00785F8C" w:rsidRPr="001437F8" w14:paraId="3A30A63F" w14:textId="77777777">
        <w:trPr>
          <w:trHeight w:val="310"/>
        </w:trPr>
        <w:tc>
          <w:tcPr>
            <w:tcW w:w="2796" w:type="dxa"/>
            <w:tcBorders>
              <w:top w:val="single" w:sz="4" w:space="0" w:color="000000"/>
              <w:left w:val="single" w:sz="4" w:space="0" w:color="000000"/>
              <w:bottom w:val="single" w:sz="4" w:space="0" w:color="000000"/>
              <w:right w:val="single" w:sz="4" w:space="0" w:color="000000"/>
            </w:tcBorders>
            <w:vAlign w:val="bottom"/>
          </w:tcPr>
          <w:p w14:paraId="5D055EFD" w14:textId="77777777" w:rsidR="00785F8C" w:rsidRPr="001437F8" w:rsidRDefault="00CE41F1" w:rsidP="001B4D42">
            <w:pPr>
              <w:spacing w:after="0" w:line="360" w:lineRule="auto"/>
              <w:ind w:left="107" w:right="0" w:firstLine="0"/>
              <w:jc w:val="left"/>
            </w:pPr>
            <w:r w:rsidRPr="001437F8">
              <w:rPr>
                <w:sz w:val="20"/>
              </w:rPr>
              <w:t xml:space="preserve">Tubelights + Energy Savers 2 </w:t>
            </w:r>
          </w:p>
        </w:tc>
        <w:tc>
          <w:tcPr>
            <w:tcW w:w="1440" w:type="dxa"/>
            <w:tcBorders>
              <w:top w:val="single" w:sz="4" w:space="0" w:color="000000"/>
              <w:left w:val="single" w:sz="4" w:space="0" w:color="000000"/>
              <w:bottom w:val="single" w:sz="4" w:space="0" w:color="000000"/>
              <w:right w:val="single" w:sz="4" w:space="0" w:color="000000"/>
            </w:tcBorders>
          </w:tcPr>
          <w:p w14:paraId="3219F8BC" w14:textId="77777777" w:rsidR="00785F8C" w:rsidRPr="001437F8" w:rsidRDefault="00CE41F1" w:rsidP="001B4D42">
            <w:pPr>
              <w:spacing w:after="0" w:line="360" w:lineRule="auto"/>
              <w:ind w:left="41" w:right="0" w:firstLine="0"/>
              <w:jc w:val="center"/>
            </w:pPr>
            <w:r w:rsidRPr="001437F8">
              <w:rPr>
                <w:sz w:val="22"/>
              </w:rPr>
              <w:t xml:space="preserve">25 </w:t>
            </w:r>
          </w:p>
        </w:tc>
        <w:tc>
          <w:tcPr>
            <w:tcW w:w="999" w:type="dxa"/>
            <w:tcBorders>
              <w:top w:val="single" w:sz="4" w:space="0" w:color="000000"/>
              <w:left w:val="single" w:sz="4" w:space="0" w:color="000000"/>
              <w:bottom w:val="single" w:sz="4" w:space="0" w:color="000000"/>
              <w:right w:val="single" w:sz="4" w:space="0" w:color="000000"/>
            </w:tcBorders>
          </w:tcPr>
          <w:p w14:paraId="2968228F" w14:textId="77777777" w:rsidR="00785F8C" w:rsidRPr="001437F8" w:rsidRDefault="00CE41F1" w:rsidP="001B4D42">
            <w:pPr>
              <w:spacing w:after="0" w:line="360" w:lineRule="auto"/>
              <w:ind w:left="40" w:right="0" w:firstLine="0"/>
              <w:jc w:val="center"/>
            </w:pPr>
            <w:r w:rsidRPr="001437F8">
              <w:rPr>
                <w:sz w:val="22"/>
              </w:rPr>
              <w:t xml:space="preserve">6 </w:t>
            </w:r>
          </w:p>
        </w:tc>
        <w:tc>
          <w:tcPr>
            <w:tcW w:w="1711" w:type="dxa"/>
            <w:tcBorders>
              <w:top w:val="single" w:sz="4" w:space="0" w:color="000000"/>
              <w:left w:val="single" w:sz="4" w:space="0" w:color="000000"/>
              <w:bottom w:val="single" w:sz="4" w:space="0" w:color="000000"/>
              <w:right w:val="single" w:sz="4" w:space="0" w:color="000000"/>
            </w:tcBorders>
          </w:tcPr>
          <w:p w14:paraId="1B028EC2" w14:textId="77777777" w:rsidR="00785F8C" w:rsidRPr="001437F8" w:rsidRDefault="00CE41F1" w:rsidP="001B4D42">
            <w:pPr>
              <w:spacing w:after="0" w:line="360" w:lineRule="auto"/>
              <w:ind w:left="38" w:right="0" w:firstLine="0"/>
              <w:jc w:val="center"/>
            </w:pPr>
            <w:r w:rsidRPr="001437F8">
              <w:rPr>
                <w:sz w:val="22"/>
              </w:rPr>
              <w:t xml:space="preserve">3 </w:t>
            </w:r>
          </w:p>
        </w:tc>
        <w:tc>
          <w:tcPr>
            <w:tcW w:w="2120" w:type="dxa"/>
            <w:tcBorders>
              <w:top w:val="single" w:sz="4" w:space="0" w:color="000000"/>
              <w:left w:val="single" w:sz="4" w:space="0" w:color="000000"/>
              <w:bottom w:val="single" w:sz="4" w:space="0" w:color="000000"/>
              <w:right w:val="single" w:sz="4" w:space="0" w:color="000000"/>
            </w:tcBorders>
          </w:tcPr>
          <w:p w14:paraId="4C2B74E7" w14:textId="77777777" w:rsidR="00785F8C" w:rsidRPr="001437F8" w:rsidRDefault="00CE41F1" w:rsidP="001B4D42">
            <w:pPr>
              <w:spacing w:after="0" w:line="360" w:lineRule="auto"/>
              <w:ind w:left="39" w:right="0" w:firstLine="0"/>
              <w:jc w:val="center"/>
            </w:pPr>
            <w:r w:rsidRPr="001437F8">
              <w:rPr>
                <w:sz w:val="22"/>
              </w:rPr>
              <w:t xml:space="preserve">450 </w:t>
            </w:r>
          </w:p>
        </w:tc>
      </w:tr>
      <w:tr w:rsidR="00785F8C" w:rsidRPr="001437F8" w14:paraId="2F8F4405" w14:textId="77777777">
        <w:trPr>
          <w:trHeight w:val="310"/>
        </w:trPr>
        <w:tc>
          <w:tcPr>
            <w:tcW w:w="2796" w:type="dxa"/>
            <w:tcBorders>
              <w:top w:val="single" w:sz="4" w:space="0" w:color="000000"/>
              <w:left w:val="single" w:sz="4" w:space="0" w:color="000000"/>
              <w:bottom w:val="single" w:sz="4" w:space="0" w:color="000000"/>
              <w:right w:val="single" w:sz="4" w:space="0" w:color="000000"/>
            </w:tcBorders>
          </w:tcPr>
          <w:p w14:paraId="7766A10A" w14:textId="77777777" w:rsidR="00785F8C" w:rsidRPr="001437F8" w:rsidRDefault="00CE41F1" w:rsidP="001B4D42">
            <w:pPr>
              <w:spacing w:after="0" w:line="360" w:lineRule="auto"/>
              <w:ind w:left="107" w:right="0" w:firstLine="0"/>
              <w:jc w:val="left"/>
            </w:pPr>
            <w:r w:rsidRPr="001437F8">
              <w:rPr>
                <w:sz w:val="22"/>
              </w:rPr>
              <w:t xml:space="preserve">Air Conditioner-1 </w:t>
            </w:r>
          </w:p>
        </w:tc>
        <w:tc>
          <w:tcPr>
            <w:tcW w:w="1440" w:type="dxa"/>
            <w:tcBorders>
              <w:top w:val="single" w:sz="4" w:space="0" w:color="000000"/>
              <w:left w:val="single" w:sz="4" w:space="0" w:color="000000"/>
              <w:bottom w:val="single" w:sz="4" w:space="0" w:color="000000"/>
              <w:right w:val="single" w:sz="4" w:space="0" w:color="000000"/>
            </w:tcBorders>
          </w:tcPr>
          <w:p w14:paraId="373CFAE3" w14:textId="77777777" w:rsidR="00785F8C" w:rsidRPr="001437F8" w:rsidRDefault="00CE41F1" w:rsidP="001B4D42">
            <w:pPr>
              <w:spacing w:after="0" w:line="360" w:lineRule="auto"/>
              <w:ind w:left="41" w:right="0" w:firstLine="0"/>
              <w:jc w:val="center"/>
            </w:pPr>
            <w:r w:rsidRPr="001437F8">
              <w:rPr>
                <w:sz w:val="22"/>
              </w:rPr>
              <w:t xml:space="preserve">1500 </w:t>
            </w:r>
          </w:p>
        </w:tc>
        <w:tc>
          <w:tcPr>
            <w:tcW w:w="999" w:type="dxa"/>
            <w:tcBorders>
              <w:top w:val="single" w:sz="4" w:space="0" w:color="000000"/>
              <w:left w:val="single" w:sz="4" w:space="0" w:color="000000"/>
              <w:bottom w:val="single" w:sz="4" w:space="0" w:color="000000"/>
              <w:right w:val="single" w:sz="4" w:space="0" w:color="000000"/>
            </w:tcBorders>
          </w:tcPr>
          <w:p w14:paraId="3971B2DA"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59E72D9C" w14:textId="77777777" w:rsidR="00785F8C" w:rsidRPr="001437F8" w:rsidRDefault="00CE41F1" w:rsidP="001B4D42">
            <w:pPr>
              <w:spacing w:after="0" w:line="360" w:lineRule="auto"/>
              <w:ind w:left="38" w:right="0" w:firstLine="0"/>
              <w:jc w:val="center"/>
            </w:pPr>
            <w:r w:rsidRPr="001437F8">
              <w:rPr>
                <w:sz w:val="22"/>
              </w:rPr>
              <w:t xml:space="preserve">7 </w:t>
            </w:r>
          </w:p>
        </w:tc>
        <w:tc>
          <w:tcPr>
            <w:tcW w:w="2120" w:type="dxa"/>
            <w:tcBorders>
              <w:top w:val="single" w:sz="4" w:space="0" w:color="000000"/>
              <w:left w:val="single" w:sz="4" w:space="0" w:color="000000"/>
              <w:bottom w:val="single" w:sz="4" w:space="0" w:color="000000"/>
              <w:right w:val="single" w:sz="4" w:space="0" w:color="000000"/>
            </w:tcBorders>
          </w:tcPr>
          <w:p w14:paraId="14CDA067" w14:textId="77777777" w:rsidR="00785F8C" w:rsidRPr="001437F8" w:rsidRDefault="00CE41F1" w:rsidP="001B4D42">
            <w:pPr>
              <w:spacing w:after="0" w:line="360" w:lineRule="auto"/>
              <w:ind w:left="44" w:right="0" w:firstLine="0"/>
              <w:jc w:val="center"/>
            </w:pPr>
            <w:r w:rsidRPr="001437F8">
              <w:rPr>
                <w:sz w:val="22"/>
              </w:rPr>
              <w:t xml:space="preserve">21000 </w:t>
            </w:r>
          </w:p>
        </w:tc>
      </w:tr>
      <w:tr w:rsidR="00785F8C" w:rsidRPr="001437F8" w14:paraId="2A5AE2ED" w14:textId="77777777">
        <w:trPr>
          <w:trHeight w:val="310"/>
        </w:trPr>
        <w:tc>
          <w:tcPr>
            <w:tcW w:w="2796" w:type="dxa"/>
            <w:tcBorders>
              <w:top w:val="single" w:sz="4" w:space="0" w:color="000000"/>
              <w:left w:val="single" w:sz="4" w:space="0" w:color="000000"/>
              <w:bottom w:val="single" w:sz="4" w:space="0" w:color="000000"/>
              <w:right w:val="single" w:sz="4" w:space="0" w:color="000000"/>
            </w:tcBorders>
          </w:tcPr>
          <w:p w14:paraId="26313AED" w14:textId="77777777" w:rsidR="00785F8C" w:rsidRPr="001437F8" w:rsidRDefault="00CE41F1" w:rsidP="001B4D42">
            <w:pPr>
              <w:spacing w:after="0" w:line="360" w:lineRule="auto"/>
              <w:ind w:left="107" w:right="0" w:firstLine="0"/>
              <w:jc w:val="left"/>
            </w:pPr>
            <w:r w:rsidRPr="001437F8">
              <w:rPr>
                <w:sz w:val="22"/>
              </w:rPr>
              <w:t xml:space="preserve">Air Conditioner-2 </w:t>
            </w:r>
          </w:p>
        </w:tc>
        <w:tc>
          <w:tcPr>
            <w:tcW w:w="1440" w:type="dxa"/>
            <w:tcBorders>
              <w:top w:val="single" w:sz="4" w:space="0" w:color="000000"/>
              <w:left w:val="single" w:sz="4" w:space="0" w:color="000000"/>
              <w:bottom w:val="single" w:sz="4" w:space="0" w:color="000000"/>
              <w:right w:val="single" w:sz="4" w:space="0" w:color="000000"/>
            </w:tcBorders>
          </w:tcPr>
          <w:p w14:paraId="49AE5809" w14:textId="77777777" w:rsidR="00785F8C" w:rsidRPr="001437F8" w:rsidRDefault="00CE41F1" w:rsidP="001B4D42">
            <w:pPr>
              <w:spacing w:after="0" w:line="360" w:lineRule="auto"/>
              <w:ind w:left="41" w:right="0" w:firstLine="0"/>
              <w:jc w:val="center"/>
            </w:pPr>
            <w:r w:rsidRPr="001437F8">
              <w:rPr>
                <w:sz w:val="22"/>
              </w:rPr>
              <w:t xml:space="preserve">1500 </w:t>
            </w:r>
          </w:p>
        </w:tc>
        <w:tc>
          <w:tcPr>
            <w:tcW w:w="999" w:type="dxa"/>
            <w:tcBorders>
              <w:top w:val="single" w:sz="4" w:space="0" w:color="000000"/>
              <w:left w:val="single" w:sz="4" w:space="0" w:color="000000"/>
              <w:bottom w:val="single" w:sz="4" w:space="0" w:color="000000"/>
              <w:right w:val="single" w:sz="4" w:space="0" w:color="000000"/>
            </w:tcBorders>
          </w:tcPr>
          <w:p w14:paraId="4074251D"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42C0AD31" w14:textId="77777777" w:rsidR="00785F8C" w:rsidRPr="001437F8" w:rsidRDefault="00CE41F1" w:rsidP="001B4D42">
            <w:pPr>
              <w:spacing w:after="0" w:line="360" w:lineRule="auto"/>
              <w:ind w:left="38" w:right="0" w:firstLine="0"/>
              <w:jc w:val="center"/>
            </w:pPr>
            <w:r w:rsidRPr="001437F8">
              <w:rPr>
                <w:sz w:val="22"/>
              </w:rPr>
              <w:t xml:space="preserve">4 </w:t>
            </w:r>
          </w:p>
        </w:tc>
        <w:tc>
          <w:tcPr>
            <w:tcW w:w="2120" w:type="dxa"/>
            <w:tcBorders>
              <w:top w:val="single" w:sz="4" w:space="0" w:color="000000"/>
              <w:left w:val="single" w:sz="4" w:space="0" w:color="000000"/>
              <w:bottom w:val="single" w:sz="4" w:space="0" w:color="000000"/>
              <w:right w:val="single" w:sz="4" w:space="0" w:color="000000"/>
            </w:tcBorders>
          </w:tcPr>
          <w:p w14:paraId="74C0FA9A" w14:textId="77777777" w:rsidR="00785F8C" w:rsidRPr="001437F8" w:rsidRDefault="00CE41F1" w:rsidP="001B4D42">
            <w:pPr>
              <w:spacing w:after="0" w:line="360" w:lineRule="auto"/>
              <w:ind w:left="44" w:right="0" w:firstLine="0"/>
              <w:jc w:val="center"/>
            </w:pPr>
            <w:r w:rsidRPr="001437F8">
              <w:rPr>
                <w:sz w:val="22"/>
              </w:rPr>
              <w:t xml:space="preserve">12000 </w:t>
            </w:r>
          </w:p>
        </w:tc>
      </w:tr>
      <w:tr w:rsidR="00785F8C" w:rsidRPr="001437F8" w14:paraId="5D8CBBB8" w14:textId="77777777">
        <w:trPr>
          <w:trHeight w:val="310"/>
        </w:trPr>
        <w:tc>
          <w:tcPr>
            <w:tcW w:w="2796" w:type="dxa"/>
            <w:tcBorders>
              <w:top w:val="single" w:sz="4" w:space="0" w:color="000000"/>
              <w:left w:val="single" w:sz="4" w:space="0" w:color="000000"/>
              <w:bottom w:val="single" w:sz="4" w:space="0" w:color="000000"/>
              <w:right w:val="single" w:sz="4" w:space="0" w:color="000000"/>
            </w:tcBorders>
          </w:tcPr>
          <w:p w14:paraId="7BC07709" w14:textId="77777777" w:rsidR="00785F8C" w:rsidRPr="001437F8" w:rsidRDefault="00CE41F1" w:rsidP="001B4D42">
            <w:pPr>
              <w:spacing w:after="0" w:line="360" w:lineRule="auto"/>
              <w:ind w:left="107" w:right="0" w:firstLine="0"/>
              <w:jc w:val="left"/>
            </w:pPr>
            <w:r w:rsidRPr="001437F8">
              <w:rPr>
                <w:sz w:val="22"/>
              </w:rPr>
              <w:t xml:space="preserve">Refrigerators </w:t>
            </w:r>
          </w:p>
        </w:tc>
        <w:tc>
          <w:tcPr>
            <w:tcW w:w="1440" w:type="dxa"/>
            <w:tcBorders>
              <w:top w:val="single" w:sz="4" w:space="0" w:color="000000"/>
              <w:left w:val="single" w:sz="4" w:space="0" w:color="000000"/>
              <w:bottom w:val="single" w:sz="4" w:space="0" w:color="000000"/>
              <w:right w:val="single" w:sz="4" w:space="0" w:color="000000"/>
            </w:tcBorders>
          </w:tcPr>
          <w:p w14:paraId="21A3856A" w14:textId="77777777" w:rsidR="00785F8C" w:rsidRPr="001437F8" w:rsidRDefault="00CE41F1" w:rsidP="001B4D42">
            <w:pPr>
              <w:spacing w:after="0" w:line="360" w:lineRule="auto"/>
              <w:ind w:left="41" w:right="0" w:firstLine="0"/>
              <w:jc w:val="center"/>
            </w:pPr>
            <w:r w:rsidRPr="001437F8">
              <w:rPr>
                <w:sz w:val="22"/>
              </w:rPr>
              <w:t xml:space="preserve">180 </w:t>
            </w:r>
          </w:p>
        </w:tc>
        <w:tc>
          <w:tcPr>
            <w:tcW w:w="999" w:type="dxa"/>
            <w:tcBorders>
              <w:top w:val="single" w:sz="4" w:space="0" w:color="000000"/>
              <w:left w:val="single" w:sz="4" w:space="0" w:color="000000"/>
              <w:bottom w:val="single" w:sz="4" w:space="0" w:color="000000"/>
              <w:right w:val="single" w:sz="4" w:space="0" w:color="000000"/>
            </w:tcBorders>
          </w:tcPr>
          <w:p w14:paraId="1941F1C7"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11E51099" w14:textId="77777777" w:rsidR="00785F8C" w:rsidRPr="001437F8" w:rsidRDefault="00CE41F1" w:rsidP="001B4D42">
            <w:pPr>
              <w:spacing w:after="0" w:line="360" w:lineRule="auto"/>
              <w:ind w:left="38" w:right="0" w:firstLine="0"/>
              <w:jc w:val="center"/>
            </w:pPr>
            <w:r w:rsidRPr="001437F8">
              <w:rPr>
                <w:sz w:val="22"/>
              </w:rPr>
              <w:t xml:space="preserve">8 </w:t>
            </w:r>
          </w:p>
        </w:tc>
        <w:tc>
          <w:tcPr>
            <w:tcW w:w="2120" w:type="dxa"/>
            <w:tcBorders>
              <w:top w:val="single" w:sz="4" w:space="0" w:color="000000"/>
              <w:left w:val="single" w:sz="4" w:space="0" w:color="000000"/>
              <w:bottom w:val="single" w:sz="4" w:space="0" w:color="000000"/>
              <w:right w:val="single" w:sz="4" w:space="0" w:color="000000"/>
            </w:tcBorders>
          </w:tcPr>
          <w:p w14:paraId="1BBA84FE" w14:textId="77777777" w:rsidR="00785F8C" w:rsidRPr="001437F8" w:rsidRDefault="00CE41F1" w:rsidP="001B4D42">
            <w:pPr>
              <w:spacing w:after="0" w:line="360" w:lineRule="auto"/>
              <w:ind w:left="44" w:right="0" w:firstLine="0"/>
              <w:jc w:val="center"/>
            </w:pPr>
            <w:r w:rsidRPr="001437F8">
              <w:rPr>
                <w:sz w:val="22"/>
              </w:rPr>
              <w:t xml:space="preserve">2880 </w:t>
            </w:r>
          </w:p>
        </w:tc>
      </w:tr>
      <w:tr w:rsidR="00785F8C" w:rsidRPr="001437F8" w14:paraId="1C816297" w14:textId="77777777">
        <w:trPr>
          <w:trHeight w:val="312"/>
        </w:trPr>
        <w:tc>
          <w:tcPr>
            <w:tcW w:w="2796" w:type="dxa"/>
            <w:tcBorders>
              <w:top w:val="single" w:sz="4" w:space="0" w:color="000000"/>
              <w:left w:val="single" w:sz="4" w:space="0" w:color="000000"/>
              <w:bottom w:val="single" w:sz="4" w:space="0" w:color="000000"/>
              <w:right w:val="single" w:sz="4" w:space="0" w:color="000000"/>
            </w:tcBorders>
          </w:tcPr>
          <w:p w14:paraId="7B0A6B90" w14:textId="77777777" w:rsidR="00785F8C" w:rsidRPr="001437F8" w:rsidRDefault="00CE41F1" w:rsidP="001B4D42">
            <w:pPr>
              <w:spacing w:after="0" w:line="360" w:lineRule="auto"/>
              <w:ind w:left="107" w:right="0" w:firstLine="0"/>
              <w:jc w:val="left"/>
            </w:pPr>
            <w:r w:rsidRPr="001437F8">
              <w:rPr>
                <w:sz w:val="22"/>
              </w:rPr>
              <w:t xml:space="preserve">Television </w:t>
            </w:r>
          </w:p>
        </w:tc>
        <w:tc>
          <w:tcPr>
            <w:tcW w:w="1440" w:type="dxa"/>
            <w:tcBorders>
              <w:top w:val="single" w:sz="4" w:space="0" w:color="000000"/>
              <w:left w:val="single" w:sz="4" w:space="0" w:color="000000"/>
              <w:bottom w:val="single" w:sz="4" w:space="0" w:color="000000"/>
              <w:right w:val="single" w:sz="4" w:space="0" w:color="000000"/>
            </w:tcBorders>
          </w:tcPr>
          <w:p w14:paraId="59CD7ED4" w14:textId="77777777" w:rsidR="00785F8C" w:rsidRPr="001437F8" w:rsidRDefault="00CE41F1" w:rsidP="001B4D42">
            <w:pPr>
              <w:spacing w:after="0" w:line="360" w:lineRule="auto"/>
              <w:ind w:left="41" w:right="0" w:firstLine="0"/>
              <w:jc w:val="center"/>
            </w:pPr>
            <w:r w:rsidRPr="001437F8">
              <w:rPr>
                <w:sz w:val="22"/>
              </w:rPr>
              <w:t xml:space="preserve">250 </w:t>
            </w:r>
          </w:p>
        </w:tc>
        <w:tc>
          <w:tcPr>
            <w:tcW w:w="999" w:type="dxa"/>
            <w:tcBorders>
              <w:top w:val="single" w:sz="4" w:space="0" w:color="000000"/>
              <w:left w:val="single" w:sz="4" w:space="0" w:color="000000"/>
              <w:bottom w:val="single" w:sz="4" w:space="0" w:color="000000"/>
              <w:right w:val="single" w:sz="4" w:space="0" w:color="000000"/>
            </w:tcBorders>
          </w:tcPr>
          <w:p w14:paraId="3B876D3F"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5576E8BF" w14:textId="77777777" w:rsidR="00785F8C" w:rsidRPr="001437F8" w:rsidRDefault="00CE41F1" w:rsidP="001B4D42">
            <w:pPr>
              <w:spacing w:after="0" w:line="360" w:lineRule="auto"/>
              <w:ind w:left="38" w:right="0" w:firstLine="0"/>
              <w:jc w:val="center"/>
            </w:pPr>
            <w:r w:rsidRPr="001437F8">
              <w:rPr>
                <w:sz w:val="22"/>
              </w:rPr>
              <w:t xml:space="preserve">5 </w:t>
            </w:r>
          </w:p>
        </w:tc>
        <w:tc>
          <w:tcPr>
            <w:tcW w:w="2120" w:type="dxa"/>
            <w:tcBorders>
              <w:top w:val="single" w:sz="4" w:space="0" w:color="000000"/>
              <w:left w:val="single" w:sz="4" w:space="0" w:color="000000"/>
              <w:bottom w:val="single" w:sz="4" w:space="0" w:color="000000"/>
              <w:right w:val="single" w:sz="4" w:space="0" w:color="000000"/>
            </w:tcBorders>
          </w:tcPr>
          <w:p w14:paraId="4DCBBF94" w14:textId="77777777" w:rsidR="00785F8C" w:rsidRPr="001437F8" w:rsidRDefault="00CE41F1" w:rsidP="001B4D42">
            <w:pPr>
              <w:spacing w:after="0" w:line="360" w:lineRule="auto"/>
              <w:ind w:left="44" w:right="0" w:firstLine="0"/>
              <w:jc w:val="center"/>
            </w:pPr>
            <w:r w:rsidRPr="001437F8">
              <w:rPr>
                <w:sz w:val="22"/>
              </w:rPr>
              <w:t xml:space="preserve">2500 </w:t>
            </w:r>
          </w:p>
        </w:tc>
      </w:tr>
      <w:tr w:rsidR="00785F8C" w:rsidRPr="001437F8" w14:paraId="0FEF10DC" w14:textId="77777777">
        <w:trPr>
          <w:trHeight w:val="310"/>
        </w:trPr>
        <w:tc>
          <w:tcPr>
            <w:tcW w:w="2796" w:type="dxa"/>
            <w:tcBorders>
              <w:top w:val="single" w:sz="4" w:space="0" w:color="000000"/>
              <w:left w:val="single" w:sz="4" w:space="0" w:color="000000"/>
              <w:bottom w:val="single" w:sz="4" w:space="0" w:color="000000"/>
              <w:right w:val="single" w:sz="4" w:space="0" w:color="000000"/>
            </w:tcBorders>
          </w:tcPr>
          <w:p w14:paraId="2AAFFBD2" w14:textId="77777777" w:rsidR="00785F8C" w:rsidRPr="001437F8" w:rsidRDefault="00CE41F1" w:rsidP="001B4D42">
            <w:pPr>
              <w:spacing w:after="0" w:line="360" w:lineRule="auto"/>
              <w:ind w:left="107" w:right="0" w:firstLine="0"/>
              <w:jc w:val="left"/>
            </w:pPr>
            <w:r w:rsidRPr="001437F8">
              <w:rPr>
                <w:sz w:val="22"/>
              </w:rPr>
              <w:t xml:space="preserve">Television-2 </w:t>
            </w:r>
          </w:p>
        </w:tc>
        <w:tc>
          <w:tcPr>
            <w:tcW w:w="1440" w:type="dxa"/>
            <w:tcBorders>
              <w:top w:val="single" w:sz="4" w:space="0" w:color="000000"/>
              <w:left w:val="single" w:sz="4" w:space="0" w:color="000000"/>
              <w:bottom w:val="single" w:sz="4" w:space="0" w:color="000000"/>
              <w:right w:val="single" w:sz="4" w:space="0" w:color="000000"/>
            </w:tcBorders>
          </w:tcPr>
          <w:p w14:paraId="3C5C6D46" w14:textId="77777777" w:rsidR="00785F8C" w:rsidRPr="001437F8" w:rsidRDefault="00CE41F1" w:rsidP="001B4D42">
            <w:pPr>
              <w:spacing w:after="0" w:line="360" w:lineRule="auto"/>
              <w:ind w:left="41" w:right="0" w:firstLine="0"/>
              <w:jc w:val="center"/>
            </w:pPr>
            <w:r w:rsidRPr="001437F8">
              <w:rPr>
                <w:sz w:val="22"/>
              </w:rPr>
              <w:t xml:space="preserve">250 </w:t>
            </w:r>
          </w:p>
        </w:tc>
        <w:tc>
          <w:tcPr>
            <w:tcW w:w="999" w:type="dxa"/>
            <w:tcBorders>
              <w:top w:val="single" w:sz="4" w:space="0" w:color="000000"/>
              <w:left w:val="single" w:sz="4" w:space="0" w:color="000000"/>
              <w:bottom w:val="single" w:sz="4" w:space="0" w:color="000000"/>
              <w:right w:val="single" w:sz="4" w:space="0" w:color="000000"/>
            </w:tcBorders>
          </w:tcPr>
          <w:p w14:paraId="40D8E2EF"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5B86AFC2" w14:textId="77777777" w:rsidR="00785F8C" w:rsidRPr="001437F8" w:rsidRDefault="00CE41F1" w:rsidP="001B4D42">
            <w:pPr>
              <w:spacing w:after="0" w:line="360" w:lineRule="auto"/>
              <w:ind w:left="38" w:right="0" w:firstLine="0"/>
              <w:jc w:val="center"/>
            </w:pPr>
            <w:r w:rsidRPr="001437F8">
              <w:rPr>
                <w:sz w:val="22"/>
              </w:rPr>
              <w:t xml:space="preserve">3 </w:t>
            </w:r>
          </w:p>
        </w:tc>
        <w:tc>
          <w:tcPr>
            <w:tcW w:w="2120" w:type="dxa"/>
            <w:tcBorders>
              <w:top w:val="single" w:sz="4" w:space="0" w:color="000000"/>
              <w:left w:val="single" w:sz="4" w:space="0" w:color="000000"/>
              <w:bottom w:val="single" w:sz="4" w:space="0" w:color="000000"/>
              <w:right w:val="single" w:sz="4" w:space="0" w:color="000000"/>
            </w:tcBorders>
          </w:tcPr>
          <w:p w14:paraId="59118383" w14:textId="77777777" w:rsidR="00785F8C" w:rsidRPr="001437F8" w:rsidRDefault="00CE41F1" w:rsidP="001B4D42">
            <w:pPr>
              <w:spacing w:after="0" w:line="360" w:lineRule="auto"/>
              <w:ind w:left="44" w:right="0" w:firstLine="0"/>
              <w:jc w:val="center"/>
            </w:pPr>
            <w:r w:rsidRPr="001437F8">
              <w:rPr>
                <w:sz w:val="22"/>
              </w:rPr>
              <w:t xml:space="preserve">1500 </w:t>
            </w:r>
          </w:p>
        </w:tc>
      </w:tr>
      <w:tr w:rsidR="00785F8C" w:rsidRPr="001437F8" w14:paraId="1B9D317D" w14:textId="77777777">
        <w:trPr>
          <w:trHeight w:val="310"/>
        </w:trPr>
        <w:tc>
          <w:tcPr>
            <w:tcW w:w="2796" w:type="dxa"/>
            <w:tcBorders>
              <w:top w:val="single" w:sz="4" w:space="0" w:color="000000"/>
              <w:left w:val="single" w:sz="4" w:space="0" w:color="000000"/>
              <w:bottom w:val="single" w:sz="4" w:space="0" w:color="000000"/>
              <w:right w:val="single" w:sz="4" w:space="0" w:color="000000"/>
            </w:tcBorders>
          </w:tcPr>
          <w:p w14:paraId="61667A59" w14:textId="77777777" w:rsidR="00785F8C" w:rsidRPr="001437F8" w:rsidRDefault="00CE41F1" w:rsidP="001B4D42">
            <w:pPr>
              <w:spacing w:after="0" w:line="360" w:lineRule="auto"/>
              <w:ind w:left="107" w:right="0" w:firstLine="0"/>
              <w:jc w:val="left"/>
            </w:pPr>
            <w:r w:rsidRPr="001437F8">
              <w:rPr>
                <w:sz w:val="22"/>
              </w:rPr>
              <w:t xml:space="preserve">Chargers (Mobile etc) </w:t>
            </w:r>
          </w:p>
        </w:tc>
        <w:tc>
          <w:tcPr>
            <w:tcW w:w="1440" w:type="dxa"/>
            <w:tcBorders>
              <w:top w:val="single" w:sz="4" w:space="0" w:color="000000"/>
              <w:left w:val="single" w:sz="4" w:space="0" w:color="000000"/>
              <w:bottom w:val="single" w:sz="4" w:space="0" w:color="000000"/>
              <w:right w:val="single" w:sz="4" w:space="0" w:color="000000"/>
            </w:tcBorders>
          </w:tcPr>
          <w:p w14:paraId="33708B8A" w14:textId="77777777" w:rsidR="00785F8C" w:rsidRPr="001437F8" w:rsidRDefault="00CE41F1" w:rsidP="001B4D42">
            <w:pPr>
              <w:spacing w:after="0" w:line="360" w:lineRule="auto"/>
              <w:ind w:left="41" w:right="0" w:firstLine="0"/>
              <w:jc w:val="center"/>
            </w:pPr>
            <w:r w:rsidRPr="001437F8">
              <w:rPr>
                <w:sz w:val="22"/>
              </w:rPr>
              <w:t xml:space="preserve">45 </w:t>
            </w:r>
          </w:p>
        </w:tc>
        <w:tc>
          <w:tcPr>
            <w:tcW w:w="999" w:type="dxa"/>
            <w:tcBorders>
              <w:top w:val="single" w:sz="4" w:space="0" w:color="000000"/>
              <w:left w:val="single" w:sz="4" w:space="0" w:color="000000"/>
              <w:bottom w:val="single" w:sz="4" w:space="0" w:color="000000"/>
              <w:right w:val="single" w:sz="4" w:space="0" w:color="000000"/>
            </w:tcBorders>
          </w:tcPr>
          <w:p w14:paraId="7FA5F37D" w14:textId="77777777" w:rsidR="00785F8C" w:rsidRPr="001437F8" w:rsidRDefault="00CE41F1" w:rsidP="001B4D42">
            <w:pPr>
              <w:spacing w:after="0" w:line="360" w:lineRule="auto"/>
              <w:ind w:left="40" w:right="0" w:firstLine="0"/>
              <w:jc w:val="center"/>
            </w:pPr>
            <w:r w:rsidRPr="001437F8">
              <w:rPr>
                <w:sz w:val="22"/>
              </w:rPr>
              <w:t xml:space="preserve">6 </w:t>
            </w:r>
          </w:p>
        </w:tc>
        <w:tc>
          <w:tcPr>
            <w:tcW w:w="1711" w:type="dxa"/>
            <w:tcBorders>
              <w:top w:val="single" w:sz="4" w:space="0" w:color="000000"/>
              <w:left w:val="single" w:sz="4" w:space="0" w:color="000000"/>
              <w:bottom w:val="single" w:sz="4" w:space="0" w:color="000000"/>
              <w:right w:val="single" w:sz="4" w:space="0" w:color="000000"/>
            </w:tcBorders>
          </w:tcPr>
          <w:p w14:paraId="1C7AF1C2" w14:textId="77777777" w:rsidR="00785F8C" w:rsidRPr="001437F8" w:rsidRDefault="00CE41F1" w:rsidP="001B4D42">
            <w:pPr>
              <w:spacing w:after="0" w:line="360" w:lineRule="auto"/>
              <w:ind w:left="38" w:right="0" w:firstLine="0"/>
              <w:jc w:val="center"/>
            </w:pPr>
            <w:r w:rsidRPr="001437F8">
              <w:rPr>
                <w:sz w:val="22"/>
              </w:rPr>
              <w:t xml:space="preserve">3 </w:t>
            </w:r>
          </w:p>
        </w:tc>
        <w:tc>
          <w:tcPr>
            <w:tcW w:w="2120" w:type="dxa"/>
            <w:tcBorders>
              <w:top w:val="single" w:sz="4" w:space="0" w:color="000000"/>
              <w:left w:val="single" w:sz="4" w:space="0" w:color="000000"/>
              <w:bottom w:val="single" w:sz="4" w:space="0" w:color="000000"/>
              <w:right w:val="single" w:sz="4" w:space="0" w:color="000000"/>
            </w:tcBorders>
          </w:tcPr>
          <w:p w14:paraId="33994FF5" w14:textId="77777777" w:rsidR="00785F8C" w:rsidRPr="001437F8" w:rsidRDefault="00CE41F1" w:rsidP="001B4D42">
            <w:pPr>
              <w:spacing w:after="0" w:line="360" w:lineRule="auto"/>
              <w:ind w:left="39" w:right="0" w:firstLine="0"/>
              <w:jc w:val="center"/>
            </w:pPr>
            <w:r w:rsidRPr="001437F8">
              <w:rPr>
                <w:sz w:val="22"/>
              </w:rPr>
              <w:t xml:space="preserve">810 </w:t>
            </w:r>
          </w:p>
        </w:tc>
      </w:tr>
      <w:tr w:rsidR="00785F8C" w:rsidRPr="001437F8" w14:paraId="27F0AC64" w14:textId="77777777">
        <w:trPr>
          <w:trHeight w:val="310"/>
        </w:trPr>
        <w:tc>
          <w:tcPr>
            <w:tcW w:w="2796" w:type="dxa"/>
            <w:tcBorders>
              <w:top w:val="single" w:sz="4" w:space="0" w:color="000000"/>
              <w:left w:val="single" w:sz="4" w:space="0" w:color="000000"/>
              <w:bottom w:val="single" w:sz="4" w:space="0" w:color="000000"/>
              <w:right w:val="single" w:sz="4" w:space="0" w:color="000000"/>
            </w:tcBorders>
          </w:tcPr>
          <w:p w14:paraId="788046D3" w14:textId="77777777" w:rsidR="00785F8C" w:rsidRPr="001437F8" w:rsidRDefault="00CE41F1" w:rsidP="001B4D42">
            <w:pPr>
              <w:spacing w:after="0" w:line="360" w:lineRule="auto"/>
              <w:ind w:left="107" w:right="0" w:firstLine="0"/>
              <w:jc w:val="left"/>
            </w:pPr>
            <w:r w:rsidRPr="001437F8">
              <w:rPr>
                <w:sz w:val="22"/>
              </w:rPr>
              <w:t xml:space="preserve">Iron </w:t>
            </w:r>
          </w:p>
        </w:tc>
        <w:tc>
          <w:tcPr>
            <w:tcW w:w="1440" w:type="dxa"/>
            <w:tcBorders>
              <w:top w:val="single" w:sz="4" w:space="0" w:color="000000"/>
              <w:left w:val="single" w:sz="4" w:space="0" w:color="000000"/>
              <w:bottom w:val="single" w:sz="4" w:space="0" w:color="000000"/>
              <w:right w:val="single" w:sz="4" w:space="0" w:color="000000"/>
            </w:tcBorders>
          </w:tcPr>
          <w:p w14:paraId="6C29F241" w14:textId="77777777" w:rsidR="00785F8C" w:rsidRPr="001437F8" w:rsidRDefault="00CE41F1" w:rsidP="001B4D42">
            <w:pPr>
              <w:spacing w:after="0" w:line="360" w:lineRule="auto"/>
              <w:ind w:left="41" w:right="0" w:firstLine="0"/>
              <w:jc w:val="center"/>
            </w:pPr>
            <w:r w:rsidRPr="001437F8">
              <w:rPr>
                <w:sz w:val="22"/>
              </w:rPr>
              <w:t xml:space="preserve">2000 </w:t>
            </w:r>
          </w:p>
        </w:tc>
        <w:tc>
          <w:tcPr>
            <w:tcW w:w="999" w:type="dxa"/>
            <w:tcBorders>
              <w:top w:val="single" w:sz="4" w:space="0" w:color="000000"/>
              <w:left w:val="single" w:sz="4" w:space="0" w:color="000000"/>
              <w:bottom w:val="single" w:sz="4" w:space="0" w:color="000000"/>
              <w:right w:val="single" w:sz="4" w:space="0" w:color="000000"/>
            </w:tcBorders>
          </w:tcPr>
          <w:p w14:paraId="203F8D25"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41167CB6" w14:textId="77777777" w:rsidR="00785F8C" w:rsidRPr="001437F8" w:rsidRDefault="00CE41F1" w:rsidP="001B4D42">
            <w:pPr>
              <w:spacing w:after="0" w:line="360" w:lineRule="auto"/>
              <w:ind w:left="41" w:right="0" w:firstLine="0"/>
              <w:jc w:val="center"/>
            </w:pPr>
            <w:r w:rsidRPr="001437F8">
              <w:rPr>
                <w:sz w:val="22"/>
              </w:rPr>
              <w:t xml:space="preserve">0.5 </w:t>
            </w:r>
          </w:p>
        </w:tc>
        <w:tc>
          <w:tcPr>
            <w:tcW w:w="2120" w:type="dxa"/>
            <w:tcBorders>
              <w:top w:val="single" w:sz="4" w:space="0" w:color="000000"/>
              <w:left w:val="single" w:sz="4" w:space="0" w:color="000000"/>
              <w:bottom w:val="single" w:sz="4" w:space="0" w:color="000000"/>
              <w:right w:val="single" w:sz="4" w:space="0" w:color="000000"/>
            </w:tcBorders>
          </w:tcPr>
          <w:p w14:paraId="16BB3BC5" w14:textId="77777777" w:rsidR="00785F8C" w:rsidRPr="001437F8" w:rsidRDefault="00CE41F1" w:rsidP="001B4D42">
            <w:pPr>
              <w:spacing w:after="0" w:line="360" w:lineRule="auto"/>
              <w:ind w:left="44" w:right="0" w:firstLine="0"/>
              <w:jc w:val="center"/>
            </w:pPr>
            <w:r w:rsidRPr="001437F8">
              <w:rPr>
                <w:sz w:val="22"/>
              </w:rPr>
              <w:t xml:space="preserve">2000 </w:t>
            </w:r>
          </w:p>
        </w:tc>
      </w:tr>
      <w:tr w:rsidR="00785F8C" w:rsidRPr="001437F8" w14:paraId="6BD3BE0F" w14:textId="77777777">
        <w:trPr>
          <w:trHeight w:val="310"/>
        </w:trPr>
        <w:tc>
          <w:tcPr>
            <w:tcW w:w="2796" w:type="dxa"/>
            <w:tcBorders>
              <w:top w:val="single" w:sz="4" w:space="0" w:color="000000"/>
              <w:left w:val="single" w:sz="4" w:space="0" w:color="000000"/>
              <w:bottom w:val="single" w:sz="4" w:space="0" w:color="000000"/>
              <w:right w:val="single" w:sz="4" w:space="0" w:color="000000"/>
            </w:tcBorders>
          </w:tcPr>
          <w:p w14:paraId="5712382A" w14:textId="77777777" w:rsidR="00785F8C" w:rsidRPr="001437F8" w:rsidRDefault="00CE41F1" w:rsidP="001B4D42">
            <w:pPr>
              <w:spacing w:after="0" w:line="360" w:lineRule="auto"/>
              <w:ind w:left="107" w:right="0" w:firstLine="0"/>
              <w:jc w:val="left"/>
            </w:pPr>
            <w:r w:rsidRPr="001437F8">
              <w:rPr>
                <w:sz w:val="22"/>
              </w:rPr>
              <w:t xml:space="preserve">Oven </w:t>
            </w:r>
          </w:p>
        </w:tc>
        <w:tc>
          <w:tcPr>
            <w:tcW w:w="1440" w:type="dxa"/>
            <w:tcBorders>
              <w:top w:val="single" w:sz="4" w:space="0" w:color="000000"/>
              <w:left w:val="single" w:sz="4" w:space="0" w:color="000000"/>
              <w:bottom w:val="single" w:sz="4" w:space="0" w:color="000000"/>
              <w:right w:val="single" w:sz="4" w:space="0" w:color="000000"/>
            </w:tcBorders>
          </w:tcPr>
          <w:p w14:paraId="71019A2B" w14:textId="77777777" w:rsidR="00785F8C" w:rsidRPr="001437F8" w:rsidRDefault="00CE41F1" w:rsidP="001B4D42">
            <w:pPr>
              <w:spacing w:after="0" w:line="360" w:lineRule="auto"/>
              <w:ind w:left="41" w:right="0" w:firstLine="0"/>
              <w:jc w:val="center"/>
            </w:pPr>
            <w:r w:rsidRPr="001437F8">
              <w:rPr>
                <w:sz w:val="22"/>
              </w:rPr>
              <w:t xml:space="preserve">900 </w:t>
            </w:r>
          </w:p>
        </w:tc>
        <w:tc>
          <w:tcPr>
            <w:tcW w:w="999" w:type="dxa"/>
            <w:tcBorders>
              <w:top w:val="single" w:sz="4" w:space="0" w:color="000000"/>
              <w:left w:val="single" w:sz="4" w:space="0" w:color="000000"/>
              <w:bottom w:val="single" w:sz="4" w:space="0" w:color="000000"/>
              <w:right w:val="single" w:sz="4" w:space="0" w:color="000000"/>
            </w:tcBorders>
          </w:tcPr>
          <w:p w14:paraId="65844793"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1EBAB83B" w14:textId="77777777" w:rsidR="00785F8C" w:rsidRPr="001437F8" w:rsidRDefault="00CE41F1" w:rsidP="001B4D42">
            <w:pPr>
              <w:spacing w:after="0" w:line="360" w:lineRule="auto"/>
              <w:ind w:left="41" w:right="0" w:firstLine="0"/>
              <w:jc w:val="center"/>
            </w:pPr>
            <w:r w:rsidRPr="001437F8">
              <w:rPr>
                <w:sz w:val="22"/>
              </w:rPr>
              <w:t xml:space="preserve">0.5 </w:t>
            </w:r>
          </w:p>
        </w:tc>
        <w:tc>
          <w:tcPr>
            <w:tcW w:w="2120" w:type="dxa"/>
            <w:tcBorders>
              <w:top w:val="single" w:sz="4" w:space="0" w:color="000000"/>
              <w:left w:val="single" w:sz="4" w:space="0" w:color="000000"/>
              <w:bottom w:val="single" w:sz="4" w:space="0" w:color="000000"/>
              <w:right w:val="single" w:sz="4" w:space="0" w:color="000000"/>
            </w:tcBorders>
          </w:tcPr>
          <w:p w14:paraId="7C3A8380" w14:textId="77777777" w:rsidR="00785F8C" w:rsidRPr="001437F8" w:rsidRDefault="00CE41F1" w:rsidP="001B4D42">
            <w:pPr>
              <w:spacing w:after="0" w:line="360" w:lineRule="auto"/>
              <w:ind w:left="39" w:right="0" w:firstLine="0"/>
              <w:jc w:val="center"/>
            </w:pPr>
            <w:r w:rsidRPr="001437F8">
              <w:rPr>
                <w:sz w:val="22"/>
              </w:rPr>
              <w:t xml:space="preserve">900 </w:t>
            </w:r>
          </w:p>
        </w:tc>
      </w:tr>
      <w:tr w:rsidR="00785F8C" w:rsidRPr="001437F8" w14:paraId="2F6A2159" w14:textId="77777777">
        <w:trPr>
          <w:trHeight w:val="310"/>
        </w:trPr>
        <w:tc>
          <w:tcPr>
            <w:tcW w:w="2796" w:type="dxa"/>
            <w:tcBorders>
              <w:top w:val="single" w:sz="4" w:space="0" w:color="000000"/>
              <w:left w:val="single" w:sz="4" w:space="0" w:color="000000"/>
              <w:bottom w:val="single" w:sz="4" w:space="0" w:color="000000"/>
              <w:right w:val="single" w:sz="4" w:space="0" w:color="000000"/>
            </w:tcBorders>
          </w:tcPr>
          <w:p w14:paraId="352F2954" w14:textId="77777777" w:rsidR="00785F8C" w:rsidRPr="001437F8" w:rsidRDefault="00CE41F1" w:rsidP="001B4D42">
            <w:pPr>
              <w:spacing w:after="0" w:line="360" w:lineRule="auto"/>
              <w:ind w:left="107" w:right="0" w:firstLine="0"/>
              <w:jc w:val="left"/>
            </w:pPr>
            <w:r w:rsidRPr="001437F8">
              <w:rPr>
                <w:sz w:val="22"/>
              </w:rPr>
              <w:t xml:space="preserve">Washing Machine </w:t>
            </w:r>
          </w:p>
        </w:tc>
        <w:tc>
          <w:tcPr>
            <w:tcW w:w="1440" w:type="dxa"/>
            <w:tcBorders>
              <w:top w:val="single" w:sz="4" w:space="0" w:color="000000"/>
              <w:left w:val="single" w:sz="4" w:space="0" w:color="000000"/>
              <w:bottom w:val="single" w:sz="4" w:space="0" w:color="000000"/>
              <w:right w:val="single" w:sz="4" w:space="0" w:color="000000"/>
            </w:tcBorders>
          </w:tcPr>
          <w:p w14:paraId="6D515A4C" w14:textId="77777777" w:rsidR="00785F8C" w:rsidRPr="001437F8" w:rsidRDefault="00CE41F1" w:rsidP="001B4D42">
            <w:pPr>
              <w:spacing w:after="0" w:line="360" w:lineRule="auto"/>
              <w:ind w:left="41" w:right="0" w:firstLine="0"/>
              <w:jc w:val="center"/>
            </w:pPr>
            <w:r w:rsidRPr="001437F8">
              <w:rPr>
                <w:sz w:val="22"/>
              </w:rPr>
              <w:t xml:space="preserve">800 </w:t>
            </w:r>
          </w:p>
        </w:tc>
        <w:tc>
          <w:tcPr>
            <w:tcW w:w="999" w:type="dxa"/>
            <w:tcBorders>
              <w:top w:val="single" w:sz="4" w:space="0" w:color="000000"/>
              <w:left w:val="single" w:sz="4" w:space="0" w:color="000000"/>
              <w:bottom w:val="single" w:sz="4" w:space="0" w:color="000000"/>
              <w:right w:val="single" w:sz="4" w:space="0" w:color="000000"/>
            </w:tcBorders>
          </w:tcPr>
          <w:p w14:paraId="65020D31"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1AC10D1C" w14:textId="77777777" w:rsidR="00785F8C" w:rsidRPr="001437F8" w:rsidRDefault="00CE41F1" w:rsidP="001B4D42">
            <w:pPr>
              <w:spacing w:after="0" w:line="360" w:lineRule="auto"/>
              <w:ind w:left="41" w:right="0" w:firstLine="0"/>
              <w:jc w:val="center"/>
            </w:pPr>
            <w:r w:rsidRPr="001437F8">
              <w:rPr>
                <w:sz w:val="22"/>
              </w:rPr>
              <w:t xml:space="preserve">0.5 </w:t>
            </w:r>
          </w:p>
        </w:tc>
        <w:tc>
          <w:tcPr>
            <w:tcW w:w="2120" w:type="dxa"/>
            <w:tcBorders>
              <w:top w:val="single" w:sz="4" w:space="0" w:color="000000"/>
              <w:left w:val="single" w:sz="4" w:space="0" w:color="000000"/>
              <w:bottom w:val="single" w:sz="4" w:space="0" w:color="000000"/>
              <w:right w:val="single" w:sz="4" w:space="0" w:color="000000"/>
            </w:tcBorders>
          </w:tcPr>
          <w:p w14:paraId="7B20ABC2" w14:textId="77777777" w:rsidR="00785F8C" w:rsidRPr="001437F8" w:rsidRDefault="00CE41F1" w:rsidP="001B4D42">
            <w:pPr>
              <w:spacing w:after="0" w:line="360" w:lineRule="auto"/>
              <w:ind w:left="39" w:right="0" w:firstLine="0"/>
              <w:jc w:val="center"/>
            </w:pPr>
            <w:r w:rsidRPr="001437F8">
              <w:rPr>
                <w:sz w:val="22"/>
              </w:rPr>
              <w:t xml:space="preserve">800 </w:t>
            </w:r>
          </w:p>
        </w:tc>
      </w:tr>
      <w:tr w:rsidR="00785F8C" w:rsidRPr="001437F8" w14:paraId="05B5A338" w14:textId="77777777">
        <w:trPr>
          <w:trHeight w:val="312"/>
        </w:trPr>
        <w:tc>
          <w:tcPr>
            <w:tcW w:w="2796" w:type="dxa"/>
            <w:tcBorders>
              <w:top w:val="single" w:sz="4" w:space="0" w:color="000000"/>
              <w:left w:val="single" w:sz="4" w:space="0" w:color="000000"/>
              <w:bottom w:val="single" w:sz="4" w:space="0" w:color="000000"/>
              <w:right w:val="single" w:sz="4" w:space="0" w:color="000000"/>
            </w:tcBorders>
          </w:tcPr>
          <w:p w14:paraId="158E0E27" w14:textId="77777777" w:rsidR="00785F8C" w:rsidRPr="001437F8" w:rsidRDefault="00CE41F1" w:rsidP="001B4D42">
            <w:pPr>
              <w:spacing w:after="0" w:line="360" w:lineRule="auto"/>
              <w:ind w:left="107" w:right="0" w:firstLine="0"/>
              <w:jc w:val="left"/>
            </w:pPr>
            <w:r w:rsidRPr="001437F8">
              <w:rPr>
                <w:sz w:val="22"/>
              </w:rPr>
              <w:t xml:space="preserve">Water Motor </w:t>
            </w:r>
          </w:p>
        </w:tc>
        <w:tc>
          <w:tcPr>
            <w:tcW w:w="1440" w:type="dxa"/>
            <w:tcBorders>
              <w:top w:val="single" w:sz="4" w:space="0" w:color="000000"/>
              <w:left w:val="single" w:sz="4" w:space="0" w:color="000000"/>
              <w:bottom w:val="single" w:sz="4" w:space="0" w:color="000000"/>
              <w:right w:val="single" w:sz="4" w:space="0" w:color="000000"/>
            </w:tcBorders>
          </w:tcPr>
          <w:p w14:paraId="05C1B833" w14:textId="77777777" w:rsidR="00785F8C" w:rsidRPr="001437F8" w:rsidRDefault="00CE41F1" w:rsidP="001B4D42">
            <w:pPr>
              <w:spacing w:after="0" w:line="360" w:lineRule="auto"/>
              <w:ind w:left="41" w:right="0" w:firstLine="0"/>
              <w:jc w:val="center"/>
            </w:pPr>
            <w:r w:rsidRPr="001437F8">
              <w:rPr>
                <w:sz w:val="22"/>
              </w:rPr>
              <w:t xml:space="preserve">1200 </w:t>
            </w:r>
          </w:p>
        </w:tc>
        <w:tc>
          <w:tcPr>
            <w:tcW w:w="999" w:type="dxa"/>
            <w:tcBorders>
              <w:top w:val="single" w:sz="4" w:space="0" w:color="000000"/>
              <w:left w:val="single" w:sz="4" w:space="0" w:color="000000"/>
              <w:bottom w:val="single" w:sz="4" w:space="0" w:color="000000"/>
              <w:right w:val="single" w:sz="4" w:space="0" w:color="000000"/>
            </w:tcBorders>
          </w:tcPr>
          <w:p w14:paraId="73C441AF"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4B18C984" w14:textId="77777777" w:rsidR="00785F8C" w:rsidRPr="001437F8" w:rsidRDefault="00CE41F1" w:rsidP="001B4D42">
            <w:pPr>
              <w:spacing w:after="0" w:line="360" w:lineRule="auto"/>
              <w:ind w:left="38" w:right="0" w:firstLine="0"/>
              <w:jc w:val="center"/>
            </w:pPr>
            <w:r w:rsidRPr="001437F8">
              <w:rPr>
                <w:sz w:val="22"/>
              </w:rPr>
              <w:t xml:space="preserve">2 </w:t>
            </w:r>
          </w:p>
        </w:tc>
        <w:tc>
          <w:tcPr>
            <w:tcW w:w="2120" w:type="dxa"/>
            <w:tcBorders>
              <w:top w:val="single" w:sz="4" w:space="0" w:color="000000"/>
              <w:left w:val="single" w:sz="4" w:space="0" w:color="000000"/>
              <w:bottom w:val="single" w:sz="4" w:space="0" w:color="000000"/>
              <w:right w:val="single" w:sz="4" w:space="0" w:color="000000"/>
            </w:tcBorders>
          </w:tcPr>
          <w:p w14:paraId="10F79902" w14:textId="77777777" w:rsidR="00785F8C" w:rsidRPr="001437F8" w:rsidRDefault="00CE41F1" w:rsidP="001B4D42">
            <w:pPr>
              <w:spacing w:after="0" w:line="360" w:lineRule="auto"/>
              <w:ind w:left="44" w:right="0" w:firstLine="0"/>
              <w:jc w:val="center"/>
            </w:pPr>
            <w:r w:rsidRPr="001437F8">
              <w:rPr>
                <w:sz w:val="22"/>
              </w:rPr>
              <w:t xml:space="preserve">4800 </w:t>
            </w:r>
          </w:p>
        </w:tc>
      </w:tr>
      <w:tr w:rsidR="00785F8C" w:rsidRPr="001437F8" w14:paraId="1FF53736" w14:textId="77777777">
        <w:trPr>
          <w:trHeight w:val="310"/>
        </w:trPr>
        <w:tc>
          <w:tcPr>
            <w:tcW w:w="2796" w:type="dxa"/>
            <w:tcBorders>
              <w:top w:val="single" w:sz="4" w:space="0" w:color="000000"/>
              <w:left w:val="single" w:sz="4" w:space="0" w:color="000000"/>
              <w:bottom w:val="single" w:sz="4" w:space="0" w:color="000000"/>
              <w:right w:val="single" w:sz="4" w:space="0" w:color="000000"/>
            </w:tcBorders>
          </w:tcPr>
          <w:p w14:paraId="24434561" w14:textId="77777777" w:rsidR="00785F8C" w:rsidRPr="001437F8" w:rsidRDefault="00CE41F1" w:rsidP="001B4D42">
            <w:pPr>
              <w:spacing w:after="0" w:line="360" w:lineRule="auto"/>
              <w:ind w:left="107" w:right="0" w:firstLine="0"/>
              <w:jc w:val="left"/>
            </w:pPr>
            <w:r w:rsidRPr="001437F8">
              <w:rPr>
                <w:sz w:val="22"/>
              </w:rPr>
              <w:t xml:space="preserve">Electric Heaters </w:t>
            </w:r>
          </w:p>
        </w:tc>
        <w:tc>
          <w:tcPr>
            <w:tcW w:w="1440" w:type="dxa"/>
            <w:tcBorders>
              <w:top w:val="single" w:sz="4" w:space="0" w:color="000000"/>
              <w:left w:val="single" w:sz="4" w:space="0" w:color="000000"/>
              <w:bottom w:val="single" w:sz="4" w:space="0" w:color="000000"/>
              <w:right w:val="single" w:sz="4" w:space="0" w:color="000000"/>
            </w:tcBorders>
          </w:tcPr>
          <w:p w14:paraId="43C97042" w14:textId="77777777" w:rsidR="00785F8C" w:rsidRPr="001437F8" w:rsidRDefault="00CE41F1" w:rsidP="001B4D42">
            <w:pPr>
              <w:spacing w:after="0" w:line="360" w:lineRule="auto"/>
              <w:ind w:left="41" w:right="0" w:firstLine="0"/>
              <w:jc w:val="center"/>
            </w:pPr>
            <w:r w:rsidRPr="001437F8">
              <w:rPr>
                <w:sz w:val="22"/>
              </w:rPr>
              <w:t xml:space="preserve">2000 </w:t>
            </w:r>
          </w:p>
        </w:tc>
        <w:tc>
          <w:tcPr>
            <w:tcW w:w="999" w:type="dxa"/>
            <w:tcBorders>
              <w:top w:val="single" w:sz="4" w:space="0" w:color="000000"/>
              <w:left w:val="single" w:sz="4" w:space="0" w:color="000000"/>
              <w:bottom w:val="single" w:sz="4" w:space="0" w:color="000000"/>
              <w:right w:val="single" w:sz="4" w:space="0" w:color="000000"/>
            </w:tcBorders>
          </w:tcPr>
          <w:p w14:paraId="21E45B89" w14:textId="77777777" w:rsidR="00785F8C" w:rsidRPr="001437F8" w:rsidRDefault="00CE41F1" w:rsidP="001B4D42">
            <w:pPr>
              <w:spacing w:after="0" w:line="360" w:lineRule="auto"/>
              <w:ind w:left="40" w:right="0" w:firstLine="0"/>
              <w:jc w:val="center"/>
            </w:pPr>
            <w:r w:rsidRPr="001437F8">
              <w:rPr>
                <w:sz w:val="22"/>
              </w:rPr>
              <w:t xml:space="preserve">4 </w:t>
            </w:r>
          </w:p>
        </w:tc>
        <w:tc>
          <w:tcPr>
            <w:tcW w:w="1711" w:type="dxa"/>
            <w:tcBorders>
              <w:top w:val="single" w:sz="4" w:space="0" w:color="000000"/>
              <w:left w:val="single" w:sz="4" w:space="0" w:color="000000"/>
              <w:bottom w:val="single" w:sz="4" w:space="0" w:color="000000"/>
              <w:right w:val="single" w:sz="4" w:space="0" w:color="000000"/>
            </w:tcBorders>
          </w:tcPr>
          <w:p w14:paraId="50985C27" w14:textId="77777777" w:rsidR="00785F8C" w:rsidRPr="001437F8" w:rsidRDefault="00CE41F1" w:rsidP="001B4D42">
            <w:pPr>
              <w:spacing w:after="0" w:line="360" w:lineRule="auto"/>
              <w:ind w:left="38" w:right="0" w:firstLine="0"/>
              <w:jc w:val="center"/>
            </w:pPr>
            <w:r w:rsidRPr="001437F8">
              <w:rPr>
                <w:sz w:val="22"/>
              </w:rPr>
              <w:t xml:space="preserve">0 </w:t>
            </w:r>
          </w:p>
        </w:tc>
        <w:tc>
          <w:tcPr>
            <w:tcW w:w="2120" w:type="dxa"/>
            <w:tcBorders>
              <w:top w:val="single" w:sz="4" w:space="0" w:color="000000"/>
              <w:left w:val="single" w:sz="4" w:space="0" w:color="000000"/>
              <w:bottom w:val="single" w:sz="4" w:space="0" w:color="000000"/>
              <w:right w:val="single" w:sz="4" w:space="0" w:color="000000"/>
            </w:tcBorders>
          </w:tcPr>
          <w:p w14:paraId="001425A7" w14:textId="77777777" w:rsidR="00785F8C" w:rsidRPr="001437F8" w:rsidRDefault="00CE41F1" w:rsidP="001B4D42">
            <w:pPr>
              <w:spacing w:after="0" w:line="360" w:lineRule="auto"/>
              <w:ind w:left="39" w:right="0" w:firstLine="0"/>
              <w:jc w:val="center"/>
            </w:pPr>
            <w:r w:rsidRPr="001437F8">
              <w:rPr>
                <w:sz w:val="22"/>
              </w:rPr>
              <w:t xml:space="preserve">0 </w:t>
            </w:r>
          </w:p>
        </w:tc>
      </w:tr>
      <w:tr w:rsidR="00785F8C" w:rsidRPr="001437F8" w14:paraId="027144E3" w14:textId="77777777">
        <w:trPr>
          <w:trHeight w:val="311"/>
        </w:trPr>
        <w:tc>
          <w:tcPr>
            <w:tcW w:w="2796" w:type="dxa"/>
            <w:tcBorders>
              <w:top w:val="single" w:sz="4" w:space="0" w:color="000000"/>
              <w:left w:val="single" w:sz="4" w:space="0" w:color="000000"/>
              <w:bottom w:val="single" w:sz="4" w:space="0" w:color="000000"/>
              <w:right w:val="single" w:sz="4" w:space="0" w:color="000000"/>
            </w:tcBorders>
          </w:tcPr>
          <w:p w14:paraId="1D53C74C" w14:textId="77777777" w:rsidR="00785F8C" w:rsidRPr="001437F8" w:rsidRDefault="00CE41F1" w:rsidP="001B4D42">
            <w:pPr>
              <w:spacing w:after="0" w:line="360" w:lineRule="auto"/>
              <w:ind w:left="107" w:right="0" w:firstLine="0"/>
              <w:jc w:val="left"/>
            </w:pPr>
            <w:r w:rsidRPr="001437F8">
              <w:rPr>
                <w:sz w:val="22"/>
              </w:rPr>
              <w:t xml:space="preserve">Others </w:t>
            </w:r>
          </w:p>
        </w:tc>
        <w:tc>
          <w:tcPr>
            <w:tcW w:w="1440" w:type="dxa"/>
            <w:tcBorders>
              <w:top w:val="single" w:sz="4" w:space="0" w:color="000000"/>
              <w:left w:val="single" w:sz="4" w:space="0" w:color="000000"/>
              <w:bottom w:val="single" w:sz="4" w:space="0" w:color="000000"/>
              <w:right w:val="single" w:sz="4" w:space="0" w:color="000000"/>
            </w:tcBorders>
          </w:tcPr>
          <w:p w14:paraId="321163F6" w14:textId="77777777" w:rsidR="00785F8C" w:rsidRPr="001437F8" w:rsidRDefault="00CE41F1" w:rsidP="001B4D42">
            <w:pPr>
              <w:spacing w:after="0" w:line="360" w:lineRule="auto"/>
              <w:ind w:left="41" w:right="0" w:firstLine="0"/>
              <w:jc w:val="center"/>
            </w:pPr>
            <w:r w:rsidRPr="001437F8">
              <w:rPr>
                <w:sz w:val="22"/>
              </w:rPr>
              <w:t xml:space="preserve">800 </w:t>
            </w:r>
          </w:p>
        </w:tc>
        <w:tc>
          <w:tcPr>
            <w:tcW w:w="999" w:type="dxa"/>
            <w:tcBorders>
              <w:top w:val="single" w:sz="4" w:space="0" w:color="000000"/>
              <w:left w:val="single" w:sz="4" w:space="0" w:color="000000"/>
              <w:bottom w:val="single" w:sz="4" w:space="0" w:color="000000"/>
              <w:right w:val="single" w:sz="4" w:space="0" w:color="000000"/>
            </w:tcBorders>
          </w:tcPr>
          <w:p w14:paraId="6034946E" w14:textId="77777777" w:rsidR="00785F8C" w:rsidRPr="001437F8" w:rsidRDefault="00CE41F1" w:rsidP="001B4D42">
            <w:pPr>
              <w:spacing w:after="0" w:line="360" w:lineRule="auto"/>
              <w:ind w:left="40" w:right="0" w:firstLine="0"/>
              <w:jc w:val="center"/>
            </w:pPr>
            <w:r w:rsidRPr="001437F8">
              <w:rPr>
                <w:sz w:val="22"/>
              </w:rPr>
              <w:t xml:space="preserve">2 </w:t>
            </w:r>
          </w:p>
        </w:tc>
        <w:tc>
          <w:tcPr>
            <w:tcW w:w="1711" w:type="dxa"/>
            <w:tcBorders>
              <w:top w:val="single" w:sz="4" w:space="0" w:color="000000"/>
              <w:left w:val="single" w:sz="4" w:space="0" w:color="000000"/>
              <w:bottom w:val="single" w:sz="4" w:space="0" w:color="000000"/>
              <w:right w:val="single" w:sz="4" w:space="0" w:color="000000"/>
            </w:tcBorders>
          </w:tcPr>
          <w:p w14:paraId="5C2F256A" w14:textId="77777777" w:rsidR="00785F8C" w:rsidRPr="001437F8" w:rsidRDefault="00CE41F1" w:rsidP="001B4D42">
            <w:pPr>
              <w:spacing w:after="0" w:line="360" w:lineRule="auto"/>
              <w:ind w:left="38" w:right="0" w:firstLine="0"/>
              <w:jc w:val="center"/>
            </w:pPr>
            <w:r w:rsidRPr="001437F8">
              <w:rPr>
                <w:sz w:val="22"/>
              </w:rPr>
              <w:t xml:space="preserve">4 </w:t>
            </w:r>
          </w:p>
        </w:tc>
        <w:tc>
          <w:tcPr>
            <w:tcW w:w="2120" w:type="dxa"/>
            <w:tcBorders>
              <w:top w:val="single" w:sz="4" w:space="0" w:color="000000"/>
              <w:left w:val="single" w:sz="4" w:space="0" w:color="000000"/>
              <w:bottom w:val="single" w:sz="4" w:space="0" w:color="000000"/>
              <w:right w:val="single" w:sz="4" w:space="0" w:color="000000"/>
            </w:tcBorders>
          </w:tcPr>
          <w:p w14:paraId="17BB2B1A" w14:textId="77777777" w:rsidR="00785F8C" w:rsidRPr="001437F8" w:rsidRDefault="00CE41F1" w:rsidP="001B4D42">
            <w:pPr>
              <w:spacing w:after="0" w:line="360" w:lineRule="auto"/>
              <w:ind w:left="44" w:right="0" w:firstLine="0"/>
              <w:jc w:val="center"/>
            </w:pPr>
            <w:r w:rsidRPr="001437F8">
              <w:rPr>
                <w:sz w:val="22"/>
              </w:rPr>
              <w:t xml:space="preserve">6400 </w:t>
            </w:r>
          </w:p>
        </w:tc>
      </w:tr>
      <w:tr w:rsidR="00785F8C" w:rsidRPr="001437F8" w14:paraId="25774744" w14:textId="77777777">
        <w:trPr>
          <w:trHeight w:val="308"/>
        </w:trPr>
        <w:tc>
          <w:tcPr>
            <w:tcW w:w="2796" w:type="dxa"/>
            <w:tcBorders>
              <w:top w:val="single" w:sz="4" w:space="0" w:color="000000"/>
              <w:left w:val="single" w:sz="4" w:space="0" w:color="000000"/>
              <w:bottom w:val="single" w:sz="4" w:space="0" w:color="000000"/>
              <w:right w:val="single" w:sz="4" w:space="0" w:color="000000"/>
            </w:tcBorders>
          </w:tcPr>
          <w:p w14:paraId="4E6C7408" w14:textId="77777777" w:rsidR="00785F8C" w:rsidRPr="001437F8" w:rsidRDefault="00CE41F1" w:rsidP="001B4D42">
            <w:pPr>
              <w:spacing w:after="0" w:line="360" w:lineRule="auto"/>
              <w:ind w:left="107" w:right="0" w:firstLine="0"/>
              <w:jc w:val="left"/>
            </w:pPr>
            <w:r w:rsidRPr="001437F8">
              <w:rPr>
                <w:sz w:val="22"/>
              </w:rPr>
              <w:t xml:space="preserve">  </w:t>
            </w:r>
          </w:p>
        </w:tc>
        <w:tc>
          <w:tcPr>
            <w:tcW w:w="1440" w:type="dxa"/>
            <w:tcBorders>
              <w:top w:val="single" w:sz="4" w:space="0" w:color="000000"/>
              <w:left w:val="single" w:sz="4" w:space="0" w:color="000000"/>
              <w:bottom w:val="single" w:sz="4" w:space="0" w:color="000000"/>
              <w:right w:val="single" w:sz="4" w:space="0" w:color="000000"/>
            </w:tcBorders>
          </w:tcPr>
          <w:p w14:paraId="31AC4042" w14:textId="77777777" w:rsidR="00785F8C" w:rsidRPr="001437F8" w:rsidRDefault="00CE41F1" w:rsidP="001B4D42">
            <w:pPr>
              <w:spacing w:after="0" w:line="360" w:lineRule="auto"/>
              <w:ind w:left="109" w:right="0" w:firstLine="0"/>
              <w:jc w:val="left"/>
            </w:pPr>
            <w:r w:rsidRPr="001437F8">
              <w:rPr>
                <w:sz w:val="22"/>
              </w:rPr>
              <w:t xml:space="preserve">  </w:t>
            </w:r>
          </w:p>
        </w:tc>
        <w:tc>
          <w:tcPr>
            <w:tcW w:w="999" w:type="dxa"/>
            <w:tcBorders>
              <w:top w:val="single" w:sz="4" w:space="0" w:color="000000"/>
              <w:left w:val="single" w:sz="4" w:space="0" w:color="000000"/>
              <w:bottom w:val="single" w:sz="4" w:space="0" w:color="000000"/>
              <w:right w:val="single" w:sz="4" w:space="0" w:color="000000"/>
            </w:tcBorders>
          </w:tcPr>
          <w:p w14:paraId="3829FD4B" w14:textId="77777777" w:rsidR="00785F8C" w:rsidRPr="001437F8" w:rsidRDefault="00CE41F1" w:rsidP="001B4D42">
            <w:pPr>
              <w:spacing w:after="0" w:line="360" w:lineRule="auto"/>
              <w:ind w:left="109" w:right="0" w:firstLine="0"/>
              <w:jc w:val="left"/>
            </w:pPr>
            <w:r w:rsidRPr="001437F8">
              <w:rPr>
                <w:sz w:val="22"/>
              </w:rPr>
              <w:t xml:space="preserve">  </w:t>
            </w:r>
          </w:p>
        </w:tc>
        <w:tc>
          <w:tcPr>
            <w:tcW w:w="1711" w:type="dxa"/>
            <w:tcBorders>
              <w:top w:val="single" w:sz="4" w:space="0" w:color="000000"/>
              <w:left w:val="single" w:sz="4" w:space="0" w:color="000000"/>
              <w:bottom w:val="single" w:sz="4" w:space="0" w:color="000000"/>
              <w:right w:val="single" w:sz="4" w:space="0" w:color="000000"/>
            </w:tcBorders>
            <w:shd w:val="clear" w:color="auto" w:fill="B4C6E7"/>
          </w:tcPr>
          <w:p w14:paraId="3DE6ED81" w14:textId="77777777" w:rsidR="00785F8C" w:rsidRPr="001437F8" w:rsidRDefault="00CE41F1" w:rsidP="001B4D42">
            <w:pPr>
              <w:spacing w:after="0" w:line="360" w:lineRule="auto"/>
              <w:ind w:left="109" w:right="0" w:firstLine="0"/>
              <w:jc w:val="left"/>
            </w:pPr>
            <w:r w:rsidRPr="001437F8">
              <w:rPr>
                <w:sz w:val="22"/>
              </w:rPr>
              <w:t xml:space="preserve">Average Daily </w:t>
            </w:r>
          </w:p>
        </w:tc>
        <w:tc>
          <w:tcPr>
            <w:tcW w:w="2120" w:type="dxa"/>
            <w:tcBorders>
              <w:top w:val="single" w:sz="4" w:space="0" w:color="000000"/>
              <w:left w:val="single" w:sz="4" w:space="0" w:color="000000"/>
              <w:bottom w:val="single" w:sz="4" w:space="0" w:color="000000"/>
              <w:right w:val="single" w:sz="4" w:space="0" w:color="000000"/>
            </w:tcBorders>
            <w:shd w:val="clear" w:color="auto" w:fill="B4C6E7"/>
          </w:tcPr>
          <w:p w14:paraId="5F323DBC" w14:textId="77777777" w:rsidR="00785F8C" w:rsidRPr="001437F8" w:rsidRDefault="00CE41F1" w:rsidP="001B4D42">
            <w:pPr>
              <w:spacing w:after="0" w:line="360" w:lineRule="auto"/>
              <w:ind w:left="44" w:right="0" w:firstLine="0"/>
              <w:jc w:val="center"/>
            </w:pPr>
            <w:r w:rsidRPr="001437F8">
              <w:rPr>
                <w:sz w:val="22"/>
              </w:rPr>
              <w:t xml:space="preserve">65890 </w:t>
            </w:r>
          </w:p>
        </w:tc>
      </w:tr>
      <w:tr w:rsidR="00785F8C" w:rsidRPr="001437F8" w14:paraId="511B30E2" w14:textId="77777777">
        <w:trPr>
          <w:trHeight w:val="515"/>
        </w:trPr>
        <w:tc>
          <w:tcPr>
            <w:tcW w:w="2796" w:type="dxa"/>
            <w:tcBorders>
              <w:top w:val="single" w:sz="4" w:space="0" w:color="000000"/>
              <w:left w:val="single" w:sz="4" w:space="0" w:color="000000"/>
              <w:bottom w:val="single" w:sz="4" w:space="0" w:color="000000"/>
              <w:right w:val="single" w:sz="4" w:space="0" w:color="000000"/>
            </w:tcBorders>
            <w:vAlign w:val="bottom"/>
          </w:tcPr>
          <w:p w14:paraId="6BF5B9BE" w14:textId="77777777" w:rsidR="00785F8C" w:rsidRPr="001437F8" w:rsidRDefault="00CE41F1" w:rsidP="001B4D42">
            <w:pPr>
              <w:spacing w:after="0" w:line="360" w:lineRule="auto"/>
              <w:ind w:left="107" w:right="0" w:firstLine="0"/>
              <w:jc w:val="left"/>
            </w:pPr>
            <w:r w:rsidRPr="001437F8">
              <w:rPr>
                <w:sz w:val="22"/>
              </w:rPr>
              <w:t xml:space="preserve">  </w:t>
            </w:r>
          </w:p>
        </w:tc>
        <w:tc>
          <w:tcPr>
            <w:tcW w:w="1440" w:type="dxa"/>
            <w:tcBorders>
              <w:top w:val="single" w:sz="4" w:space="0" w:color="000000"/>
              <w:left w:val="single" w:sz="4" w:space="0" w:color="000000"/>
              <w:bottom w:val="single" w:sz="4" w:space="0" w:color="000000"/>
              <w:right w:val="single" w:sz="4" w:space="0" w:color="000000"/>
            </w:tcBorders>
            <w:vAlign w:val="bottom"/>
          </w:tcPr>
          <w:p w14:paraId="4CE39726" w14:textId="77777777" w:rsidR="00785F8C" w:rsidRPr="001437F8" w:rsidRDefault="00CE41F1" w:rsidP="001B4D42">
            <w:pPr>
              <w:spacing w:after="0" w:line="360" w:lineRule="auto"/>
              <w:ind w:left="109" w:right="0" w:firstLine="0"/>
              <w:jc w:val="left"/>
            </w:pPr>
            <w:r w:rsidRPr="001437F8">
              <w:rPr>
                <w:sz w:val="22"/>
              </w:rPr>
              <w:t xml:space="preserve">  </w:t>
            </w:r>
          </w:p>
        </w:tc>
        <w:tc>
          <w:tcPr>
            <w:tcW w:w="999" w:type="dxa"/>
            <w:tcBorders>
              <w:top w:val="single" w:sz="4" w:space="0" w:color="000000"/>
              <w:left w:val="single" w:sz="4" w:space="0" w:color="000000"/>
              <w:bottom w:val="single" w:sz="4" w:space="0" w:color="000000"/>
              <w:right w:val="single" w:sz="4" w:space="0" w:color="000000"/>
            </w:tcBorders>
            <w:vAlign w:val="bottom"/>
          </w:tcPr>
          <w:p w14:paraId="522A60A6" w14:textId="77777777" w:rsidR="00785F8C" w:rsidRPr="001437F8" w:rsidRDefault="00CE41F1" w:rsidP="001B4D42">
            <w:pPr>
              <w:spacing w:after="0" w:line="360" w:lineRule="auto"/>
              <w:ind w:left="109" w:right="0" w:firstLine="0"/>
              <w:jc w:val="left"/>
            </w:pPr>
            <w:r w:rsidRPr="001437F8">
              <w:rPr>
                <w:sz w:val="22"/>
              </w:rPr>
              <w:t xml:space="preserve">  </w:t>
            </w:r>
          </w:p>
        </w:tc>
        <w:tc>
          <w:tcPr>
            <w:tcW w:w="1711" w:type="dxa"/>
            <w:tcBorders>
              <w:top w:val="single" w:sz="4" w:space="0" w:color="000000"/>
              <w:left w:val="single" w:sz="4" w:space="0" w:color="000000"/>
              <w:bottom w:val="single" w:sz="4" w:space="0" w:color="000000"/>
              <w:right w:val="single" w:sz="4" w:space="0" w:color="000000"/>
            </w:tcBorders>
            <w:shd w:val="clear" w:color="auto" w:fill="FFFF00"/>
          </w:tcPr>
          <w:p w14:paraId="3ECAA3F6" w14:textId="77777777" w:rsidR="00785F8C" w:rsidRPr="001437F8" w:rsidRDefault="00CE41F1" w:rsidP="001B4D42">
            <w:pPr>
              <w:spacing w:after="0" w:line="360" w:lineRule="auto"/>
              <w:ind w:left="109" w:right="0" w:firstLine="0"/>
              <w:jc w:val="left"/>
            </w:pPr>
            <w:r w:rsidRPr="001437F8">
              <w:rPr>
                <w:sz w:val="22"/>
              </w:rPr>
              <w:t xml:space="preserve">Average </w:t>
            </w:r>
          </w:p>
          <w:p w14:paraId="7F00DE2B" w14:textId="77777777" w:rsidR="00785F8C" w:rsidRPr="001437F8" w:rsidRDefault="00CE41F1" w:rsidP="001B4D42">
            <w:pPr>
              <w:spacing w:after="0" w:line="360" w:lineRule="auto"/>
              <w:ind w:left="109" w:right="0" w:firstLine="0"/>
              <w:jc w:val="left"/>
            </w:pPr>
            <w:r w:rsidRPr="001437F8">
              <w:rPr>
                <w:sz w:val="22"/>
              </w:rPr>
              <w:t xml:space="preserve">Monthly </w:t>
            </w:r>
          </w:p>
        </w:tc>
        <w:tc>
          <w:tcPr>
            <w:tcW w:w="2120" w:type="dxa"/>
            <w:tcBorders>
              <w:top w:val="single" w:sz="4" w:space="0" w:color="000000"/>
              <w:left w:val="single" w:sz="4" w:space="0" w:color="000000"/>
              <w:bottom w:val="single" w:sz="4" w:space="0" w:color="000000"/>
              <w:right w:val="single" w:sz="4" w:space="0" w:color="000000"/>
            </w:tcBorders>
            <w:shd w:val="clear" w:color="auto" w:fill="FFFF00"/>
            <w:vAlign w:val="bottom"/>
          </w:tcPr>
          <w:p w14:paraId="5F58149A" w14:textId="77777777" w:rsidR="00785F8C" w:rsidRPr="001437F8" w:rsidRDefault="00CE41F1" w:rsidP="001B4D42">
            <w:pPr>
              <w:spacing w:after="0" w:line="360" w:lineRule="auto"/>
              <w:ind w:left="44" w:right="0" w:firstLine="0"/>
              <w:jc w:val="center"/>
            </w:pPr>
            <w:r w:rsidRPr="001437F8">
              <w:rPr>
                <w:sz w:val="22"/>
              </w:rPr>
              <w:t xml:space="preserve">2042590 </w:t>
            </w:r>
          </w:p>
        </w:tc>
      </w:tr>
    </w:tbl>
    <w:p w14:paraId="1B2F3F3F" w14:textId="77777777" w:rsidR="00785F8C" w:rsidRPr="001437F8" w:rsidRDefault="00CE41F1" w:rsidP="001B4D42">
      <w:pPr>
        <w:spacing w:after="0" w:line="360" w:lineRule="auto"/>
        <w:ind w:left="0" w:right="0" w:firstLine="0"/>
        <w:jc w:val="left"/>
      </w:pPr>
      <w:r w:rsidRPr="001437F8">
        <w:rPr>
          <w:rFonts w:eastAsia="Calibri"/>
          <w:sz w:val="22"/>
        </w:rPr>
        <w:t xml:space="preserve"> </w:t>
      </w:r>
    </w:p>
    <w:p w14:paraId="7E9A1200" w14:textId="77777777" w:rsidR="00785F8C" w:rsidRPr="001437F8" w:rsidRDefault="00CE41F1" w:rsidP="001B4D42">
      <w:pPr>
        <w:spacing w:after="231" w:line="360" w:lineRule="auto"/>
        <w:ind w:left="-18" w:right="-1042" w:firstLine="0"/>
        <w:jc w:val="left"/>
      </w:pPr>
      <w:r w:rsidRPr="001437F8">
        <w:rPr>
          <w:noProof/>
          <w:lang w:val="en-US" w:eastAsia="en-US"/>
        </w:rPr>
        <w:lastRenderedPageBreak/>
        <w:drawing>
          <wp:inline distT="0" distB="0" distL="0" distR="0" wp14:anchorId="7DF77052" wp14:editId="189CEBC2">
            <wp:extent cx="5782057" cy="2755392"/>
            <wp:effectExtent l="0" t="0" r="0" b="0"/>
            <wp:docPr id="45268" name="Picture 45268"/>
            <wp:cNvGraphicFramePr/>
            <a:graphic xmlns:a="http://schemas.openxmlformats.org/drawingml/2006/main">
              <a:graphicData uri="http://schemas.openxmlformats.org/drawingml/2006/picture">
                <pic:pic xmlns:pic="http://schemas.openxmlformats.org/drawingml/2006/picture">
                  <pic:nvPicPr>
                    <pic:cNvPr id="45268" name="Picture 45268"/>
                    <pic:cNvPicPr/>
                  </pic:nvPicPr>
                  <pic:blipFill>
                    <a:blip r:embed="rId36"/>
                    <a:stretch>
                      <a:fillRect/>
                    </a:stretch>
                  </pic:blipFill>
                  <pic:spPr>
                    <a:xfrm>
                      <a:off x="0" y="0"/>
                      <a:ext cx="5782057" cy="2755392"/>
                    </a:xfrm>
                    <a:prstGeom prst="rect">
                      <a:avLst/>
                    </a:prstGeom>
                  </pic:spPr>
                </pic:pic>
              </a:graphicData>
            </a:graphic>
          </wp:inline>
        </w:drawing>
      </w:r>
    </w:p>
    <w:p w14:paraId="77B17A17" w14:textId="77777777" w:rsidR="00785F8C" w:rsidRPr="001437F8" w:rsidRDefault="00CE41F1" w:rsidP="001B4D42">
      <w:pPr>
        <w:spacing w:after="177" w:line="360" w:lineRule="auto"/>
        <w:ind w:right="1764"/>
        <w:jc w:val="right"/>
      </w:pPr>
      <w:r w:rsidRPr="001437F8">
        <w:t xml:space="preserve">Figure 9: Monthly Variation of Load </w:t>
      </w:r>
    </w:p>
    <w:p w14:paraId="6EA5BA5D" w14:textId="77777777" w:rsidR="00785F8C" w:rsidRPr="001437F8" w:rsidRDefault="00CE41F1" w:rsidP="001B4D42">
      <w:pPr>
        <w:spacing w:after="0" w:line="360" w:lineRule="auto"/>
        <w:ind w:left="0" w:right="0" w:firstLine="0"/>
        <w:jc w:val="left"/>
      </w:pPr>
      <w:r w:rsidRPr="001437F8">
        <w:rPr>
          <w:b/>
          <w:u w:val="single" w:color="000000"/>
        </w:rPr>
        <w:t>Solar System Required for this load: 8.5 kW</w:t>
      </w:r>
      <w:r w:rsidRPr="001437F8">
        <w:rPr>
          <w:b/>
        </w:rPr>
        <w:t xml:space="preserve"> </w:t>
      </w:r>
    </w:p>
    <w:p w14:paraId="66EB8548" w14:textId="77777777" w:rsidR="00785F8C" w:rsidRPr="001437F8" w:rsidRDefault="00785F8C" w:rsidP="001B4D42">
      <w:pPr>
        <w:spacing w:line="360" w:lineRule="auto"/>
        <w:sectPr w:rsidR="00785F8C" w:rsidRPr="001437F8">
          <w:pgSz w:w="11906" w:h="16838"/>
          <w:pgMar w:top="1501" w:right="2421" w:bottom="1828" w:left="1440" w:header="720" w:footer="720" w:gutter="0"/>
          <w:cols w:space="720"/>
        </w:sectPr>
      </w:pPr>
    </w:p>
    <w:p w14:paraId="746512F7" w14:textId="77777777" w:rsidR="00785F8C" w:rsidRPr="001437F8" w:rsidRDefault="00CE41F1" w:rsidP="001B4D42">
      <w:pPr>
        <w:spacing w:after="0" w:line="360" w:lineRule="auto"/>
        <w:ind w:right="5134"/>
        <w:jc w:val="right"/>
      </w:pPr>
      <w:r w:rsidRPr="001437F8">
        <w:lastRenderedPageBreak/>
        <w:t xml:space="preserve">Table 2: On-Grid System Calculations </w:t>
      </w:r>
    </w:p>
    <w:tbl>
      <w:tblPr>
        <w:tblStyle w:val="TableGrid"/>
        <w:tblW w:w="14880" w:type="dxa"/>
        <w:tblInd w:w="12" w:type="dxa"/>
        <w:tblCellMar>
          <w:top w:w="65" w:type="dxa"/>
          <w:left w:w="106" w:type="dxa"/>
          <w:bottom w:w="4" w:type="dxa"/>
          <w:right w:w="47" w:type="dxa"/>
        </w:tblCellMar>
        <w:tblLook w:val="04A0" w:firstRow="1" w:lastRow="0" w:firstColumn="1" w:lastColumn="0" w:noHBand="0" w:noVBand="1"/>
      </w:tblPr>
      <w:tblGrid>
        <w:gridCol w:w="1240"/>
        <w:gridCol w:w="2179"/>
        <w:gridCol w:w="2182"/>
        <w:gridCol w:w="2619"/>
        <w:gridCol w:w="2081"/>
        <w:gridCol w:w="2201"/>
        <w:gridCol w:w="2378"/>
      </w:tblGrid>
      <w:tr w:rsidR="00785F8C" w:rsidRPr="001437F8" w14:paraId="65379062" w14:textId="77777777">
        <w:trPr>
          <w:trHeight w:val="564"/>
        </w:trPr>
        <w:tc>
          <w:tcPr>
            <w:tcW w:w="1240" w:type="dxa"/>
            <w:tcBorders>
              <w:top w:val="single" w:sz="8" w:space="0" w:color="000000"/>
              <w:left w:val="single" w:sz="8" w:space="0" w:color="000000"/>
              <w:bottom w:val="single" w:sz="4" w:space="0" w:color="000000"/>
              <w:right w:val="single" w:sz="4" w:space="0" w:color="000000"/>
            </w:tcBorders>
            <w:shd w:val="clear" w:color="auto" w:fill="FFFF00"/>
            <w:vAlign w:val="bottom"/>
          </w:tcPr>
          <w:p w14:paraId="64957894" w14:textId="77777777" w:rsidR="00785F8C" w:rsidRPr="001437F8" w:rsidRDefault="00CE41F1" w:rsidP="001B4D42">
            <w:pPr>
              <w:spacing w:after="0" w:line="360" w:lineRule="auto"/>
              <w:ind w:left="0" w:right="62" w:firstLine="0"/>
              <w:jc w:val="center"/>
            </w:pPr>
            <w:r w:rsidRPr="001437F8">
              <w:t xml:space="preserve">Month </w:t>
            </w:r>
          </w:p>
        </w:tc>
        <w:tc>
          <w:tcPr>
            <w:tcW w:w="2179" w:type="dxa"/>
            <w:tcBorders>
              <w:top w:val="single" w:sz="8" w:space="0" w:color="000000"/>
              <w:left w:val="single" w:sz="4" w:space="0" w:color="000000"/>
              <w:bottom w:val="single" w:sz="4" w:space="0" w:color="000000"/>
              <w:right w:val="single" w:sz="4" w:space="0" w:color="000000"/>
            </w:tcBorders>
            <w:shd w:val="clear" w:color="auto" w:fill="FFFF00"/>
          </w:tcPr>
          <w:p w14:paraId="553FA081" w14:textId="77777777" w:rsidR="00785F8C" w:rsidRPr="001437F8" w:rsidRDefault="00CE41F1" w:rsidP="001B4D42">
            <w:pPr>
              <w:spacing w:after="0" w:line="360" w:lineRule="auto"/>
              <w:ind w:left="25" w:right="22" w:firstLine="0"/>
              <w:jc w:val="center"/>
            </w:pPr>
            <w:r w:rsidRPr="001437F8">
              <w:t xml:space="preserve">Consumption (kWh) </w:t>
            </w:r>
          </w:p>
        </w:tc>
        <w:tc>
          <w:tcPr>
            <w:tcW w:w="2182" w:type="dxa"/>
            <w:tcBorders>
              <w:top w:val="single" w:sz="8" w:space="0" w:color="000000"/>
              <w:left w:val="single" w:sz="4" w:space="0" w:color="000000"/>
              <w:bottom w:val="single" w:sz="4" w:space="0" w:color="000000"/>
              <w:right w:val="single" w:sz="4" w:space="0" w:color="000000"/>
            </w:tcBorders>
            <w:shd w:val="clear" w:color="auto" w:fill="FFFF00"/>
            <w:vAlign w:val="bottom"/>
          </w:tcPr>
          <w:p w14:paraId="04FD4D6F" w14:textId="77777777" w:rsidR="00785F8C" w:rsidRPr="001437F8" w:rsidRDefault="00CE41F1" w:rsidP="001B4D42">
            <w:pPr>
              <w:spacing w:after="0" w:line="360" w:lineRule="auto"/>
              <w:ind w:left="0" w:right="57" w:firstLine="0"/>
              <w:jc w:val="center"/>
            </w:pPr>
            <w:r w:rsidRPr="001437F8">
              <w:t xml:space="preserve">Bill Savings </w:t>
            </w:r>
          </w:p>
        </w:tc>
        <w:tc>
          <w:tcPr>
            <w:tcW w:w="2619" w:type="dxa"/>
            <w:tcBorders>
              <w:top w:val="single" w:sz="8" w:space="0" w:color="000000"/>
              <w:left w:val="single" w:sz="4" w:space="0" w:color="000000"/>
              <w:bottom w:val="single" w:sz="4" w:space="0" w:color="000000"/>
              <w:right w:val="single" w:sz="4" w:space="0" w:color="000000"/>
            </w:tcBorders>
            <w:shd w:val="clear" w:color="auto" w:fill="FFFF00"/>
            <w:vAlign w:val="bottom"/>
          </w:tcPr>
          <w:p w14:paraId="04904344" w14:textId="77777777" w:rsidR="00785F8C" w:rsidRPr="001437F8" w:rsidRDefault="00CE41F1" w:rsidP="001B4D42">
            <w:pPr>
              <w:spacing w:after="0" w:line="360" w:lineRule="auto"/>
              <w:ind w:left="25" w:right="0" w:firstLine="0"/>
              <w:jc w:val="left"/>
            </w:pPr>
            <w:r w:rsidRPr="001437F8">
              <w:t xml:space="preserve">Solar Production (Units) </w:t>
            </w:r>
          </w:p>
        </w:tc>
        <w:tc>
          <w:tcPr>
            <w:tcW w:w="2081" w:type="dxa"/>
            <w:tcBorders>
              <w:top w:val="single" w:sz="8" w:space="0" w:color="000000"/>
              <w:left w:val="single" w:sz="4" w:space="0" w:color="000000"/>
              <w:bottom w:val="single" w:sz="4" w:space="0" w:color="000000"/>
              <w:right w:val="single" w:sz="4" w:space="0" w:color="000000"/>
            </w:tcBorders>
            <w:shd w:val="clear" w:color="auto" w:fill="FFFF00"/>
            <w:vAlign w:val="bottom"/>
          </w:tcPr>
          <w:p w14:paraId="2D713410" w14:textId="77777777" w:rsidR="00785F8C" w:rsidRPr="001437F8" w:rsidRDefault="00CE41F1" w:rsidP="001B4D42">
            <w:pPr>
              <w:spacing w:after="0" w:line="360" w:lineRule="auto"/>
              <w:ind w:left="61" w:right="0" w:firstLine="0"/>
              <w:jc w:val="left"/>
            </w:pPr>
            <w:r w:rsidRPr="001437F8">
              <w:t xml:space="preserve">Units sold (Cents) </w:t>
            </w:r>
          </w:p>
        </w:tc>
        <w:tc>
          <w:tcPr>
            <w:tcW w:w="2201" w:type="dxa"/>
            <w:tcBorders>
              <w:top w:val="single" w:sz="8" w:space="0" w:color="000000"/>
              <w:left w:val="single" w:sz="4" w:space="0" w:color="000000"/>
              <w:bottom w:val="single" w:sz="4" w:space="0" w:color="000000"/>
              <w:right w:val="single" w:sz="4" w:space="0" w:color="000000"/>
            </w:tcBorders>
            <w:shd w:val="clear" w:color="auto" w:fill="FFFF00"/>
          </w:tcPr>
          <w:p w14:paraId="6AE711AB" w14:textId="77777777" w:rsidR="00785F8C" w:rsidRPr="001437F8" w:rsidRDefault="00CE41F1" w:rsidP="001B4D42">
            <w:pPr>
              <w:spacing w:after="0" w:line="360" w:lineRule="auto"/>
              <w:ind w:left="0" w:right="0" w:firstLine="0"/>
              <w:jc w:val="center"/>
            </w:pPr>
            <w:r w:rsidRPr="001437F8">
              <w:t xml:space="preserve">Total Revenue (Cents) </w:t>
            </w:r>
          </w:p>
        </w:tc>
        <w:tc>
          <w:tcPr>
            <w:tcW w:w="2378" w:type="dxa"/>
            <w:tcBorders>
              <w:top w:val="single" w:sz="8" w:space="0" w:color="000000"/>
              <w:left w:val="single" w:sz="4" w:space="0" w:color="000000"/>
              <w:bottom w:val="single" w:sz="4" w:space="0" w:color="000000"/>
              <w:right w:val="single" w:sz="8" w:space="0" w:color="000000"/>
            </w:tcBorders>
            <w:shd w:val="clear" w:color="auto" w:fill="FFFF00"/>
          </w:tcPr>
          <w:p w14:paraId="3D9DAE61" w14:textId="77777777" w:rsidR="00785F8C" w:rsidRPr="001437F8" w:rsidRDefault="00CE41F1" w:rsidP="001B4D42">
            <w:pPr>
              <w:spacing w:after="0" w:line="360" w:lineRule="auto"/>
              <w:ind w:left="17" w:right="10" w:firstLine="0"/>
              <w:jc w:val="center"/>
            </w:pPr>
            <w:r w:rsidRPr="001437F8">
              <w:t xml:space="preserve">Solar Hours (Monthly) </w:t>
            </w:r>
          </w:p>
        </w:tc>
      </w:tr>
      <w:tr w:rsidR="00785F8C" w:rsidRPr="001437F8" w14:paraId="1906C975" w14:textId="77777777">
        <w:trPr>
          <w:trHeight w:val="311"/>
        </w:trPr>
        <w:tc>
          <w:tcPr>
            <w:tcW w:w="1240" w:type="dxa"/>
            <w:tcBorders>
              <w:top w:val="single" w:sz="4" w:space="0" w:color="000000"/>
              <w:left w:val="single" w:sz="8" w:space="0" w:color="000000"/>
              <w:bottom w:val="single" w:sz="4" w:space="0" w:color="000000"/>
              <w:right w:val="single" w:sz="4" w:space="0" w:color="000000"/>
            </w:tcBorders>
          </w:tcPr>
          <w:p w14:paraId="1FAAF4F1" w14:textId="77777777" w:rsidR="00785F8C" w:rsidRPr="001437F8" w:rsidRDefault="00CE41F1" w:rsidP="001B4D42">
            <w:pPr>
              <w:spacing w:after="0" w:line="360" w:lineRule="auto"/>
              <w:ind w:left="0" w:right="64" w:firstLine="0"/>
              <w:jc w:val="center"/>
            </w:pPr>
            <w:r w:rsidRPr="001437F8">
              <w:t xml:space="preserve">January </w:t>
            </w:r>
          </w:p>
        </w:tc>
        <w:tc>
          <w:tcPr>
            <w:tcW w:w="2179" w:type="dxa"/>
            <w:tcBorders>
              <w:top w:val="single" w:sz="4" w:space="0" w:color="000000"/>
              <w:left w:val="single" w:sz="4" w:space="0" w:color="000000"/>
              <w:bottom w:val="single" w:sz="4" w:space="0" w:color="000000"/>
              <w:right w:val="single" w:sz="4" w:space="0" w:color="000000"/>
            </w:tcBorders>
          </w:tcPr>
          <w:p w14:paraId="7C838642" w14:textId="77777777" w:rsidR="00785F8C" w:rsidRPr="001437F8" w:rsidRDefault="00CE41F1" w:rsidP="001B4D42">
            <w:pPr>
              <w:spacing w:after="0" w:line="360" w:lineRule="auto"/>
              <w:ind w:left="0" w:right="59" w:firstLine="0"/>
              <w:jc w:val="center"/>
            </w:pPr>
            <w:r w:rsidRPr="001437F8">
              <w:t xml:space="preserve">1381.8 </w:t>
            </w:r>
          </w:p>
        </w:tc>
        <w:tc>
          <w:tcPr>
            <w:tcW w:w="2182" w:type="dxa"/>
            <w:tcBorders>
              <w:top w:val="single" w:sz="4" w:space="0" w:color="000000"/>
              <w:left w:val="single" w:sz="4" w:space="0" w:color="000000"/>
              <w:bottom w:val="single" w:sz="4" w:space="0" w:color="000000"/>
              <w:right w:val="single" w:sz="4" w:space="0" w:color="000000"/>
            </w:tcBorders>
          </w:tcPr>
          <w:p w14:paraId="5CC28178" w14:textId="77777777" w:rsidR="00785F8C" w:rsidRPr="001437F8" w:rsidRDefault="00CE41F1" w:rsidP="001B4D42">
            <w:pPr>
              <w:spacing w:after="0" w:line="360" w:lineRule="auto"/>
              <w:ind w:left="0" w:right="58" w:firstLine="0"/>
              <w:jc w:val="center"/>
            </w:pPr>
            <w:r w:rsidRPr="001437F8">
              <w:t xml:space="preserve">55272 </w:t>
            </w:r>
          </w:p>
        </w:tc>
        <w:tc>
          <w:tcPr>
            <w:tcW w:w="2619" w:type="dxa"/>
            <w:tcBorders>
              <w:top w:val="single" w:sz="4" w:space="0" w:color="000000"/>
              <w:left w:val="single" w:sz="4" w:space="0" w:color="000000"/>
              <w:bottom w:val="single" w:sz="4" w:space="0" w:color="000000"/>
              <w:right w:val="single" w:sz="4" w:space="0" w:color="000000"/>
            </w:tcBorders>
          </w:tcPr>
          <w:p w14:paraId="2CEDBD39" w14:textId="77777777" w:rsidR="00785F8C" w:rsidRPr="001437F8" w:rsidRDefault="00CE41F1" w:rsidP="001B4D42">
            <w:pPr>
              <w:spacing w:after="0" w:line="360" w:lineRule="auto"/>
              <w:ind w:left="0" w:right="57" w:firstLine="0"/>
              <w:jc w:val="center"/>
            </w:pPr>
            <w:r w:rsidRPr="001437F8">
              <w:t xml:space="preserve">1710.8 </w:t>
            </w:r>
          </w:p>
        </w:tc>
        <w:tc>
          <w:tcPr>
            <w:tcW w:w="2081" w:type="dxa"/>
            <w:tcBorders>
              <w:top w:val="single" w:sz="4" w:space="0" w:color="000000"/>
              <w:left w:val="single" w:sz="4" w:space="0" w:color="000000"/>
              <w:bottom w:val="single" w:sz="4" w:space="0" w:color="000000"/>
              <w:right w:val="single" w:sz="4" w:space="0" w:color="000000"/>
            </w:tcBorders>
          </w:tcPr>
          <w:p w14:paraId="37810B60" w14:textId="77777777" w:rsidR="00785F8C" w:rsidRPr="001437F8" w:rsidRDefault="00CE41F1" w:rsidP="001B4D42">
            <w:pPr>
              <w:spacing w:after="0" w:line="360" w:lineRule="auto"/>
              <w:ind w:left="0" w:right="59" w:firstLine="0"/>
              <w:jc w:val="center"/>
            </w:pPr>
            <w:r w:rsidRPr="001437F8">
              <w:t xml:space="preserve">13160 </w:t>
            </w:r>
          </w:p>
        </w:tc>
        <w:tc>
          <w:tcPr>
            <w:tcW w:w="2201" w:type="dxa"/>
            <w:tcBorders>
              <w:top w:val="single" w:sz="4" w:space="0" w:color="000000"/>
              <w:left w:val="single" w:sz="4" w:space="0" w:color="000000"/>
              <w:bottom w:val="single" w:sz="4" w:space="0" w:color="000000"/>
              <w:right w:val="single" w:sz="4" w:space="0" w:color="000000"/>
            </w:tcBorders>
          </w:tcPr>
          <w:p w14:paraId="6C9E2947" w14:textId="77777777" w:rsidR="00785F8C" w:rsidRPr="001437F8" w:rsidRDefault="00CE41F1" w:rsidP="001B4D42">
            <w:pPr>
              <w:spacing w:after="0" w:line="360" w:lineRule="auto"/>
              <w:ind w:left="0" w:right="58" w:firstLine="0"/>
              <w:jc w:val="center"/>
            </w:pPr>
            <w:r w:rsidRPr="001437F8">
              <w:t xml:space="preserve">68432 </w:t>
            </w:r>
          </w:p>
        </w:tc>
        <w:tc>
          <w:tcPr>
            <w:tcW w:w="2378" w:type="dxa"/>
            <w:tcBorders>
              <w:top w:val="single" w:sz="4" w:space="0" w:color="000000"/>
              <w:left w:val="single" w:sz="4" w:space="0" w:color="000000"/>
              <w:bottom w:val="single" w:sz="4" w:space="0" w:color="000000"/>
              <w:right w:val="single" w:sz="8" w:space="0" w:color="000000"/>
            </w:tcBorders>
          </w:tcPr>
          <w:p w14:paraId="0AA28CF8" w14:textId="77777777" w:rsidR="00785F8C" w:rsidRPr="001437F8" w:rsidRDefault="00CE41F1" w:rsidP="001B4D42">
            <w:pPr>
              <w:spacing w:after="0" w:line="360" w:lineRule="auto"/>
              <w:ind w:left="0" w:right="53" w:firstLine="0"/>
              <w:jc w:val="center"/>
            </w:pPr>
            <w:r w:rsidRPr="001437F8">
              <w:t xml:space="preserve">200 </w:t>
            </w:r>
          </w:p>
        </w:tc>
      </w:tr>
      <w:tr w:rsidR="00785F8C" w:rsidRPr="001437F8" w14:paraId="1315CA2B" w14:textId="77777777">
        <w:trPr>
          <w:trHeight w:val="310"/>
        </w:trPr>
        <w:tc>
          <w:tcPr>
            <w:tcW w:w="1240" w:type="dxa"/>
            <w:tcBorders>
              <w:top w:val="single" w:sz="4" w:space="0" w:color="000000"/>
              <w:left w:val="single" w:sz="8" w:space="0" w:color="000000"/>
              <w:bottom w:val="single" w:sz="4" w:space="0" w:color="000000"/>
              <w:right w:val="single" w:sz="4" w:space="0" w:color="000000"/>
            </w:tcBorders>
          </w:tcPr>
          <w:p w14:paraId="346B4C4B" w14:textId="77777777" w:rsidR="00785F8C" w:rsidRPr="001437F8" w:rsidRDefault="00CE41F1" w:rsidP="001B4D42">
            <w:pPr>
              <w:spacing w:after="0" w:line="360" w:lineRule="auto"/>
              <w:ind w:left="79" w:right="0" w:firstLine="0"/>
              <w:jc w:val="left"/>
            </w:pPr>
            <w:r w:rsidRPr="001437F8">
              <w:t xml:space="preserve">February </w:t>
            </w:r>
          </w:p>
        </w:tc>
        <w:tc>
          <w:tcPr>
            <w:tcW w:w="2179" w:type="dxa"/>
            <w:tcBorders>
              <w:top w:val="single" w:sz="4" w:space="0" w:color="000000"/>
              <w:left w:val="single" w:sz="4" w:space="0" w:color="000000"/>
              <w:bottom w:val="single" w:sz="4" w:space="0" w:color="000000"/>
              <w:right w:val="single" w:sz="4" w:space="0" w:color="000000"/>
            </w:tcBorders>
          </w:tcPr>
          <w:p w14:paraId="135ABB55" w14:textId="77777777" w:rsidR="00785F8C" w:rsidRPr="001437F8" w:rsidRDefault="00CE41F1" w:rsidP="001B4D42">
            <w:pPr>
              <w:spacing w:after="0" w:line="360" w:lineRule="auto"/>
              <w:ind w:left="0" w:right="59" w:firstLine="0"/>
              <w:jc w:val="center"/>
            </w:pPr>
            <w:r w:rsidRPr="001437F8">
              <w:t xml:space="preserve">1480.5 </w:t>
            </w:r>
          </w:p>
        </w:tc>
        <w:tc>
          <w:tcPr>
            <w:tcW w:w="2182" w:type="dxa"/>
            <w:tcBorders>
              <w:top w:val="single" w:sz="4" w:space="0" w:color="000000"/>
              <w:left w:val="single" w:sz="4" w:space="0" w:color="000000"/>
              <w:bottom w:val="single" w:sz="4" w:space="0" w:color="000000"/>
              <w:right w:val="single" w:sz="4" w:space="0" w:color="000000"/>
            </w:tcBorders>
          </w:tcPr>
          <w:p w14:paraId="1AD15671" w14:textId="77777777" w:rsidR="00785F8C" w:rsidRPr="001437F8" w:rsidRDefault="00CE41F1" w:rsidP="001B4D42">
            <w:pPr>
              <w:spacing w:after="0" w:line="360" w:lineRule="auto"/>
              <w:ind w:left="0" w:right="58" w:firstLine="0"/>
              <w:jc w:val="center"/>
            </w:pPr>
            <w:r w:rsidRPr="001437F8">
              <w:t xml:space="preserve">59220 </w:t>
            </w:r>
          </w:p>
        </w:tc>
        <w:tc>
          <w:tcPr>
            <w:tcW w:w="2619" w:type="dxa"/>
            <w:tcBorders>
              <w:top w:val="single" w:sz="4" w:space="0" w:color="000000"/>
              <w:left w:val="single" w:sz="4" w:space="0" w:color="000000"/>
              <w:bottom w:val="single" w:sz="4" w:space="0" w:color="000000"/>
              <w:right w:val="single" w:sz="4" w:space="0" w:color="000000"/>
            </w:tcBorders>
          </w:tcPr>
          <w:p w14:paraId="6BEDE71E" w14:textId="77777777" w:rsidR="00785F8C" w:rsidRPr="001437F8" w:rsidRDefault="00CE41F1" w:rsidP="001B4D42">
            <w:pPr>
              <w:spacing w:after="0" w:line="360" w:lineRule="auto"/>
              <w:ind w:left="0" w:right="57" w:firstLine="0"/>
              <w:jc w:val="center"/>
            </w:pPr>
            <w:r w:rsidRPr="001437F8">
              <w:t xml:space="preserve">1668.03 </w:t>
            </w:r>
          </w:p>
        </w:tc>
        <w:tc>
          <w:tcPr>
            <w:tcW w:w="2081" w:type="dxa"/>
            <w:tcBorders>
              <w:top w:val="single" w:sz="4" w:space="0" w:color="000000"/>
              <w:left w:val="single" w:sz="4" w:space="0" w:color="000000"/>
              <w:bottom w:val="single" w:sz="4" w:space="0" w:color="000000"/>
              <w:right w:val="single" w:sz="4" w:space="0" w:color="000000"/>
            </w:tcBorders>
          </w:tcPr>
          <w:p w14:paraId="20C86156" w14:textId="77777777" w:rsidR="00785F8C" w:rsidRPr="001437F8" w:rsidRDefault="00CE41F1" w:rsidP="001B4D42">
            <w:pPr>
              <w:spacing w:after="0" w:line="360" w:lineRule="auto"/>
              <w:ind w:left="0" w:right="56" w:firstLine="0"/>
              <w:jc w:val="center"/>
            </w:pPr>
            <w:r w:rsidRPr="001437F8">
              <w:t xml:space="preserve">7501.2 </w:t>
            </w:r>
          </w:p>
        </w:tc>
        <w:tc>
          <w:tcPr>
            <w:tcW w:w="2201" w:type="dxa"/>
            <w:tcBorders>
              <w:top w:val="single" w:sz="4" w:space="0" w:color="000000"/>
              <w:left w:val="single" w:sz="4" w:space="0" w:color="000000"/>
              <w:bottom w:val="single" w:sz="4" w:space="0" w:color="000000"/>
              <w:right w:val="single" w:sz="4" w:space="0" w:color="000000"/>
            </w:tcBorders>
          </w:tcPr>
          <w:p w14:paraId="424AE866" w14:textId="77777777" w:rsidR="00785F8C" w:rsidRPr="001437F8" w:rsidRDefault="00CE41F1" w:rsidP="001B4D42">
            <w:pPr>
              <w:spacing w:after="0" w:line="360" w:lineRule="auto"/>
              <w:ind w:left="0" w:right="58" w:firstLine="0"/>
              <w:jc w:val="center"/>
            </w:pPr>
            <w:r w:rsidRPr="001437F8">
              <w:t xml:space="preserve">66721 </w:t>
            </w:r>
          </w:p>
        </w:tc>
        <w:tc>
          <w:tcPr>
            <w:tcW w:w="2378" w:type="dxa"/>
            <w:tcBorders>
              <w:top w:val="single" w:sz="4" w:space="0" w:color="000000"/>
              <w:left w:val="single" w:sz="4" w:space="0" w:color="000000"/>
              <w:bottom w:val="single" w:sz="4" w:space="0" w:color="000000"/>
              <w:right w:val="single" w:sz="8" w:space="0" w:color="000000"/>
            </w:tcBorders>
          </w:tcPr>
          <w:p w14:paraId="4EC267D2" w14:textId="77777777" w:rsidR="00785F8C" w:rsidRPr="001437F8" w:rsidRDefault="00CE41F1" w:rsidP="001B4D42">
            <w:pPr>
              <w:spacing w:after="0" w:line="360" w:lineRule="auto"/>
              <w:ind w:left="0" w:right="53" w:firstLine="0"/>
              <w:jc w:val="center"/>
            </w:pPr>
            <w:r w:rsidRPr="001437F8">
              <w:t xml:space="preserve">195 </w:t>
            </w:r>
          </w:p>
        </w:tc>
      </w:tr>
      <w:tr w:rsidR="00785F8C" w:rsidRPr="001437F8" w14:paraId="14E7BF01" w14:textId="77777777">
        <w:trPr>
          <w:trHeight w:val="310"/>
        </w:trPr>
        <w:tc>
          <w:tcPr>
            <w:tcW w:w="1240" w:type="dxa"/>
            <w:tcBorders>
              <w:top w:val="single" w:sz="4" w:space="0" w:color="000000"/>
              <w:left w:val="single" w:sz="8" w:space="0" w:color="000000"/>
              <w:bottom w:val="single" w:sz="4" w:space="0" w:color="000000"/>
              <w:right w:val="single" w:sz="4" w:space="0" w:color="000000"/>
            </w:tcBorders>
          </w:tcPr>
          <w:p w14:paraId="45F99628" w14:textId="77777777" w:rsidR="00785F8C" w:rsidRPr="001437F8" w:rsidRDefault="00CE41F1" w:rsidP="001B4D42">
            <w:pPr>
              <w:spacing w:after="0" w:line="360" w:lineRule="auto"/>
              <w:ind w:left="0" w:right="64" w:firstLine="0"/>
              <w:jc w:val="center"/>
            </w:pPr>
            <w:r w:rsidRPr="001437F8">
              <w:t xml:space="preserve">March </w:t>
            </w:r>
          </w:p>
        </w:tc>
        <w:tc>
          <w:tcPr>
            <w:tcW w:w="2179" w:type="dxa"/>
            <w:tcBorders>
              <w:top w:val="single" w:sz="4" w:space="0" w:color="000000"/>
              <w:left w:val="single" w:sz="4" w:space="0" w:color="000000"/>
              <w:bottom w:val="single" w:sz="4" w:space="0" w:color="000000"/>
              <w:right w:val="single" w:sz="4" w:space="0" w:color="000000"/>
            </w:tcBorders>
          </w:tcPr>
          <w:p w14:paraId="130261C3" w14:textId="77777777" w:rsidR="00785F8C" w:rsidRPr="001437F8" w:rsidRDefault="00CE41F1" w:rsidP="001B4D42">
            <w:pPr>
              <w:spacing w:after="0" w:line="360" w:lineRule="auto"/>
              <w:ind w:left="0" w:right="59" w:firstLine="0"/>
              <w:jc w:val="center"/>
            </w:pPr>
            <w:r w:rsidRPr="001437F8">
              <w:t xml:space="preserve">1480.5 </w:t>
            </w:r>
          </w:p>
        </w:tc>
        <w:tc>
          <w:tcPr>
            <w:tcW w:w="2182" w:type="dxa"/>
            <w:tcBorders>
              <w:top w:val="single" w:sz="4" w:space="0" w:color="000000"/>
              <w:left w:val="single" w:sz="4" w:space="0" w:color="000000"/>
              <w:bottom w:val="single" w:sz="4" w:space="0" w:color="000000"/>
              <w:right w:val="single" w:sz="4" w:space="0" w:color="000000"/>
            </w:tcBorders>
          </w:tcPr>
          <w:p w14:paraId="5D6D3886" w14:textId="77777777" w:rsidR="00785F8C" w:rsidRPr="001437F8" w:rsidRDefault="00CE41F1" w:rsidP="001B4D42">
            <w:pPr>
              <w:spacing w:after="0" w:line="360" w:lineRule="auto"/>
              <w:ind w:left="0" w:right="58" w:firstLine="0"/>
              <w:jc w:val="center"/>
            </w:pPr>
            <w:r w:rsidRPr="001437F8">
              <w:t xml:space="preserve">59220 </w:t>
            </w:r>
          </w:p>
        </w:tc>
        <w:tc>
          <w:tcPr>
            <w:tcW w:w="2619" w:type="dxa"/>
            <w:tcBorders>
              <w:top w:val="single" w:sz="4" w:space="0" w:color="000000"/>
              <w:left w:val="single" w:sz="4" w:space="0" w:color="000000"/>
              <w:bottom w:val="single" w:sz="4" w:space="0" w:color="000000"/>
              <w:right w:val="single" w:sz="4" w:space="0" w:color="000000"/>
            </w:tcBorders>
          </w:tcPr>
          <w:p w14:paraId="421E5FD8" w14:textId="77777777" w:rsidR="00785F8C" w:rsidRPr="001437F8" w:rsidRDefault="00CE41F1" w:rsidP="001B4D42">
            <w:pPr>
              <w:spacing w:after="0" w:line="360" w:lineRule="auto"/>
              <w:ind w:left="0" w:right="57" w:firstLine="0"/>
              <w:jc w:val="center"/>
            </w:pPr>
            <w:r w:rsidRPr="001437F8">
              <w:t xml:space="preserve">1753.57 </w:t>
            </w:r>
          </w:p>
        </w:tc>
        <w:tc>
          <w:tcPr>
            <w:tcW w:w="2081" w:type="dxa"/>
            <w:tcBorders>
              <w:top w:val="single" w:sz="4" w:space="0" w:color="000000"/>
              <w:left w:val="single" w:sz="4" w:space="0" w:color="000000"/>
              <w:bottom w:val="single" w:sz="4" w:space="0" w:color="000000"/>
              <w:right w:val="single" w:sz="4" w:space="0" w:color="000000"/>
            </w:tcBorders>
          </w:tcPr>
          <w:p w14:paraId="224FC247" w14:textId="77777777" w:rsidR="00785F8C" w:rsidRPr="001437F8" w:rsidRDefault="00CE41F1" w:rsidP="001B4D42">
            <w:pPr>
              <w:spacing w:after="0" w:line="360" w:lineRule="auto"/>
              <w:ind w:left="0" w:right="56" w:firstLine="0"/>
              <w:jc w:val="center"/>
            </w:pPr>
            <w:r w:rsidRPr="001437F8">
              <w:t xml:space="preserve">10922.8 </w:t>
            </w:r>
          </w:p>
        </w:tc>
        <w:tc>
          <w:tcPr>
            <w:tcW w:w="2201" w:type="dxa"/>
            <w:tcBorders>
              <w:top w:val="single" w:sz="4" w:space="0" w:color="000000"/>
              <w:left w:val="single" w:sz="4" w:space="0" w:color="000000"/>
              <w:bottom w:val="single" w:sz="4" w:space="0" w:color="000000"/>
              <w:right w:val="single" w:sz="4" w:space="0" w:color="000000"/>
            </w:tcBorders>
          </w:tcPr>
          <w:p w14:paraId="68DCEB57" w14:textId="77777777" w:rsidR="00785F8C" w:rsidRPr="001437F8" w:rsidRDefault="00CE41F1" w:rsidP="001B4D42">
            <w:pPr>
              <w:spacing w:after="0" w:line="360" w:lineRule="auto"/>
              <w:ind w:left="0" w:right="58" w:firstLine="0"/>
              <w:jc w:val="center"/>
            </w:pPr>
            <w:r w:rsidRPr="001437F8">
              <w:t xml:space="preserve">70143 </w:t>
            </w:r>
          </w:p>
        </w:tc>
        <w:tc>
          <w:tcPr>
            <w:tcW w:w="2378" w:type="dxa"/>
            <w:tcBorders>
              <w:top w:val="single" w:sz="4" w:space="0" w:color="000000"/>
              <w:left w:val="single" w:sz="4" w:space="0" w:color="000000"/>
              <w:bottom w:val="single" w:sz="4" w:space="0" w:color="000000"/>
              <w:right w:val="single" w:sz="8" w:space="0" w:color="000000"/>
            </w:tcBorders>
          </w:tcPr>
          <w:p w14:paraId="7E3D68BB" w14:textId="77777777" w:rsidR="00785F8C" w:rsidRPr="001437F8" w:rsidRDefault="00CE41F1" w:rsidP="001B4D42">
            <w:pPr>
              <w:spacing w:after="0" w:line="360" w:lineRule="auto"/>
              <w:ind w:left="0" w:right="53" w:firstLine="0"/>
              <w:jc w:val="center"/>
            </w:pPr>
            <w:r w:rsidRPr="001437F8">
              <w:t xml:space="preserve">205 </w:t>
            </w:r>
          </w:p>
        </w:tc>
      </w:tr>
      <w:tr w:rsidR="00785F8C" w:rsidRPr="001437F8" w14:paraId="22AE4A33" w14:textId="77777777">
        <w:trPr>
          <w:trHeight w:val="310"/>
        </w:trPr>
        <w:tc>
          <w:tcPr>
            <w:tcW w:w="1240" w:type="dxa"/>
            <w:tcBorders>
              <w:top w:val="single" w:sz="4" w:space="0" w:color="000000"/>
              <w:left w:val="single" w:sz="8" w:space="0" w:color="000000"/>
              <w:bottom w:val="single" w:sz="4" w:space="0" w:color="000000"/>
              <w:right w:val="single" w:sz="4" w:space="0" w:color="000000"/>
            </w:tcBorders>
          </w:tcPr>
          <w:p w14:paraId="19974097" w14:textId="77777777" w:rsidR="00785F8C" w:rsidRPr="001437F8" w:rsidRDefault="00CE41F1" w:rsidP="001B4D42">
            <w:pPr>
              <w:spacing w:after="0" w:line="360" w:lineRule="auto"/>
              <w:ind w:left="0" w:firstLine="0"/>
              <w:jc w:val="center"/>
            </w:pPr>
            <w:r w:rsidRPr="001437F8">
              <w:t xml:space="preserve">April </w:t>
            </w:r>
          </w:p>
        </w:tc>
        <w:tc>
          <w:tcPr>
            <w:tcW w:w="2179" w:type="dxa"/>
            <w:tcBorders>
              <w:top w:val="single" w:sz="4" w:space="0" w:color="000000"/>
              <w:left w:val="single" w:sz="4" w:space="0" w:color="000000"/>
              <w:bottom w:val="single" w:sz="4" w:space="0" w:color="000000"/>
              <w:right w:val="single" w:sz="4" w:space="0" w:color="000000"/>
            </w:tcBorders>
          </w:tcPr>
          <w:p w14:paraId="5A958F4F" w14:textId="77777777" w:rsidR="00785F8C" w:rsidRPr="001437F8" w:rsidRDefault="00CE41F1" w:rsidP="001B4D42">
            <w:pPr>
              <w:spacing w:after="0" w:line="360" w:lineRule="auto"/>
              <w:ind w:left="0" w:right="59" w:firstLine="0"/>
              <w:jc w:val="center"/>
            </w:pPr>
            <w:r w:rsidRPr="001437F8">
              <w:t xml:space="preserve">1480.5 </w:t>
            </w:r>
          </w:p>
        </w:tc>
        <w:tc>
          <w:tcPr>
            <w:tcW w:w="2182" w:type="dxa"/>
            <w:tcBorders>
              <w:top w:val="single" w:sz="4" w:space="0" w:color="000000"/>
              <w:left w:val="single" w:sz="4" w:space="0" w:color="000000"/>
              <w:bottom w:val="single" w:sz="4" w:space="0" w:color="000000"/>
              <w:right w:val="single" w:sz="4" w:space="0" w:color="000000"/>
            </w:tcBorders>
          </w:tcPr>
          <w:p w14:paraId="36A7BB37" w14:textId="77777777" w:rsidR="00785F8C" w:rsidRPr="001437F8" w:rsidRDefault="00CE41F1" w:rsidP="001B4D42">
            <w:pPr>
              <w:spacing w:after="0" w:line="360" w:lineRule="auto"/>
              <w:ind w:left="0" w:right="58" w:firstLine="0"/>
              <w:jc w:val="center"/>
            </w:pPr>
            <w:r w:rsidRPr="001437F8">
              <w:t xml:space="preserve">59220 </w:t>
            </w:r>
          </w:p>
        </w:tc>
        <w:tc>
          <w:tcPr>
            <w:tcW w:w="2619" w:type="dxa"/>
            <w:tcBorders>
              <w:top w:val="single" w:sz="4" w:space="0" w:color="000000"/>
              <w:left w:val="single" w:sz="4" w:space="0" w:color="000000"/>
              <w:bottom w:val="single" w:sz="4" w:space="0" w:color="000000"/>
              <w:right w:val="single" w:sz="4" w:space="0" w:color="000000"/>
            </w:tcBorders>
          </w:tcPr>
          <w:p w14:paraId="5BC60DF0" w14:textId="77777777" w:rsidR="00785F8C" w:rsidRPr="001437F8" w:rsidRDefault="00CE41F1" w:rsidP="001B4D42">
            <w:pPr>
              <w:spacing w:after="0" w:line="360" w:lineRule="auto"/>
              <w:ind w:left="0" w:right="57" w:firstLine="0"/>
              <w:jc w:val="center"/>
            </w:pPr>
            <w:r w:rsidRPr="001437F8">
              <w:t xml:space="preserve">2138.5 </w:t>
            </w:r>
          </w:p>
        </w:tc>
        <w:tc>
          <w:tcPr>
            <w:tcW w:w="2081" w:type="dxa"/>
            <w:tcBorders>
              <w:top w:val="single" w:sz="4" w:space="0" w:color="000000"/>
              <w:left w:val="single" w:sz="4" w:space="0" w:color="000000"/>
              <w:bottom w:val="single" w:sz="4" w:space="0" w:color="000000"/>
              <w:right w:val="single" w:sz="4" w:space="0" w:color="000000"/>
            </w:tcBorders>
          </w:tcPr>
          <w:p w14:paraId="58118BAC" w14:textId="77777777" w:rsidR="00785F8C" w:rsidRPr="001437F8" w:rsidRDefault="00CE41F1" w:rsidP="001B4D42">
            <w:pPr>
              <w:spacing w:after="0" w:line="360" w:lineRule="auto"/>
              <w:ind w:left="0" w:right="59" w:firstLine="0"/>
              <w:jc w:val="center"/>
            </w:pPr>
            <w:r w:rsidRPr="001437F8">
              <w:t xml:space="preserve">26320 </w:t>
            </w:r>
          </w:p>
        </w:tc>
        <w:tc>
          <w:tcPr>
            <w:tcW w:w="2201" w:type="dxa"/>
            <w:tcBorders>
              <w:top w:val="single" w:sz="4" w:space="0" w:color="000000"/>
              <w:left w:val="single" w:sz="4" w:space="0" w:color="000000"/>
              <w:bottom w:val="single" w:sz="4" w:space="0" w:color="000000"/>
              <w:right w:val="single" w:sz="4" w:space="0" w:color="000000"/>
            </w:tcBorders>
          </w:tcPr>
          <w:p w14:paraId="34283D5F" w14:textId="77777777" w:rsidR="00785F8C" w:rsidRPr="001437F8" w:rsidRDefault="00CE41F1" w:rsidP="001B4D42">
            <w:pPr>
              <w:spacing w:after="0" w:line="360" w:lineRule="auto"/>
              <w:ind w:left="0" w:right="58" w:firstLine="0"/>
              <w:jc w:val="center"/>
            </w:pPr>
            <w:r w:rsidRPr="001437F8">
              <w:t xml:space="preserve">85540 </w:t>
            </w:r>
          </w:p>
        </w:tc>
        <w:tc>
          <w:tcPr>
            <w:tcW w:w="2378" w:type="dxa"/>
            <w:tcBorders>
              <w:top w:val="single" w:sz="4" w:space="0" w:color="000000"/>
              <w:left w:val="single" w:sz="4" w:space="0" w:color="000000"/>
              <w:bottom w:val="single" w:sz="4" w:space="0" w:color="000000"/>
              <w:right w:val="single" w:sz="8" w:space="0" w:color="000000"/>
            </w:tcBorders>
          </w:tcPr>
          <w:p w14:paraId="06C730F8" w14:textId="77777777" w:rsidR="00785F8C" w:rsidRPr="001437F8" w:rsidRDefault="00CE41F1" w:rsidP="001B4D42">
            <w:pPr>
              <w:spacing w:after="0" w:line="360" w:lineRule="auto"/>
              <w:ind w:left="0" w:right="53" w:firstLine="0"/>
              <w:jc w:val="center"/>
            </w:pPr>
            <w:r w:rsidRPr="001437F8">
              <w:t xml:space="preserve">250 </w:t>
            </w:r>
          </w:p>
        </w:tc>
      </w:tr>
      <w:tr w:rsidR="00785F8C" w:rsidRPr="001437F8" w14:paraId="2C8A5858" w14:textId="77777777">
        <w:trPr>
          <w:trHeight w:val="310"/>
        </w:trPr>
        <w:tc>
          <w:tcPr>
            <w:tcW w:w="1240" w:type="dxa"/>
            <w:tcBorders>
              <w:top w:val="single" w:sz="4" w:space="0" w:color="000000"/>
              <w:left w:val="single" w:sz="8" w:space="0" w:color="000000"/>
              <w:bottom w:val="single" w:sz="4" w:space="0" w:color="000000"/>
              <w:right w:val="single" w:sz="4" w:space="0" w:color="000000"/>
            </w:tcBorders>
          </w:tcPr>
          <w:p w14:paraId="13615189" w14:textId="77777777" w:rsidR="00785F8C" w:rsidRPr="001437F8" w:rsidRDefault="00CE41F1" w:rsidP="001B4D42">
            <w:pPr>
              <w:spacing w:after="0" w:line="360" w:lineRule="auto"/>
              <w:ind w:left="0" w:right="62" w:firstLine="0"/>
              <w:jc w:val="center"/>
            </w:pPr>
            <w:r w:rsidRPr="001437F8">
              <w:t xml:space="preserve">May </w:t>
            </w:r>
          </w:p>
        </w:tc>
        <w:tc>
          <w:tcPr>
            <w:tcW w:w="2179" w:type="dxa"/>
            <w:tcBorders>
              <w:top w:val="single" w:sz="4" w:space="0" w:color="000000"/>
              <w:left w:val="single" w:sz="4" w:space="0" w:color="000000"/>
              <w:bottom w:val="single" w:sz="4" w:space="0" w:color="000000"/>
              <w:right w:val="single" w:sz="4" w:space="0" w:color="000000"/>
            </w:tcBorders>
          </w:tcPr>
          <w:p w14:paraId="1781A16E" w14:textId="77777777" w:rsidR="00785F8C" w:rsidRPr="001437F8" w:rsidRDefault="00CE41F1" w:rsidP="001B4D42">
            <w:pPr>
              <w:spacing w:after="0" w:line="360" w:lineRule="auto"/>
              <w:ind w:left="0" w:right="56" w:firstLine="0"/>
              <w:jc w:val="center"/>
            </w:pPr>
            <w:r w:rsidRPr="001437F8">
              <w:t xml:space="preserve">1974 </w:t>
            </w:r>
          </w:p>
        </w:tc>
        <w:tc>
          <w:tcPr>
            <w:tcW w:w="2182" w:type="dxa"/>
            <w:tcBorders>
              <w:top w:val="single" w:sz="4" w:space="0" w:color="000000"/>
              <w:left w:val="single" w:sz="4" w:space="0" w:color="000000"/>
              <w:bottom w:val="single" w:sz="4" w:space="0" w:color="000000"/>
              <w:right w:val="single" w:sz="4" w:space="0" w:color="000000"/>
            </w:tcBorders>
          </w:tcPr>
          <w:p w14:paraId="631AB653" w14:textId="77777777" w:rsidR="00785F8C" w:rsidRPr="001437F8" w:rsidRDefault="00CE41F1" w:rsidP="001B4D42">
            <w:pPr>
              <w:spacing w:after="0" w:line="360" w:lineRule="auto"/>
              <w:ind w:left="0" w:right="58" w:firstLine="0"/>
              <w:jc w:val="center"/>
            </w:pPr>
            <w:r w:rsidRPr="001437F8">
              <w:t xml:space="preserve">78960 </w:t>
            </w:r>
          </w:p>
        </w:tc>
        <w:tc>
          <w:tcPr>
            <w:tcW w:w="2619" w:type="dxa"/>
            <w:tcBorders>
              <w:top w:val="single" w:sz="4" w:space="0" w:color="000000"/>
              <w:left w:val="single" w:sz="4" w:space="0" w:color="000000"/>
              <w:bottom w:val="single" w:sz="4" w:space="0" w:color="000000"/>
              <w:right w:val="single" w:sz="4" w:space="0" w:color="000000"/>
            </w:tcBorders>
          </w:tcPr>
          <w:p w14:paraId="12D1854B" w14:textId="77777777" w:rsidR="00785F8C" w:rsidRPr="001437F8" w:rsidRDefault="00CE41F1" w:rsidP="001B4D42">
            <w:pPr>
              <w:spacing w:after="0" w:line="360" w:lineRule="auto"/>
              <w:ind w:left="0" w:right="57" w:firstLine="0"/>
              <w:jc w:val="center"/>
            </w:pPr>
            <w:r w:rsidRPr="001437F8">
              <w:t xml:space="preserve">2694.51 </w:t>
            </w:r>
          </w:p>
        </w:tc>
        <w:tc>
          <w:tcPr>
            <w:tcW w:w="2081" w:type="dxa"/>
            <w:tcBorders>
              <w:top w:val="single" w:sz="4" w:space="0" w:color="000000"/>
              <w:left w:val="single" w:sz="4" w:space="0" w:color="000000"/>
              <w:bottom w:val="single" w:sz="4" w:space="0" w:color="000000"/>
              <w:right w:val="single" w:sz="4" w:space="0" w:color="000000"/>
            </w:tcBorders>
          </w:tcPr>
          <w:p w14:paraId="0AF33A62" w14:textId="77777777" w:rsidR="00785F8C" w:rsidRPr="001437F8" w:rsidRDefault="00CE41F1" w:rsidP="001B4D42">
            <w:pPr>
              <w:spacing w:after="0" w:line="360" w:lineRule="auto"/>
              <w:ind w:left="0" w:right="56" w:firstLine="0"/>
              <w:jc w:val="center"/>
            </w:pPr>
            <w:r w:rsidRPr="001437F8">
              <w:t xml:space="preserve">28820.4 </w:t>
            </w:r>
          </w:p>
        </w:tc>
        <w:tc>
          <w:tcPr>
            <w:tcW w:w="2201" w:type="dxa"/>
            <w:tcBorders>
              <w:top w:val="single" w:sz="4" w:space="0" w:color="000000"/>
              <w:left w:val="single" w:sz="4" w:space="0" w:color="000000"/>
              <w:bottom w:val="single" w:sz="4" w:space="0" w:color="000000"/>
              <w:right w:val="single" w:sz="4" w:space="0" w:color="000000"/>
            </w:tcBorders>
          </w:tcPr>
          <w:p w14:paraId="3013748E" w14:textId="77777777" w:rsidR="00785F8C" w:rsidRPr="001437F8" w:rsidRDefault="00CE41F1" w:rsidP="001B4D42">
            <w:pPr>
              <w:spacing w:after="0" w:line="360" w:lineRule="auto"/>
              <w:ind w:left="0" w:right="58" w:firstLine="0"/>
              <w:jc w:val="center"/>
            </w:pPr>
            <w:r w:rsidRPr="001437F8">
              <w:t xml:space="preserve">107780 </w:t>
            </w:r>
          </w:p>
        </w:tc>
        <w:tc>
          <w:tcPr>
            <w:tcW w:w="2378" w:type="dxa"/>
            <w:tcBorders>
              <w:top w:val="single" w:sz="4" w:space="0" w:color="000000"/>
              <w:left w:val="single" w:sz="4" w:space="0" w:color="000000"/>
              <w:bottom w:val="single" w:sz="4" w:space="0" w:color="000000"/>
              <w:right w:val="single" w:sz="8" w:space="0" w:color="000000"/>
            </w:tcBorders>
          </w:tcPr>
          <w:p w14:paraId="756B32D7" w14:textId="77777777" w:rsidR="00785F8C" w:rsidRPr="001437F8" w:rsidRDefault="00CE41F1" w:rsidP="001B4D42">
            <w:pPr>
              <w:spacing w:after="0" w:line="360" w:lineRule="auto"/>
              <w:ind w:left="0" w:right="53" w:firstLine="0"/>
              <w:jc w:val="center"/>
            </w:pPr>
            <w:r w:rsidRPr="001437F8">
              <w:t xml:space="preserve">315 </w:t>
            </w:r>
          </w:p>
        </w:tc>
      </w:tr>
      <w:tr w:rsidR="00785F8C" w:rsidRPr="001437F8" w14:paraId="605836D7" w14:textId="77777777">
        <w:trPr>
          <w:trHeight w:val="312"/>
        </w:trPr>
        <w:tc>
          <w:tcPr>
            <w:tcW w:w="1240" w:type="dxa"/>
            <w:tcBorders>
              <w:top w:val="single" w:sz="4" w:space="0" w:color="000000"/>
              <w:left w:val="single" w:sz="8" w:space="0" w:color="000000"/>
              <w:bottom w:val="single" w:sz="4" w:space="0" w:color="000000"/>
              <w:right w:val="single" w:sz="4" w:space="0" w:color="000000"/>
            </w:tcBorders>
          </w:tcPr>
          <w:p w14:paraId="526BF3B8" w14:textId="77777777" w:rsidR="00785F8C" w:rsidRPr="001437F8" w:rsidRDefault="00CE41F1" w:rsidP="001B4D42">
            <w:pPr>
              <w:spacing w:after="0" w:line="360" w:lineRule="auto"/>
              <w:ind w:left="0" w:right="61" w:firstLine="0"/>
              <w:jc w:val="center"/>
            </w:pPr>
            <w:r w:rsidRPr="001437F8">
              <w:t xml:space="preserve">June </w:t>
            </w:r>
          </w:p>
        </w:tc>
        <w:tc>
          <w:tcPr>
            <w:tcW w:w="2179" w:type="dxa"/>
            <w:tcBorders>
              <w:top w:val="single" w:sz="4" w:space="0" w:color="000000"/>
              <w:left w:val="single" w:sz="4" w:space="0" w:color="000000"/>
              <w:bottom w:val="single" w:sz="4" w:space="0" w:color="000000"/>
              <w:right w:val="single" w:sz="4" w:space="0" w:color="000000"/>
            </w:tcBorders>
          </w:tcPr>
          <w:p w14:paraId="1271CC30" w14:textId="77777777" w:rsidR="00785F8C" w:rsidRPr="001437F8" w:rsidRDefault="00CE41F1" w:rsidP="001B4D42">
            <w:pPr>
              <w:spacing w:after="0" w:line="360" w:lineRule="auto"/>
              <w:ind w:left="0" w:right="56" w:firstLine="0"/>
              <w:jc w:val="center"/>
            </w:pPr>
            <w:r w:rsidRPr="001437F8">
              <w:t xml:space="preserve">1974 </w:t>
            </w:r>
          </w:p>
        </w:tc>
        <w:tc>
          <w:tcPr>
            <w:tcW w:w="2182" w:type="dxa"/>
            <w:tcBorders>
              <w:top w:val="single" w:sz="4" w:space="0" w:color="000000"/>
              <w:left w:val="single" w:sz="4" w:space="0" w:color="000000"/>
              <w:bottom w:val="single" w:sz="4" w:space="0" w:color="000000"/>
              <w:right w:val="single" w:sz="4" w:space="0" w:color="000000"/>
            </w:tcBorders>
          </w:tcPr>
          <w:p w14:paraId="32B307F5" w14:textId="77777777" w:rsidR="00785F8C" w:rsidRPr="001437F8" w:rsidRDefault="00CE41F1" w:rsidP="001B4D42">
            <w:pPr>
              <w:spacing w:after="0" w:line="360" w:lineRule="auto"/>
              <w:ind w:left="0" w:right="58" w:firstLine="0"/>
              <w:jc w:val="center"/>
            </w:pPr>
            <w:r w:rsidRPr="001437F8">
              <w:t xml:space="preserve">78960 </w:t>
            </w:r>
          </w:p>
        </w:tc>
        <w:tc>
          <w:tcPr>
            <w:tcW w:w="2619" w:type="dxa"/>
            <w:tcBorders>
              <w:top w:val="single" w:sz="4" w:space="0" w:color="000000"/>
              <w:left w:val="single" w:sz="4" w:space="0" w:color="000000"/>
              <w:bottom w:val="single" w:sz="4" w:space="0" w:color="000000"/>
              <w:right w:val="single" w:sz="4" w:space="0" w:color="000000"/>
            </w:tcBorders>
          </w:tcPr>
          <w:p w14:paraId="19451687" w14:textId="77777777" w:rsidR="00785F8C" w:rsidRPr="001437F8" w:rsidRDefault="00CE41F1" w:rsidP="001B4D42">
            <w:pPr>
              <w:spacing w:after="0" w:line="360" w:lineRule="auto"/>
              <w:ind w:left="0" w:right="57" w:firstLine="0"/>
              <w:jc w:val="center"/>
            </w:pPr>
            <w:r w:rsidRPr="001437F8">
              <w:t xml:space="preserve">2566.2 </w:t>
            </w:r>
          </w:p>
        </w:tc>
        <w:tc>
          <w:tcPr>
            <w:tcW w:w="2081" w:type="dxa"/>
            <w:tcBorders>
              <w:top w:val="single" w:sz="4" w:space="0" w:color="000000"/>
              <w:left w:val="single" w:sz="4" w:space="0" w:color="000000"/>
              <w:bottom w:val="single" w:sz="4" w:space="0" w:color="000000"/>
              <w:right w:val="single" w:sz="4" w:space="0" w:color="000000"/>
            </w:tcBorders>
          </w:tcPr>
          <w:p w14:paraId="0A7DE854" w14:textId="77777777" w:rsidR="00785F8C" w:rsidRPr="001437F8" w:rsidRDefault="00CE41F1" w:rsidP="001B4D42">
            <w:pPr>
              <w:spacing w:after="0" w:line="360" w:lineRule="auto"/>
              <w:ind w:left="0" w:right="59" w:firstLine="0"/>
              <w:jc w:val="center"/>
            </w:pPr>
            <w:r w:rsidRPr="001437F8">
              <w:t xml:space="preserve">23688 </w:t>
            </w:r>
          </w:p>
        </w:tc>
        <w:tc>
          <w:tcPr>
            <w:tcW w:w="2201" w:type="dxa"/>
            <w:tcBorders>
              <w:top w:val="single" w:sz="4" w:space="0" w:color="000000"/>
              <w:left w:val="single" w:sz="4" w:space="0" w:color="000000"/>
              <w:bottom w:val="single" w:sz="4" w:space="0" w:color="000000"/>
              <w:right w:val="single" w:sz="4" w:space="0" w:color="000000"/>
            </w:tcBorders>
          </w:tcPr>
          <w:p w14:paraId="1B46833C" w14:textId="77777777" w:rsidR="00785F8C" w:rsidRPr="001437F8" w:rsidRDefault="00CE41F1" w:rsidP="001B4D42">
            <w:pPr>
              <w:spacing w:after="0" w:line="360" w:lineRule="auto"/>
              <w:ind w:left="0" w:right="58" w:firstLine="0"/>
              <w:jc w:val="center"/>
            </w:pPr>
            <w:r w:rsidRPr="001437F8">
              <w:t xml:space="preserve">102648 </w:t>
            </w:r>
          </w:p>
        </w:tc>
        <w:tc>
          <w:tcPr>
            <w:tcW w:w="2378" w:type="dxa"/>
            <w:tcBorders>
              <w:top w:val="single" w:sz="4" w:space="0" w:color="000000"/>
              <w:left w:val="single" w:sz="4" w:space="0" w:color="000000"/>
              <w:bottom w:val="single" w:sz="4" w:space="0" w:color="000000"/>
              <w:right w:val="single" w:sz="8" w:space="0" w:color="000000"/>
            </w:tcBorders>
          </w:tcPr>
          <w:p w14:paraId="7B25486B" w14:textId="77777777" w:rsidR="00785F8C" w:rsidRPr="001437F8" w:rsidRDefault="00CE41F1" w:rsidP="001B4D42">
            <w:pPr>
              <w:spacing w:after="0" w:line="360" w:lineRule="auto"/>
              <w:ind w:left="0" w:right="53" w:firstLine="0"/>
              <w:jc w:val="center"/>
            </w:pPr>
            <w:r w:rsidRPr="001437F8">
              <w:t xml:space="preserve">300 </w:t>
            </w:r>
          </w:p>
        </w:tc>
      </w:tr>
      <w:tr w:rsidR="00785F8C" w:rsidRPr="001437F8" w14:paraId="1F75C7CF" w14:textId="77777777">
        <w:trPr>
          <w:trHeight w:val="310"/>
        </w:trPr>
        <w:tc>
          <w:tcPr>
            <w:tcW w:w="1240" w:type="dxa"/>
            <w:tcBorders>
              <w:top w:val="single" w:sz="4" w:space="0" w:color="000000"/>
              <w:left w:val="single" w:sz="8" w:space="0" w:color="000000"/>
              <w:bottom w:val="single" w:sz="4" w:space="0" w:color="000000"/>
              <w:right w:val="single" w:sz="4" w:space="0" w:color="000000"/>
            </w:tcBorders>
          </w:tcPr>
          <w:p w14:paraId="333CCD9E" w14:textId="77777777" w:rsidR="00785F8C" w:rsidRPr="001437F8" w:rsidRDefault="00CE41F1" w:rsidP="001B4D42">
            <w:pPr>
              <w:spacing w:after="0" w:line="360" w:lineRule="auto"/>
              <w:ind w:left="0" w:firstLine="0"/>
              <w:jc w:val="center"/>
            </w:pPr>
            <w:r w:rsidRPr="001437F8">
              <w:t xml:space="preserve">July </w:t>
            </w:r>
          </w:p>
        </w:tc>
        <w:tc>
          <w:tcPr>
            <w:tcW w:w="2179" w:type="dxa"/>
            <w:tcBorders>
              <w:top w:val="single" w:sz="4" w:space="0" w:color="000000"/>
              <w:left w:val="single" w:sz="4" w:space="0" w:color="000000"/>
              <w:bottom w:val="single" w:sz="4" w:space="0" w:color="000000"/>
              <w:right w:val="single" w:sz="4" w:space="0" w:color="000000"/>
            </w:tcBorders>
          </w:tcPr>
          <w:p w14:paraId="3EA8F560" w14:textId="77777777" w:rsidR="00785F8C" w:rsidRPr="001437F8" w:rsidRDefault="00CE41F1" w:rsidP="001B4D42">
            <w:pPr>
              <w:spacing w:after="0" w:line="360" w:lineRule="auto"/>
              <w:ind w:left="0" w:right="56" w:firstLine="0"/>
              <w:jc w:val="center"/>
            </w:pPr>
            <w:r w:rsidRPr="001437F8">
              <w:t xml:space="preserve">1974 </w:t>
            </w:r>
          </w:p>
        </w:tc>
        <w:tc>
          <w:tcPr>
            <w:tcW w:w="2182" w:type="dxa"/>
            <w:tcBorders>
              <w:top w:val="single" w:sz="4" w:space="0" w:color="000000"/>
              <w:left w:val="single" w:sz="4" w:space="0" w:color="000000"/>
              <w:bottom w:val="single" w:sz="4" w:space="0" w:color="000000"/>
              <w:right w:val="single" w:sz="4" w:space="0" w:color="000000"/>
            </w:tcBorders>
          </w:tcPr>
          <w:p w14:paraId="72DA2895" w14:textId="77777777" w:rsidR="00785F8C" w:rsidRPr="001437F8" w:rsidRDefault="00CE41F1" w:rsidP="001B4D42">
            <w:pPr>
              <w:spacing w:after="0" w:line="360" w:lineRule="auto"/>
              <w:ind w:left="0" w:right="58" w:firstLine="0"/>
              <w:jc w:val="center"/>
            </w:pPr>
            <w:r w:rsidRPr="001437F8">
              <w:t xml:space="preserve">78960 </w:t>
            </w:r>
          </w:p>
        </w:tc>
        <w:tc>
          <w:tcPr>
            <w:tcW w:w="2619" w:type="dxa"/>
            <w:tcBorders>
              <w:top w:val="single" w:sz="4" w:space="0" w:color="000000"/>
              <w:left w:val="single" w:sz="4" w:space="0" w:color="000000"/>
              <w:bottom w:val="single" w:sz="4" w:space="0" w:color="000000"/>
              <w:right w:val="single" w:sz="4" w:space="0" w:color="000000"/>
            </w:tcBorders>
          </w:tcPr>
          <w:p w14:paraId="3653CBA0" w14:textId="77777777" w:rsidR="00785F8C" w:rsidRPr="001437F8" w:rsidRDefault="00CE41F1" w:rsidP="001B4D42">
            <w:pPr>
              <w:spacing w:after="0" w:line="360" w:lineRule="auto"/>
              <w:ind w:left="0" w:right="57" w:firstLine="0"/>
              <w:jc w:val="center"/>
            </w:pPr>
            <w:r w:rsidRPr="001437F8">
              <w:t xml:space="preserve">2395.12 </w:t>
            </w:r>
          </w:p>
        </w:tc>
        <w:tc>
          <w:tcPr>
            <w:tcW w:w="2081" w:type="dxa"/>
            <w:tcBorders>
              <w:top w:val="single" w:sz="4" w:space="0" w:color="000000"/>
              <w:left w:val="single" w:sz="4" w:space="0" w:color="000000"/>
              <w:bottom w:val="single" w:sz="4" w:space="0" w:color="000000"/>
              <w:right w:val="single" w:sz="4" w:space="0" w:color="000000"/>
            </w:tcBorders>
          </w:tcPr>
          <w:p w14:paraId="47B77764" w14:textId="77777777" w:rsidR="00785F8C" w:rsidRPr="001437F8" w:rsidRDefault="00CE41F1" w:rsidP="001B4D42">
            <w:pPr>
              <w:spacing w:after="0" w:line="360" w:lineRule="auto"/>
              <w:ind w:left="0" w:right="56" w:firstLine="0"/>
              <w:jc w:val="center"/>
            </w:pPr>
            <w:r w:rsidRPr="001437F8">
              <w:t xml:space="preserve">16844.8 </w:t>
            </w:r>
          </w:p>
        </w:tc>
        <w:tc>
          <w:tcPr>
            <w:tcW w:w="2201" w:type="dxa"/>
            <w:tcBorders>
              <w:top w:val="single" w:sz="4" w:space="0" w:color="000000"/>
              <w:left w:val="single" w:sz="4" w:space="0" w:color="000000"/>
              <w:bottom w:val="single" w:sz="4" w:space="0" w:color="000000"/>
              <w:right w:val="single" w:sz="4" w:space="0" w:color="000000"/>
            </w:tcBorders>
          </w:tcPr>
          <w:p w14:paraId="646C0EFE" w14:textId="77777777" w:rsidR="00785F8C" w:rsidRPr="001437F8" w:rsidRDefault="00CE41F1" w:rsidP="001B4D42">
            <w:pPr>
              <w:spacing w:after="0" w:line="360" w:lineRule="auto"/>
              <w:ind w:left="0" w:right="58" w:firstLine="0"/>
              <w:jc w:val="center"/>
            </w:pPr>
            <w:r w:rsidRPr="001437F8">
              <w:t xml:space="preserve">95805 </w:t>
            </w:r>
          </w:p>
        </w:tc>
        <w:tc>
          <w:tcPr>
            <w:tcW w:w="2378" w:type="dxa"/>
            <w:tcBorders>
              <w:top w:val="single" w:sz="4" w:space="0" w:color="000000"/>
              <w:left w:val="single" w:sz="4" w:space="0" w:color="000000"/>
              <w:bottom w:val="single" w:sz="4" w:space="0" w:color="000000"/>
              <w:right w:val="single" w:sz="8" w:space="0" w:color="000000"/>
            </w:tcBorders>
          </w:tcPr>
          <w:p w14:paraId="2088140C" w14:textId="77777777" w:rsidR="00785F8C" w:rsidRPr="001437F8" w:rsidRDefault="00CE41F1" w:rsidP="001B4D42">
            <w:pPr>
              <w:spacing w:after="0" w:line="360" w:lineRule="auto"/>
              <w:ind w:left="0" w:right="53" w:firstLine="0"/>
              <w:jc w:val="center"/>
            </w:pPr>
            <w:r w:rsidRPr="001437F8">
              <w:t xml:space="preserve">280 </w:t>
            </w:r>
          </w:p>
        </w:tc>
      </w:tr>
      <w:tr w:rsidR="00785F8C" w:rsidRPr="001437F8" w14:paraId="1EF9114C" w14:textId="77777777">
        <w:trPr>
          <w:trHeight w:val="310"/>
        </w:trPr>
        <w:tc>
          <w:tcPr>
            <w:tcW w:w="1240" w:type="dxa"/>
            <w:tcBorders>
              <w:top w:val="single" w:sz="4" w:space="0" w:color="000000"/>
              <w:left w:val="single" w:sz="8" w:space="0" w:color="000000"/>
              <w:bottom w:val="single" w:sz="4" w:space="0" w:color="000000"/>
              <w:right w:val="single" w:sz="4" w:space="0" w:color="000000"/>
            </w:tcBorders>
          </w:tcPr>
          <w:p w14:paraId="047F1390" w14:textId="77777777" w:rsidR="00785F8C" w:rsidRPr="001437F8" w:rsidRDefault="00CE41F1" w:rsidP="001B4D42">
            <w:pPr>
              <w:spacing w:after="0" w:line="360" w:lineRule="auto"/>
              <w:ind w:left="0" w:right="62" w:firstLine="0"/>
              <w:jc w:val="center"/>
            </w:pPr>
            <w:r w:rsidRPr="001437F8">
              <w:t xml:space="preserve">August </w:t>
            </w:r>
          </w:p>
        </w:tc>
        <w:tc>
          <w:tcPr>
            <w:tcW w:w="2179" w:type="dxa"/>
            <w:tcBorders>
              <w:top w:val="single" w:sz="4" w:space="0" w:color="000000"/>
              <w:left w:val="single" w:sz="4" w:space="0" w:color="000000"/>
              <w:bottom w:val="single" w:sz="4" w:space="0" w:color="000000"/>
              <w:right w:val="single" w:sz="4" w:space="0" w:color="000000"/>
            </w:tcBorders>
          </w:tcPr>
          <w:p w14:paraId="1A1E3A1B" w14:textId="77777777" w:rsidR="00785F8C" w:rsidRPr="001437F8" w:rsidRDefault="00CE41F1" w:rsidP="001B4D42">
            <w:pPr>
              <w:spacing w:after="0" w:line="360" w:lineRule="auto"/>
              <w:ind w:left="0" w:right="59" w:firstLine="0"/>
              <w:jc w:val="center"/>
            </w:pPr>
            <w:r w:rsidRPr="001437F8">
              <w:t xml:space="preserve">1579.2 </w:t>
            </w:r>
          </w:p>
        </w:tc>
        <w:tc>
          <w:tcPr>
            <w:tcW w:w="2182" w:type="dxa"/>
            <w:tcBorders>
              <w:top w:val="single" w:sz="4" w:space="0" w:color="000000"/>
              <w:left w:val="single" w:sz="4" w:space="0" w:color="000000"/>
              <w:bottom w:val="single" w:sz="4" w:space="0" w:color="000000"/>
              <w:right w:val="single" w:sz="4" w:space="0" w:color="000000"/>
            </w:tcBorders>
          </w:tcPr>
          <w:p w14:paraId="14A7D988" w14:textId="77777777" w:rsidR="00785F8C" w:rsidRPr="001437F8" w:rsidRDefault="00CE41F1" w:rsidP="001B4D42">
            <w:pPr>
              <w:spacing w:after="0" w:line="360" w:lineRule="auto"/>
              <w:ind w:left="0" w:right="58" w:firstLine="0"/>
              <w:jc w:val="center"/>
            </w:pPr>
            <w:r w:rsidRPr="001437F8">
              <w:t xml:space="preserve">63168 </w:t>
            </w:r>
          </w:p>
        </w:tc>
        <w:tc>
          <w:tcPr>
            <w:tcW w:w="2619" w:type="dxa"/>
            <w:tcBorders>
              <w:top w:val="single" w:sz="4" w:space="0" w:color="000000"/>
              <w:left w:val="single" w:sz="4" w:space="0" w:color="000000"/>
              <w:bottom w:val="single" w:sz="4" w:space="0" w:color="000000"/>
              <w:right w:val="single" w:sz="4" w:space="0" w:color="000000"/>
            </w:tcBorders>
          </w:tcPr>
          <w:p w14:paraId="0650E0F8" w14:textId="77777777" w:rsidR="00785F8C" w:rsidRPr="001437F8" w:rsidRDefault="00CE41F1" w:rsidP="001B4D42">
            <w:pPr>
              <w:spacing w:after="0" w:line="360" w:lineRule="auto"/>
              <w:ind w:left="0" w:right="57" w:firstLine="0"/>
              <w:jc w:val="center"/>
            </w:pPr>
            <w:r w:rsidRPr="001437F8">
              <w:t xml:space="preserve">2181.27 </w:t>
            </w:r>
          </w:p>
        </w:tc>
        <w:tc>
          <w:tcPr>
            <w:tcW w:w="2081" w:type="dxa"/>
            <w:tcBorders>
              <w:top w:val="single" w:sz="4" w:space="0" w:color="000000"/>
              <w:left w:val="single" w:sz="4" w:space="0" w:color="000000"/>
              <w:bottom w:val="single" w:sz="4" w:space="0" w:color="000000"/>
              <w:right w:val="single" w:sz="4" w:space="0" w:color="000000"/>
            </w:tcBorders>
          </w:tcPr>
          <w:p w14:paraId="67D34429" w14:textId="77777777" w:rsidR="00785F8C" w:rsidRPr="001437F8" w:rsidRDefault="00CE41F1" w:rsidP="001B4D42">
            <w:pPr>
              <w:spacing w:after="0" w:line="360" w:lineRule="auto"/>
              <w:ind w:left="0" w:right="56" w:firstLine="0"/>
              <w:jc w:val="center"/>
            </w:pPr>
            <w:r w:rsidRPr="001437F8">
              <w:t xml:space="preserve">24082.8 </w:t>
            </w:r>
          </w:p>
        </w:tc>
        <w:tc>
          <w:tcPr>
            <w:tcW w:w="2201" w:type="dxa"/>
            <w:tcBorders>
              <w:top w:val="single" w:sz="4" w:space="0" w:color="000000"/>
              <w:left w:val="single" w:sz="4" w:space="0" w:color="000000"/>
              <w:bottom w:val="single" w:sz="4" w:space="0" w:color="000000"/>
              <w:right w:val="single" w:sz="4" w:space="0" w:color="000000"/>
            </w:tcBorders>
          </w:tcPr>
          <w:p w14:paraId="2EEAD055" w14:textId="77777777" w:rsidR="00785F8C" w:rsidRPr="001437F8" w:rsidRDefault="00CE41F1" w:rsidP="001B4D42">
            <w:pPr>
              <w:spacing w:after="0" w:line="360" w:lineRule="auto"/>
              <w:ind w:left="0" w:right="58" w:firstLine="0"/>
              <w:jc w:val="center"/>
            </w:pPr>
            <w:r w:rsidRPr="001437F8">
              <w:t xml:space="preserve">87251 </w:t>
            </w:r>
          </w:p>
        </w:tc>
        <w:tc>
          <w:tcPr>
            <w:tcW w:w="2378" w:type="dxa"/>
            <w:tcBorders>
              <w:top w:val="single" w:sz="4" w:space="0" w:color="000000"/>
              <w:left w:val="single" w:sz="4" w:space="0" w:color="000000"/>
              <w:bottom w:val="single" w:sz="4" w:space="0" w:color="000000"/>
              <w:right w:val="single" w:sz="8" w:space="0" w:color="000000"/>
            </w:tcBorders>
          </w:tcPr>
          <w:p w14:paraId="014714E4" w14:textId="77777777" w:rsidR="00785F8C" w:rsidRPr="001437F8" w:rsidRDefault="00CE41F1" w:rsidP="001B4D42">
            <w:pPr>
              <w:spacing w:after="0" w:line="360" w:lineRule="auto"/>
              <w:ind w:left="0" w:right="53" w:firstLine="0"/>
              <w:jc w:val="center"/>
            </w:pPr>
            <w:r w:rsidRPr="001437F8">
              <w:t xml:space="preserve">255 </w:t>
            </w:r>
          </w:p>
        </w:tc>
      </w:tr>
      <w:tr w:rsidR="00785F8C" w:rsidRPr="001437F8" w14:paraId="0B2A5981" w14:textId="77777777">
        <w:trPr>
          <w:trHeight w:val="310"/>
        </w:trPr>
        <w:tc>
          <w:tcPr>
            <w:tcW w:w="1240" w:type="dxa"/>
            <w:tcBorders>
              <w:top w:val="single" w:sz="4" w:space="0" w:color="000000"/>
              <w:left w:val="single" w:sz="8" w:space="0" w:color="000000"/>
              <w:bottom w:val="single" w:sz="4" w:space="0" w:color="000000"/>
              <w:right w:val="single" w:sz="4" w:space="0" w:color="000000"/>
            </w:tcBorders>
          </w:tcPr>
          <w:p w14:paraId="5419595D" w14:textId="77777777" w:rsidR="00785F8C" w:rsidRPr="001437F8" w:rsidRDefault="00CE41F1" w:rsidP="001B4D42">
            <w:pPr>
              <w:spacing w:after="0" w:line="360" w:lineRule="auto"/>
              <w:ind w:left="0" w:right="0" w:firstLine="0"/>
            </w:pPr>
            <w:r w:rsidRPr="001437F8">
              <w:t xml:space="preserve">September </w:t>
            </w:r>
          </w:p>
        </w:tc>
        <w:tc>
          <w:tcPr>
            <w:tcW w:w="2179" w:type="dxa"/>
            <w:tcBorders>
              <w:top w:val="single" w:sz="4" w:space="0" w:color="000000"/>
              <w:left w:val="single" w:sz="4" w:space="0" w:color="000000"/>
              <w:bottom w:val="single" w:sz="4" w:space="0" w:color="000000"/>
              <w:right w:val="single" w:sz="4" w:space="0" w:color="000000"/>
            </w:tcBorders>
          </w:tcPr>
          <w:p w14:paraId="6B86386F" w14:textId="77777777" w:rsidR="00785F8C" w:rsidRPr="001437F8" w:rsidRDefault="00CE41F1" w:rsidP="001B4D42">
            <w:pPr>
              <w:spacing w:after="0" w:line="360" w:lineRule="auto"/>
              <w:ind w:left="0" w:right="59" w:firstLine="0"/>
              <w:jc w:val="center"/>
            </w:pPr>
            <w:r w:rsidRPr="001437F8">
              <w:t xml:space="preserve">1579.2 </w:t>
            </w:r>
          </w:p>
        </w:tc>
        <w:tc>
          <w:tcPr>
            <w:tcW w:w="2182" w:type="dxa"/>
            <w:tcBorders>
              <w:top w:val="single" w:sz="4" w:space="0" w:color="000000"/>
              <w:left w:val="single" w:sz="4" w:space="0" w:color="000000"/>
              <w:bottom w:val="single" w:sz="4" w:space="0" w:color="000000"/>
              <w:right w:val="single" w:sz="4" w:space="0" w:color="000000"/>
            </w:tcBorders>
          </w:tcPr>
          <w:p w14:paraId="172FF536" w14:textId="77777777" w:rsidR="00785F8C" w:rsidRPr="001437F8" w:rsidRDefault="00CE41F1" w:rsidP="001B4D42">
            <w:pPr>
              <w:spacing w:after="0" w:line="360" w:lineRule="auto"/>
              <w:ind w:left="0" w:right="58" w:firstLine="0"/>
              <w:jc w:val="center"/>
            </w:pPr>
            <w:r w:rsidRPr="001437F8">
              <w:t xml:space="preserve">63168 </w:t>
            </w:r>
          </w:p>
        </w:tc>
        <w:tc>
          <w:tcPr>
            <w:tcW w:w="2619" w:type="dxa"/>
            <w:tcBorders>
              <w:top w:val="single" w:sz="4" w:space="0" w:color="000000"/>
              <w:left w:val="single" w:sz="4" w:space="0" w:color="000000"/>
              <w:bottom w:val="single" w:sz="4" w:space="0" w:color="000000"/>
              <w:right w:val="single" w:sz="4" w:space="0" w:color="000000"/>
            </w:tcBorders>
          </w:tcPr>
          <w:p w14:paraId="25DEC7E6" w14:textId="77777777" w:rsidR="00785F8C" w:rsidRPr="001437F8" w:rsidRDefault="00CE41F1" w:rsidP="001B4D42">
            <w:pPr>
              <w:spacing w:after="0" w:line="360" w:lineRule="auto"/>
              <w:ind w:left="0" w:right="57" w:firstLine="0"/>
              <w:jc w:val="center"/>
            </w:pPr>
            <w:r w:rsidRPr="001437F8">
              <w:t xml:space="preserve">2395.12 </w:t>
            </w:r>
          </w:p>
        </w:tc>
        <w:tc>
          <w:tcPr>
            <w:tcW w:w="2081" w:type="dxa"/>
            <w:tcBorders>
              <w:top w:val="single" w:sz="4" w:space="0" w:color="000000"/>
              <w:left w:val="single" w:sz="4" w:space="0" w:color="000000"/>
              <w:bottom w:val="single" w:sz="4" w:space="0" w:color="000000"/>
              <w:right w:val="single" w:sz="4" w:space="0" w:color="000000"/>
            </w:tcBorders>
          </w:tcPr>
          <w:p w14:paraId="6EA78DA1" w14:textId="77777777" w:rsidR="00785F8C" w:rsidRPr="001437F8" w:rsidRDefault="00CE41F1" w:rsidP="001B4D42">
            <w:pPr>
              <w:spacing w:after="0" w:line="360" w:lineRule="auto"/>
              <w:ind w:left="0" w:right="56" w:firstLine="0"/>
              <w:jc w:val="center"/>
            </w:pPr>
            <w:r w:rsidRPr="001437F8">
              <w:t xml:space="preserve">32636.8 </w:t>
            </w:r>
          </w:p>
        </w:tc>
        <w:tc>
          <w:tcPr>
            <w:tcW w:w="2201" w:type="dxa"/>
            <w:tcBorders>
              <w:top w:val="single" w:sz="4" w:space="0" w:color="000000"/>
              <w:left w:val="single" w:sz="4" w:space="0" w:color="000000"/>
              <w:bottom w:val="single" w:sz="4" w:space="0" w:color="000000"/>
              <w:right w:val="single" w:sz="4" w:space="0" w:color="000000"/>
            </w:tcBorders>
          </w:tcPr>
          <w:p w14:paraId="2CF159D8" w14:textId="77777777" w:rsidR="00785F8C" w:rsidRPr="001437F8" w:rsidRDefault="00CE41F1" w:rsidP="001B4D42">
            <w:pPr>
              <w:spacing w:after="0" w:line="360" w:lineRule="auto"/>
              <w:ind w:left="0" w:right="58" w:firstLine="0"/>
              <w:jc w:val="center"/>
            </w:pPr>
            <w:r w:rsidRPr="001437F8">
              <w:t xml:space="preserve">95805 </w:t>
            </w:r>
          </w:p>
        </w:tc>
        <w:tc>
          <w:tcPr>
            <w:tcW w:w="2378" w:type="dxa"/>
            <w:tcBorders>
              <w:top w:val="single" w:sz="4" w:space="0" w:color="000000"/>
              <w:left w:val="single" w:sz="4" w:space="0" w:color="000000"/>
              <w:bottom w:val="single" w:sz="4" w:space="0" w:color="000000"/>
              <w:right w:val="single" w:sz="8" w:space="0" w:color="000000"/>
            </w:tcBorders>
          </w:tcPr>
          <w:p w14:paraId="42106CCA" w14:textId="77777777" w:rsidR="00785F8C" w:rsidRPr="001437F8" w:rsidRDefault="00CE41F1" w:rsidP="001B4D42">
            <w:pPr>
              <w:spacing w:after="0" w:line="360" w:lineRule="auto"/>
              <w:ind w:left="0" w:right="53" w:firstLine="0"/>
              <w:jc w:val="center"/>
            </w:pPr>
            <w:r w:rsidRPr="001437F8">
              <w:t xml:space="preserve">280 </w:t>
            </w:r>
          </w:p>
        </w:tc>
      </w:tr>
      <w:tr w:rsidR="00785F8C" w:rsidRPr="001437F8" w14:paraId="2EEB1BD0" w14:textId="77777777">
        <w:trPr>
          <w:trHeight w:val="310"/>
        </w:trPr>
        <w:tc>
          <w:tcPr>
            <w:tcW w:w="1240" w:type="dxa"/>
            <w:tcBorders>
              <w:top w:val="single" w:sz="4" w:space="0" w:color="000000"/>
              <w:left w:val="single" w:sz="8" w:space="0" w:color="000000"/>
              <w:bottom w:val="single" w:sz="4" w:space="0" w:color="000000"/>
              <w:right w:val="single" w:sz="4" w:space="0" w:color="000000"/>
            </w:tcBorders>
          </w:tcPr>
          <w:p w14:paraId="72B84E5A" w14:textId="77777777" w:rsidR="00785F8C" w:rsidRPr="001437F8" w:rsidRDefault="00CE41F1" w:rsidP="001B4D42">
            <w:pPr>
              <w:spacing w:after="0" w:line="360" w:lineRule="auto"/>
              <w:ind w:left="0" w:right="61" w:firstLine="0"/>
              <w:jc w:val="center"/>
            </w:pPr>
            <w:r w:rsidRPr="001437F8">
              <w:t xml:space="preserve">October </w:t>
            </w:r>
          </w:p>
        </w:tc>
        <w:tc>
          <w:tcPr>
            <w:tcW w:w="2179" w:type="dxa"/>
            <w:tcBorders>
              <w:top w:val="single" w:sz="4" w:space="0" w:color="000000"/>
              <w:left w:val="single" w:sz="4" w:space="0" w:color="000000"/>
              <w:bottom w:val="single" w:sz="4" w:space="0" w:color="000000"/>
              <w:right w:val="single" w:sz="4" w:space="0" w:color="000000"/>
            </w:tcBorders>
          </w:tcPr>
          <w:p w14:paraId="23A2BE25" w14:textId="77777777" w:rsidR="00785F8C" w:rsidRPr="001437F8" w:rsidRDefault="00CE41F1" w:rsidP="001B4D42">
            <w:pPr>
              <w:spacing w:after="0" w:line="360" w:lineRule="auto"/>
              <w:ind w:left="0" w:right="59" w:firstLine="0"/>
              <w:jc w:val="center"/>
            </w:pPr>
            <w:r w:rsidRPr="001437F8">
              <w:t xml:space="preserve">1579.2 </w:t>
            </w:r>
          </w:p>
        </w:tc>
        <w:tc>
          <w:tcPr>
            <w:tcW w:w="2182" w:type="dxa"/>
            <w:tcBorders>
              <w:top w:val="single" w:sz="4" w:space="0" w:color="000000"/>
              <w:left w:val="single" w:sz="4" w:space="0" w:color="000000"/>
              <w:bottom w:val="single" w:sz="4" w:space="0" w:color="000000"/>
              <w:right w:val="single" w:sz="4" w:space="0" w:color="000000"/>
            </w:tcBorders>
          </w:tcPr>
          <w:p w14:paraId="35655733" w14:textId="77777777" w:rsidR="00785F8C" w:rsidRPr="001437F8" w:rsidRDefault="00CE41F1" w:rsidP="001B4D42">
            <w:pPr>
              <w:spacing w:after="0" w:line="360" w:lineRule="auto"/>
              <w:ind w:left="0" w:right="58" w:firstLine="0"/>
              <w:jc w:val="center"/>
            </w:pPr>
            <w:r w:rsidRPr="001437F8">
              <w:t xml:space="preserve">63168 </w:t>
            </w:r>
          </w:p>
        </w:tc>
        <w:tc>
          <w:tcPr>
            <w:tcW w:w="2619" w:type="dxa"/>
            <w:tcBorders>
              <w:top w:val="single" w:sz="4" w:space="0" w:color="000000"/>
              <w:left w:val="single" w:sz="4" w:space="0" w:color="000000"/>
              <w:bottom w:val="single" w:sz="4" w:space="0" w:color="000000"/>
              <w:right w:val="single" w:sz="4" w:space="0" w:color="000000"/>
            </w:tcBorders>
          </w:tcPr>
          <w:p w14:paraId="0BCF1D7E" w14:textId="77777777" w:rsidR="00785F8C" w:rsidRPr="001437F8" w:rsidRDefault="00CE41F1" w:rsidP="001B4D42">
            <w:pPr>
              <w:spacing w:after="0" w:line="360" w:lineRule="auto"/>
              <w:ind w:left="0" w:right="57" w:firstLine="0"/>
              <w:jc w:val="center"/>
            </w:pPr>
            <w:r w:rsidRPr="001437F8">
              <w:t xml:space="preserve">2463.552 </w:t>
            </w:r>
          </w:p>
        </w:tc>
        <w:tc>
          <w:tcPr>
            <w:tcW w:w="2081" w:type="dxa"/>
            <w:tcBorders>
              <w:top w:val="single" w:sz="4" w:space="0" w:color="000000"/>
              <w:left w:val="single" w:sz="4" w:space="0" w:color="000000"/>
              <w:bottom w:val="single" w:sz="4" w:space="0" w:color="000000"/>
              <w:right w:val="single" w:sz="4" w:space="0" w:color="000000"/>
            </w:tcBorders>
          </w:tcPr>
          <w:p w14:paraId="23AB15B6" w14:textId="77777777" w:rsidR="00785F8C" w:rsidRPr="001437F8" w:rsidRDefault="00CE41F1" w:rsidP="001B4D42">
            <w:pPr>
              <w:spacing w:after="0" w:line="360" w:lineRule="auto"/>
              <w:ind w:left="0" w:right="56" w:firstLine="0"/>
              <w:jc w:val="center"/>
            </w:pPr>
            <w:r w:rsidRPr="001437F8">
              <w:t xml:space="preserve">35374.08 </w:t>
            </w:r>
          </w:p>
        </w:tc>
        <w:tc>
          <w:tcPr>
            <w:tcW w:w="2201" w:type="dxa"/>
            <w:tcBorders>
              <w:top w:val="single" w:sz="4" w:space="0" w:color="000000"/>
              <w:left w:val="single" w:sz="4" w:space="0" w:color="000000"/>
              <w:bottom w:val="single" w:sz="4" w:space="0" w:color="000000"/>
              <w:right w:val="single" w:sz="4" w:space="0" w:color="000000"/>
            </w:tcBorders>
          </w:tcPr>
          <w:p w14:paraId="756C9DA9" w14:textId="77777777" w:rsidR="00785F8C" w:rsidRPr="001437F8" w:rsidRDefault="00CE41F1" w:rsidP="001B4D42">
            <w:pPr>
              <w:spacing w:after="0" w:line="360" w:lineRule="auto"/>
              <w:ind w:left="0" w:right="58" w:firstLine="0"/>
              <w:jc w:val="center"/>
            </w:pPr>
            <w:r w:rsidRPr="001437F8">
              <w:t xml:space="preserve">98542 </w:t>
            </w:r>
          </w:p>
        </w:tc>
        <w:tc>
          <w:tcPr>
            <w:tcW w:w="2378" w:type="dxa"/>
            <w:tcBorders>
              <w:top w:val="single" w:sz="4" w:space="0" w:color="000000"/>
              <w:left w:val="single" w:sz="4" w:space="0" w:color="000000"/>
              <w:bottom w:val="single" w:sz="4" w:space="0" w:color="000000"/>
              <w:right w:val="single" w:sz="8" w:space="0" w:color="000000"/>
            </w:tcBorders>
          </w:tcPr>
          <w:p w14:paraId="62E96596" w14:textId="77777777" w:rsidR="00785F8C" w:rsidRPr="001437F8" w:rsidRDefault="00CE41F1" w:rsidP="001B4D42">
            <w:pPr>
              <w:spacing w:after="0" w:line="360" w:lineRule="auto"/>
              <w:ind w:left="0" w:right="53" w:firstLine="0"/>
              <w:jc w:val="center"/>
            </w:pPr>
            <w:r w:rsidRPr="001437F8">
              <w:t xml:space="preserve">288 </w:t>
            </w:r>
          </w:p>
        </w:tc>
      </w:tr>
      <w:tr w:rsidR="00785F8C" w:rsidRPr="001437F8" w14:paraId="6EC6022C" w14:textId="77777777">
        <w:trPr>
          <w:trHeight w:val="310"/>
        </w:trPr>
        <w:tc>
          <w:tcPr>
            <w:tcW w:w="1240" w:type="dxa"/>
            <w:tcBorders>
              <w:top w:val="single" w:sz="4" w:space="0" w:color="000000"/>
              <w:left w:val="single" w:sz="8" w:space="0" w:color="000000"/>
              <w:bottom w:val="single" w:sz="4" w:space="0" w:color="000000"/>
              <w:right w:val="single" w:sz="4" w:space="0" w:color="000000"/>
            </w:tcBorders>
          </w:tcPr>
          <w:p w14:paraId="0C96B8C2" w14:textId="77777777" w:rsidR="00785F8C" w:rsidRPr="001437F8" w:rsidRDefault="00CE41F1" w:rsidP="001B4D42">
            <w:pPr>
              <w:spacing w:after="0" w:line="360" w:lineRule="auto"/>
              <w:ind w:left="7" w:right="0" w:firstLine="0"/>
            </w:pPr>
            <w:r w:rsidRPr="001437F8">
              <w:t xml:space="preserve">November </w:t>
            </w:r>
          </w:p>
        </w:tc>
        <w:tc>
          <w:tcPr>
            <w:tcW w:w="2179" w:type="dxa"/>
            <w:tcBorders>
              <w:top w:val="single" w:sz="4" w:space="0" w:color="000000"/>
              <w:left w:val="single" w:sz="4" w:space="0" w:color="000000"/>
              <w:bottom w:val="single" w:sz="4" w:space="0" w:color="000000"/>
              <w:right w:val="single" w:sz="4" w:space="0" w:color="000000"/>
            </w:tcBorders>
          </w:tcPr>
          <w:p w14:paraId="0D3A94D1" w14:textId="77777777" w:rsidR="00785F8C" w:rsidRPr="001437F8" w:rsidRDefault="00CE41F1" w:rsidP="001B4D42">
            <w:pPr>
              <w:spacing w:after="0" w:line="360" w:lineRule="auto"/>
              <w:ind w:left="0" w:right="59" w:firstLine="0"/>
              <w:jc w:val="center"/>
            </w:pPr>
            <w:r w:rsidRPr="001437F8">
              <w:t xml:space="preserve">1381.8 </w:t>
            </w:r>
          </w:p>
        </w:tc>
        <w:tc>
          <w:tcPr>
            <w:tcW w:w="2182" w:type="dxa"/>
            <w:tcBorders>
              <w:top w:val="single" w:sz="4" w:space="0" w:color="000000"/>
              <w:left w:val="single" w:sz="4" w:space="0" w:color="000000"/>
              <w:bottom w:val="single" w:sz="4" w:space="0" w:color="000000"/>
              <w:right w:val="single" w:sz="4" w:space="0" w:color="000000"/>
            </w:tcBorders>
          </w:tcPr>
          <w:p w14:paraId="1B6BBB18" w14:textId="77777777" w:rsidR="00785F8C" w:rsidRPr="001437F8" w:rsidRDefault="00CE41F1" w:rsidP="001B4D42">
            <w:pPr>
              <w:spacing w:after="0" w:line="360" w:lineRule="auto"/>
              <w:ind w:left="0" w:right="58" w:firstLine="0"/>
              <w:jc w:val="center"/>
            </w:pPr>
            <w:r w:rsidRPr="001437F8">
              <w:t xml:space="preserve">55272 </w:t>
            </w:r>
          </w:p>
        </w:tc>
        <w:tc>
          <w:tcPr>
            <w:tcW w:w="2619" w:type="dxa"/>
            <w:tcBorders>
              <w:top w:val="single" w:sz="4" w:space="0" w:color="000000"/>
              <w:left w:val="single" w:sz="4" w:space="0" w:color="000000"/>
              <w:bottom w:val="single" w:sz="4" w:space="0" w:color="000000"/>
              <w:right w:val="single" w:sz="4" w:space="0" w:color="000000"/>
            </w:tcBorders>
          </w:tcPr>
          <w:p w14:paraId="0EF53ECB" w14:textId="77777777" w:rsidR="00785F8C" w:rsidRPr="001437F8" w:rsidRDefault="00CE41F1" w:rsidP="001B4D42">
            <w:pPr>
              <w:spacing w:after="0" w:line="360" w:lineRule="auto"/>
              <w:ind w:left="0" w:right="57" w:firstLine="0"/>
              <w:jc w:val="center"/>
            </w:pPr>
            <w:r w:rsidRPr="001437F8">
              <w:t xml:space="preserve">2052.96 </w:t>
            </w:r>
          </w:p>
        </w:tc>
        <w:tc>
          <w:tcPr>
            <w:tcW w:w="2081" w:type="dxa"/>
            <w:tcBorders>
              <w:top w:val="single" w:sz="4" w:space="0" w:color="000000"/>
              <w:left w:val="single" w:sz="4" w:space="0" w:color="000000"/>
              <w:bottom w:val="single" w:sz="4" w:space="0" w:color="000000"/>
              <w:right w:val="single" w:sz="4" w:space="0" w:color="000000"/>
            </w:tcBorders>
          </w:tcPr>
          <w:p w14:paraId="7176B8A0" w14:textId="77777777" w:rsidR="00785F8C" w:rsidRPr="001437F8" w:rsidRDefault="00CE41F1" w:rsidP="001B4D42">
            <w:pPr>
              <w:spacing w:after="0" w:line="360" w:lineRule="auto"/>
              <w:ind w:left="0" w:right="56" w:firstLine="0"/>
              <w:jc w:val="center"/>
            </w:pPr>
            <w:r w:rsidRPr="001437F8">
              <w:t xml:space="preserve">26846.4 </w:t>
            </w:r>
          </w:p>
        </w:tc>
        <w:tc>
          <w:tcPr>
            <w:tcW w:w="2201" w:type="dxa"/>
            <w:tcBorders>
              <w:top w:val="single" w:sz="4" w:space="0" w:color="000000"/>
              <w:left w:val="single" w:sz="4" w:space="0" w:color="000000"/>
              <w:bottom w:val="single" w:sz="4" w:space="0" w:color="000000"/>
              <w:right w:val="single" w:sz="4" w:space="0" w:color="000000"/>
            </w:tcBorders>
          </w:tcPr>
          <w:p w14:paraId="7295CBE1" w14:textId="77777777" w:rsidR="00785F8C" w:rsidRPr="001437F8" w:rsidRDefault="00CE41F1" w:rsidP="001B4D42">
            <w:pPr>
              <w:spacing w:after="0" w:line="360" w:lineRule="auto"/>
              <w:ind w:left="0" w:right="58" w:firstLine="0"/>
              <w:jc w:val="center"/>
            </w:pPr>
            <w:r w:rsidRPr="001437F8">
              <w:t xml:space="preserve">82118 </w:t>
            </w:r>
          </w:p>
        </w:tc>
        <w:tc>
          <w:tcPr>
            <w:tcW w:w="2378" w:type="dxa"/>
            <w:tcBorders>
              <w:top w:val="single" w:sz="4" w:space="0" w:color="000000"/>
              <w:left w:val="single" w:sz="4" w:space="0" w:color="000000"/>
              <w:bottom w:val="single" w:sz="4" w:space="0" w:color="000000"/>
              <w:right w:val="single" w:sz="8" w:space="0" w:color="000000"/>
            </w:tcBorders>
          </w:tcPr>
          <w:p w14:paraId="77BB7D62" w14:textId="77777777" w:rsidR="00785F8C" w:rsidRPr="001437F8" w:rsidRDefault="00CE41F1" w:rsidP="001B4D42">
            <w:pPr>
              <w:spacing w:after="0" w:line="360" w:lineRule="auto"/>
              <w:ind w:left="0" w:right="53" w:firstLine="0"/>
              <w:jc w:val="center"/>
            </w:pPr>
            <w:r w:rsidRPr="001437F8">
              <w:t xml:space="preserve">240 </w:t>
            </w:r>
          </w:p>
        </w:tc>
      </w:tr>
      <w:tr w:rsidR="00785F8C" w:rsidRPr="001437F8" w14:paraId="50F5AB0B" w14:textId="77777777">
        <w:trPr>
          <w:trHeight w:val="332"/>
        </w:trPr>
        <w:tc>
          <w:tcPr>
            <w:tcW w:w="1240" w:type="dxa"/>
            <w:tcBorders>
              <w:top w:val="single" w:sz="4" w:space="0" w:color="000000"/>
              <w:left w:val="single" w:sz="8" w:space="0" w:color="000000"/>
              <w:bottom w:val="single" w:sz="8" w:space="0" w:color="000000"/>
              <w:right w:val="single" w:sz="4" w:space="0" w:color="000000"/>
            </w:tcBorders>
          </w:tcPr>
          <w:p w14:paraId="3D4E4FA4" w14:textId="77777777" w:rsidR="00785F8C" w:rsidRPr="001437F8" w:rsidRDefault="00CE41F1" w:rsidP="001B4D42">
            <w:pPr>
              <w:spacing w:after="0" w:line="360" w:lineRule="auto"/>
              <w:ind w:left="19" w:right="0" w:firstLine="0"/>
              <w:jc w:val="left"/>
            </w:pPr>
            <w:r w:rsidRPr="001437F8">
              <w:t xml:space="preserve">December </w:t>
            </w:r>
          </w:p>
        </w:tc>
        <w:tc>
          <w:tcPr>
            <w:tcW w:w="2179" w:type="dxa"/>
            <w:tcBorders>
              <w:top w:val="single" w:sz="4" w:space="0" w:color="000000"/>
              <w:left w:val="single" w:sz="4" w:space="0" w:color="000000"/>
              <w:bottom w:val="single" w:sz="8" w:space="0" w:color="000000"/>
              <w:right w:val="single" w:sz="4" w:space="0" w:color="000000"/>
            </w:tcBorders>
          </w:tcPr>
          <w:p w14:paraId="00521196" w14:textId="77777777" w:rsidR="00785F8C" w:rsidRPr="001437F8" w:rsidRDefault="00CE41F1" w:rsidP="001B4D42">
            <w:pPr>
              <w:spacing w:after="0" w:line="360" w:lineRule="auto"/>
              <w:ind w:left="0" w:right="59" w:firstLine="0"/>
              <w:jc w:val="center"/>
            </w:pPr>
            <w:r w:rsidRPr="001437F8">
              <w:t xml:space="preserve">1381.8 </w:t>
            </w:r>
          </w:p>
        </w:tc>
        <w:tc>
          <w:tcPr>
            <w:tcW w:w="2182" w:type="dxa"/>
            <w:tcBorders>
              <w:top w:val="single" w:sz="4" w:space="0" w:color="000000"/>
              <w:left w:val="single" w:sz="4" w:space="0" w:color="000000"/>
              <w:bottom w:val="single" w:sz="8" w:space="0" w:color="000000"/>
              <w:right w:val="single" w:sz="4" w:space="0" w:color="000000"/>
            </w:tcBorders>
          </w:tcPr>
          <w:p w14:paraId="67795426" w14:textId="77777777" w:rsidR="00785F8C" w:rsidRPr="001437F8" w:rsidRDefault="00CE41F1" w:rsidP="001B4D42">
            <w:pPr>
              <w:spacing w:after="0" w:line="360" w:lineRule="auto"/>
              <w:ind w:left="0" w:right="58" w:firstLine="0"/>
              <w:jc w:val="center"/>
            </w:pPr>
            <w:r w:rsidRPr="001437F8">
              <w:t xml:space="preserve">55272 </w:t>
            </w:r>
          </w:p>
        </w:tc>
        <w:tc>
          <w:tcPr>
            <w:tcW w:w="2619" w:type="dxa"/>
            <w:tcBorders>
              <w:top w:val="single" w:sz="4" w:space="0" w:color="000000"/>
              <w:left w:val="single" w:sz="4" w:space="0" w:color="000000"/>
              <w:bottom w:val="single" w:sz="8" w:space="0" w:color="000000"/>
              <w:right w:val="single" w:sz="4" w:space="0" w:color="000000"/>
            </w:tcBorders>
          </w:tcPr>
          <w:p w14:paraId="349E1989" w14:textId="77777777" w:rsidR="00785F8C" w:rsidRPr="001437F8" w:rsidRDefault="00CE41F1" w:rsidP="001B4D42">
            <w:pPr>
              <w:spacing w:after="0" w:line="360" w:lineRule="auto"/>
              <w:ind w:left="0" w:right="57" w:firstLine="0"/>
              <w:jc w:val="center"/>
            </w:pPr>
            <w:r w:rsidRPr="001437F8">
              <w:t xml:space="preserve">1710.8 </w:t>
            </w:r>
          </w:p>
        </w:tc>
        <w:tc>
          <w:tcPr>
            <w:tcW w:w="2081" w:type="dxa"/>
            <w:tcBorders>
              <w:top w:val="single" w:sz="4" w:space="0" w:color="000000"/>
              <w:left w:val="single" w:sz="4" w:space="0" w:color="000000"/>
              <w:bottom w:val="single" w:sz="8" w:space="0" w:color="000000"/>
              <w:right w:val="single" w:sz="4" w:space="0" w:color="000000"/>
            </w:tcBorders>
          </w:tcPr>
          <w:p w14:paraId="30467BEE" w14:textId="77777777" w:rsidR="00785F8C" w:rsidRPr="001437F8" w:rsidRDefault="00CE41F1" w:rsidP="001B4D42">
            <w:pPr>
              <w:spacing w:after="0" w:line="360" w:lineRule="auto"/>
              <w:ind w:left="0" w:right="59" w:firstLine="0"/>
              <w:jc w:val="center"/>
            </w:pPr>
            <w:r w:rsidRPr="001437F8">
              <w:t xml:space="preserve">13160 </w:t>
            </w:r>
          </w:p>
        </w:tc>
        <w:tc>
          <w:tcPr>
            <w:tcW w:w="2201" w:type="dxa"/>
            <w:tcBorders>
              <w:top w:val="single" w:sz="4" w:space="0" w:color="000000"/>
              <w:left w:val="single" w:sz="4" w:space="0" w:color="000000"/>
              <w:bottom w:val="single" w:sz="8" w:space="0" w:color="000000"/>
              <w:right w:val="single" w:sz="4" w:space="0" w:color="000000"/>
            </w:tcBorders>
          </w:tcPr>
          <w:p w14:paraId="1B0D272A" w14:textId="77777777" w:rsidR="00785F8C" w:rsidRPr="001437F8" w:rsidRDefault="00CE41F1" w:rsidP="001B4D42">
            <w:pPr>
              <w:spacing w:after="0" w:line="360" w:lineRule="auto"/>
              <w:ind w:left="0" w:right="58" w:firstLine="0"/>
              <w:jc w:val="center"/>
            </w:pPr>
            <w:r w:rsidRPr="001437F8">
              <w:t xml:space="preserve">68432 </w:t>
            </w:r>
          </w:p>
        </w:tc>
        <w:tc>
          <w:tcPr>
            <w:tcW w:w="2378" w:type="dxa"/>
            <w:tcBorders>
              <w:top w:val="single" w:sz="4" w:space="0" w:color="000000"/>
              <w:left w:val="single" w:sz="4" w:space="0" w:color="000000"/>
              <w:bottom w:val="single" w:sz="8" w:space="0" w:color="000000"/>
              <w:right w:val="single" w:sz="8" w:space="0" w:color="000000"/>
            </w:tcBorders>
          </w:tcPr>
          <w:p w14:paraId="62A43798" w14:textId="77777777" w:rsidR="00785F8C" w:rsidRPr="001437F8" w:rsidRDefault="00CE41F1" w:rsidP="001B4D42">
            <w:pPr>
              <w:spacing w:after="0" w:line="360" w:lineRule="auto"/>
              <w:ind w:left="0" w:right="53" w:firstLine="0"/>
              <w:jc w:val="center"/>
            </w:pPr>
            <w:r w:rsidRPr="001437F8">
              <w:t xml:space="preserve">200 </w:t>
            </w:r>
          </w:p>
        </w:tc>
      </w:tr>
    </w:tbl>
    <w:p w14:paraId="7BAFA341" w14:textId="77777777" w:rsidR="00785F8C" w:rsidRPr="001437F8" w:rsidRDefault="00CE41F1" w:rsidP="001B4D42">
      <w:pPr>
        <w:spacing w:line="360" w:lineRule="auto"/>
        <w:ind w:left="0" w:right="0" w:firstLine="0"/>
        <w:jc w:val="left"/>
      </w:pPr>
      <w:r w:rsidRPr="001437F8">
        <w:t xml:space="preserve"> </w:t>
      </w:r>
    </w:p>
    <w:p w14:paraId="1C16E1C9" w14:textId="77777777" w:rsidR="00785F8C" w:rsidRPr="001437F8" w:rsidRDefault="00CE41F1" w:rsidP="001B4D42">
      <w:pPr>
        <w:spacing w:line="360" w:lineRule="auto"/>
        <w:ind w:left="0" w:right="0" w:firstLine="0"/>
        <w:jc w:val="left"/>
      </w:pPr>
      <w:r w:rsidRPr="001437F8">
        <w:t xml:space="preserve"> </w:t>
      </w:r>
    </w:p>
    <w:p w14:paraId="775F5C54" w14:textId="00926C06" w:rsidR="00785F8C" w:rsidRPr="001437F8" w:rsidRDefault="00CE41F1" w:rsidP="001B4D42">
      <w:pPr>
        <w:spacing w:line="360" w:lineRule="auto"/>
        <w:ind w:left="0" w:right="0" w:firstLine="0"/>
        <w:jc w:val="left"/>
      </w:pPr>
      <w:r w:rsidRPr="001437F8">
        <w:t xml:space="preserve"> </w:t>
      </w:r>
    </w:p>
    <w:p w14:paraId="2065EF3D" w14:textId="77777777" w:rsidR="00785F8C" w:rsidRPr="001437F8" w:rsidRDefault="00785F8C" w:rsidP="001B4D42">
      <w:pPr>
        <w:spacing w:line="360" w:lineRule="auto"/>
        <w:sectPr w:rsidR="00785F8C" w:rsidRPr="001437F8">
          <w:pgSz w:w="16838" w:h="11906" w:orient="landscape"/>
          <w:pgMar w:top="1440" w:right="1440" w:bottom="1440" w:left="1440" w:header="720" w:footer="720" w:gutter="0"/>
          <w:cols w:space="720"/>
        </w:sectPr>
      </w:pPr>
    </w:p>
    <w:p w14:paraId="0197C038" w14:textId="77777777" w:rsidR="00785F8C" w:rsidRPr="001437F8" w:rsidRDefault="00CE41F1" w:rsidP="001B4D42">
      <w:pPr>
        <w:pStyle w:val="Heading2"/>
        <w:spacing w:line="360" w:lineRule="auto"/>
        <w:ind w:left="405" w:hanging="420"/>
      </w:pPr>
      <w:bookmarkStart w:id="25" w:name="_Toc46543"/>
      <w:r w:rsidRPr="001437F8">
        <w:lastRenderedPageBreak/>
        <w:t xml:space="preserve">Economic Analysis of Solar PV System </w:t>
      </w:r>
      <w:bookmarkStart w:id="26" w:name="_GoBack"/>
      <w:bookmarkEnd w:id="25"/>
    </w:p>
    <w:bookmarkEnd w:id="26"/>
    <w:p w14:paraId="35B5DBA4" w14:textId="77777777" w:rsidR="00785F8C" w:rsidRPr="001437F8" w:rsidRDefault="00CE41F1" w:rsidP="001B4D42">
      <w:pPr>
        <w:spacing w:after="0" w:line="360" w:lineRule="auto"/>
        <w:ind w:left="1793" w:right="0" w:firstLine="0"/>
        <w:jc w:val="left"/>
      </w:pPr>
      <w:r w:rsidRPr="001437F8">
        <w:rPr>
          <w:color w:val="44546A"/>
        </w:rPr>
        <w:t xml:space="preserve">Table 3: Cash Flow of Solar PV system and Net benefits </w:t>
      </w:r>
    </w:p>
    <w:tbl>
      <w:tblPr>
        <w:tblStyle w:val="TableGrid"/>
        <w:tblW w:w="9268" w:type="dxa"/>
        <w:tblInd w:w="12" w:type="dxa"/>
        <w:tblLook w:val="04A0" w:firstRow="1" w:lastRow="0" w:firstColumn="1" w:lastColumn="0" w:noHBand="0" w:noVBand="1"/>
      </w:tblPr>
      <w:tblGrid>
        <w:gridCol w:w="5469"/>
        <w:gridCol w:w="10720"/>
      </w:tblGrid>
      <w:tr w:rsidR="00785F8C" w:rsidRPr="001437F8" w14:paraId="5A8647B4" w14:textId="77777777">
        <w:trPr>
          <w:trHeight w:val="8814"/>
        </w:trPr>
        <w:tc>
          <w:tcPr>
            <w:tcW w:w="5930" w:type="dxa"/>
            <w:tcBorders>
              <w:top w:val="nil"/>
              <w:left w:val="nil"/>
              <w:bottom w:val="nil"/>
              <w:right w:val="nil"/>
            </w:tcBorders>
          </w:tcPr>
          <w:p w14:paraId="1CB7FE5E" w14:textId="77777777" w:rsidR="00785F8C" w:rsidRPr="001437F8" w:rsidRDefault="00785F8C" w:rsidP="001B4D42">
            <w:pPr>
              <w:spacing w:after="0" w:line="360" w:lineRule="auto"/>
              <w:ind w:left="-1452" w:right="481" w:firstLine="0"/>
              <w:jc w:val="left"/>
            </w:pPr>
          </w:p>
          <w:tbl>
            <w:tblPr>
              <w:tblStyle w:val="TableGrid"/>
              <w:tblW w:w="5449" w:type="dxa"/>
              <w:tblInd w:w="0" w:type="dxa"/>
              <w:tblCellMar>
                <w:top w:w="59" w:type="dxa"/>
                <w:left w:w="109" w:type="dxa"/>
                <w:bottom w:w="5" w:type="dxa"/>
                <w:right w:w="54" w:type="dxa"/>
              </w:tblCellMar>
              <w:tblLook w:val="04A0" w:firstRow="1" w:lastRow="0" w:firstColumn="1" w:lastColumn="0" w:noHBand="0" w:noVBand="1"/>
            </w:tblPr>
            <w:tblGrid>
              <w:gridCol w:w="956"/>
              <w:gridCol w:w="1073"/>
              <w:gridCol w:w="1300"/>
              <w:gridCol w:w="2120"/>
            </w:tblGrid>
            <w:tr w:rsidR="00785F8C" w:rsidRPr="001437F8" w14:paraId="1D4CBB3D" w14:textId="77777777">
              <w:trPr>
                <w:trHeight w:val="518"/>
              </w:trPr>
              <w:tc>
                <w:tcPr>
                  <w:tcW w:w="956" w:type="dxa"/>
                  <w:tcBorders>
                    <w:top w:val="single" w:sz="8" w:space="0" w:color="000000"/>
                    <w:left w:val="single" w:sz="8" w:space="0" w:color="000000"/>
                    <w:bottom w:val="single" w:sz="4" w:space="0" w:color="000000"/>
                    <w:right w:val="single" w:sz="4" w:space="0" w:color="000000"/>
                  </w:tcBorders>
                  <w:shd w:val="clear" w:color="auto" w:fill="FFFF00"/>
                  <w:vAlign w:val="bottom"/>
                </w:tcPr>
                <w:p w14:paraId="59A62EA5" w14:textId="77777777" w:rsidR="00785F8C" w:rsidRPr="001437F8" w:rsidRDefault="00CE41F1" w:rsidP="001B4D42">
                  <w:pPr>
                    <w:spacing w:after="0" w:line="360" w:lineRule="auto"/>
                    <w:ind w:left="0" w:right="55" w:firstLine="0"/>
                    <w:jc w:val="center"/>
                  </w:pPr>
                  <w:r w:rsidRPr="001437F8">
                    <w:rPr>
                      <w:sz w:val="22"/>
                    </w:rPr>
                    <w:t xml:space="preserve">Year </w:t>
                  </w:r>
                </w:p>
              </w:tc>
              <w:tc>
                <w:tcPr>
                  <w:tcW w:w="1073" w:type="dxa"/>
                  <w:tcBorders>
                    <w:top w:val="single" w:sz="8" w:space="0" w:color="000000"/>
                    <w:left w:val="single" w:sz="4" w:space="0" w:color="000000"/>
                    <w:bottom w:val="single" w:sz="4" w:space="0" w:color="000000"/>
                    <w:right w:val="single" w:sz="4" w:space="0" w:color="000000"/>
                  </w:tcBorders>
                  <w:shd w:val="clear" w:color="auto" w:fill="FFFF00"/>
                  <w:vAlign w:val="bottom"/>
                </w:tcPr>
                <w:p w14:paraId="57584941" w14:textId="77777777" w:rsidR="00785F8C" w:rsidRPr="001437F8" w:rsidRDefault="00CE41F1" w:rsidP="001B4D42">
                  <w:pPr>
                    <w:spacing w:after="0" w:line="360" w:lineRule="auto"/>
                    <w:ind w:left="0" w:right="0" w:firstLine="0"/>
                    <w:jc w:val="left"/>
                  </w:pPr>
                  <w:r w:rsidRPr="001437F8">
                    <w:rPr>
                      <w:sz w:val="22"/>
                    </w:rPr>
                    <w:t xml:space="preserve">Payments </w:t>
                  </w:r>
                </w:p>
              </w:tc>
              <w:tc>
                <w:tcPr>
                  <w:tcW w:w="1300" w:type="dxa"/>
                  <w:tcBorders>
                    <w:top w:val="single" w:sz="8" w:space="0" w:color="000000"/>
                    <w:left w:val="single" w:sz="4" w:space="0" w:color="000000"/>
                    <w:bottom w:val="single" w:sz="4" w:space="0" w:color="000000"/>
                    <w:right w:val="single" w:sz="4" w:space="0" w:color="000000"/>
                  </w:tcBorders>
                  <w:shd w:val="clear" w:color="auto" w:fill="FFFF00"/>
                </w:tcPr>
                <w:p w14:paraId="70FF303B" w14:textId="77777777" w:rsidR="00785F8C" w:rsidRPr="001437F8" w:rsidRDefault="00CE41F1" w:rsidP="001B4D42">
                  <w:pPr>
                    <w:spacing w:after="0" w:line="360" w:lineRule="auto"/>
                    <w:ind w:left="0" w:right="0" w:firstLine="0"/>
                    <w:jc w:val="center"/>
                  </w:pPr>
                  <w:r w:rsidRPr="001437F8">
                    <w:rPr>
                      <w:sz w:val="22"/>
                    </w:rPr>
                    <w:t xml:space="preserve">Total Savings </w:t>
                  </w:r>
                </w:p>
              </w:tc>
              <w:tc>
                <w:tcPr>
                  <w:tcW w:w="2120" w:type="dxa"/>
                  <w:tcBorders>
                    <w:top w:val="single" w:sz="8" w:space="0" w:color="000000"/>
                    <w:left w:val="single" w:sz="4" w:space="0" w:color="000000"/>
                    <w:bottom w:val="single" w:sz="4" w:space="0" w:color="000000"/>
                    <w:right w:val="single" w:sz="8" w:space="0" w:color="000000"/>
                  </w:tcBorders>
                  <w:shd w:val="clear" w:color="auto" w:fill="FFFF00"/>
                  <w:vAlign w:val="bottom"/>
                </w:tcPr>
                <w:p w14:paraId="08EA3DAD" w14:textId="77777777" w:rsidR="00785F8C" w:rsidRPr="001437F8" w:rsidRDefault="00CE41F1" w:rsidP="001B4D42">
                  <w:pPr>
                    <w:spacing w:after="0" w:line="360" w:lineRule="auto"/>
                    <w:ind w:left="69" w:right="0" w:firstLine="0"/>
                    <w:jc w:val="left"/>
                  </w:pPr>
                  <w:r w:rsidRPr="001437F8">
                    <w:rPr>
                      <w:sz w:val="22"/>
                    </w:rPr>
                    <w:t xml:space="preserve">Payment Recovered </w:t>
                  </w:r>
                </w:p>
              </w:tc>
            </w:tr>
            <w:tr w:rsidR="00785F8C" w:rsidRPr="001437F8" w14:paraId="1F9C2870" w14:textId="77777777">
              <w:trPr>
                <w:trHeight w:val="517"/>
              </w:trPr>
              <w:tc>
                <w:tcPr>
                  <w:tcW w:w="956" w:type="dxa"/>
                  <w:tcBorders>
                    <w:top w:val="single" w:sz="4" w:space="0" w:color="000000"/>
                    <w:left w:val="single" w:sz="8" w:space="0" w:color="000000"/>
                    <w:bottom w:val="single" w:sz="4" w:space="0" w:color="000000"/>
                    <w:right w:val="single" w:sz="4" w:space="0" w:color="000000"/>
                  </w:tcBorders>
                  <w:vAlign w:val="bottom"/>
                </w:tcPr>
                <w:p w14:paraId="23B7DF24" w14:textId="77777777" w:rsidR="00785F8C" w:rsidRPr="001437F8" w:rsidRDefault="00CE41F1" w:rsidP="001B4D42">
                  <w:pPr>
                    <w:spacing w:after="0" w:line="360" w:lineRule="auto"/>
                    <w:ind w:left="0" w:right="56" w:firstLine="0"/>
                    <w:jc w:val="center"/>
                  </w:pPr>
                  <w:r w:rsidRPr="001437F8">
                    <w:rPr>
                      <w:sz w:val="22"/>
                    </w:rPr>
                    <w:t xml:space="preserve">0 </w:t>
                  </w:r>
                </w:p>
              </w:tc>
              <w:tc>
                <w:tcPr>
                  <w:tcW w:w="1073" w:type="dxa"/>
                  <w:tcBorders>
                    <w:top w:val="single" w:sz="4" w:space="0" w:color="000000"/>
                    <w:left w:val="single" w:sz="4" w:space="0" w:color="000000"/>
                    <w:bottom w:val="single" w:sz="4" w:space="0" w:color="000000"/>
                    <w:right w:val="single" w:sz="4" w:space="0" w:color="000000"/>
                  </w:tcBorders>
                  <w:vAlign w:val="bottom"/>
                </w:tcPr>
                <w:p w14:paraId="5FF82298" w14:textId="77777777" w:rsidR="00785F8C" w:rsidRPr="001437F8" w:rsidRDefault="00CE41F1" w:rsidP="001B4D42">
                  <w:pPr>
                    <w:spacing w:after="0" w:line="360" w:lineRule="auto"/>
                    <w:ind w:left="60" w:right="0" w:firstLine="0"/>
                    <w:jc w:val="left"/>
                  </w:pPr>
                  <w:r w:rsidRPr="001437F8">
                    <w:rPr>
                      <w:sz w:val="22"/>
                    </w:rPr>
                    <w:t xml:space="preserve">-855400 </w:t>
                  </w:r>
                </w:p>
              </w:tc>
              <w:tc>
                <w:tcPr>
                  <w:tcW w:w="1300" w:type="dxa"/>
                  <w:tcBorders>
                    <w:top w:val="single" w:sz="4" w:space="0" w:color="000000"/>
                    <w:left w:val="single" w:sz="4" w:space="0" w:color="000000"/>
                    <w:bottom w:val="single" w:sz="4" w:space="0" w:color="000000"/>
                    <w:right w:val="single" w:sz="4" w:space="0" w:color="000000"/>
                  </w:tcBorders>
                  <w:vAlign w:val="bottom"/>
                </w:tcPr>
                <w:p w14:paraId="4D541C1A" w14:textId="77777777" w:rsidR="00785F8C" w:rsidRPr="001437F8" w:rsidRDefault="00CE41F1" w:rsidP="001B4D42">
                  <w:pPr>
                    <w:spacing w:after="0" w:line="360" w:lineRule="auto"/>
                    <w:ind w:left="2" w:right="0" w:firstLine="0"/>
                    <w:jc w:val="center"/>
                  </w:pPr>
                  <w:r w:rsidRPr="001437F8">
                    <w:rPr>
                      <w:sz w:val="22"/>
                    </w:rPr>
                    <w:t xml:space="preserve">  </w:t>
                  </w:r>
                </w:p>
              </w:tc>
              <w:tc>
                <w:tcPr>
                  <w:tcW w:w="2120" w:type="dxa"/>
                  <w:tcBorders>
                    <w:top w:val="single" w:sz="4" w:space="0" w:color="000000"/>
                    <w:left w:val="single" w:sz="4" w:space="0" w:color="000000"/>
                    <w:bottom w:val="single" w:sz="4" w:space="0" w:color="000000"/>
                    <w:right w:val="single" w:sz="8" w:space="0" w:color="000000"/>
                  </w:tcBorders>
                  <w:vAlign w:val="bottom"/>
                </w:tcPr>
                <w:p w14:paraId="2EC6E717" w14:textId="77777777" w:rsidR="00785F8C" w:rsidRPr="001437F8" w:rsidRDefault="00CE41F1" w:rsidP="001B4D42">
                  <w:pPr>
                    <w:spacing w:after="0" w:line="360" w:lineRule="auto"/>
                    <w:ind w:left="0" w:right="53" w:firstLine="0"/>
                    <w:jc w:val="center"/>
                  </w:pPr>
                  <w:r w:rsidRPr="001437F8">
                    <w:rPr>
                      <w:sz w:val="22"/>
                    </w:rPr>
                    <w:t xml:space="preserve">-855400 </w:t>
                  </w:r>
                </w:p>
              </w:tc>
            </w:tr>
            <w:tr w:rsidR="00785F8C" w:rsidRPr="001437F8" w14:paraId="58CE49B9"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44C80450" w14:textId="77777777" w:rsidR="00785F8C" w:rsidRPr="001437F8" w:rsidRDefault="00CE41F1" w:rsidP="001B4D42">
                  <w:pPr>
                    <w:spacing w:after="0" w:line="360" w:lineRule="auto"/>
                    <w:ind w:left="0" w:right="56" w:firstLine="0"/>
                    <w:jc w:val="center"/>
                  </w:pPr>
                  <w:r w:rsidRPr="001437F8">
                    <w:rPr>
                      <w:sz w:val="22"/>
                    </w:rPr>
                    <w:t xml:space="preserve">1 </w:t>
                  </w:r>
                </w:p>
              </w:tc>
              <w:tc>
                <w:tcPr>
                  <w:tcW w:w="1073" w:type="dxa"/>
                  <w:tcBorders>
                    <w:top w:val="single" w:sz="4" w:space="0" w:color="000000"/>
                    <w:left w:val="single" w:sz="4" w:space="0" w:color="000000"/>
                    <w:bottom w:val="single" w:sz="4" w:space="0" w:color="000000"/>
                    <w:right w:val="single" w:sz="4" w:space="0" w:color="000000"/>
                  </w:tcBorders>
                </w:tcPr>
                <w:p w14:paraId="485A50AC"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4BD5A7A2"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5E8CC0D3" w14:textId="77777777" w:rsidR="00785F8C" w:rsidRPr="001437F8" w:rsidRDefault="00CE41F1" w:rsidP="001B4D42">
                  <w:pPr>
                    <w:spacing w:after="0" w:line="360" w:lineRule="auto"/>
                    <w:ind w:left="0" w:right="48" w:firstLine="0"/>
                    <w:jc w:val="center"/>
                  </w:pPr>
                  <w:r w:rsidRPr="001437F8">
                    <w:rPr>
                      <w:sz w:val="22"/>
                    </w:rPr>
                    <w:t xml:space="preserve">173817 </w:t>
                  </w:r>
                </w:p>
              </w:tc>
            </w:tr>
            <w:tr w:rsidR="00785F8C" w:rsidRPr="001437F8" w14:paraId="63902FE5"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7CEF2DB2" w14:textId="77777777" w:rsidR="00785F8C" w:rsidRPr="001437F8" w:rsidRDefault="00CE41F1" w:rsidP="001B4D42">
                  <w:pPr>
                    <w:spacing w:after="0" w:line="360" w:lineRule="auto"/>
                    <w:ind w:left="0" w:right="56" w:firstLine="0"/>
                    <w:jc w:val="center"/>
                  </w:pPr>
                  <w:r w:rsidRPr="001437F8">
                    <w:rPr>
                      <w:sz w:val="22"/>
                    </w:rPr>
                    <w:t xml:space="preserve">2 </w:t>
                  </w:r>
                </w:p>
              </w:tc>
              <w:tc>
                <w:tcPr>
                  <w:tcW w:w="1073" w:type="dxa"/>
                  <w:tcBorders>
                    <w:top w:val="single" w:sz="4" w:space="0" w:color="000000"/>
                    <w:left w:val="single" w:sz="4" w:space="0" w:color="000000"/>
                    <w:bottom w:val="single" w:sz="4" w:space="0" w:color="000000"/>
                    <w:right w:val="single" w:sz="4" w:space="0" w:color="000000"/>
                  </w:tcBorders>
                </w:tcPr>
                <w:p w14:paraId="7EB910A7"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1CC0D4C6"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2CAF7E62" w14:textId="77777777" w:rsidR="00785F8C" w:rsidRPr="001437F8" w:rsidRDefault="00CE41F1" w:rsidP="001B4D42">
                  <w:pPr>
                    <w:spacing w:after="0" w:line="360" w:lineRule="auto"/>
                    <w:ind w:left="0" w:right="48" w:firstLine="0"/>
                    <w:jc w:val="center"/>
                  </w:pPr>
                  <w:r w:rsidRPr="001437F8">
                    <w:rPr>
                      <w:sz w:val="22"/>
                    </w:rPr>
                    <w:t xml:space="preserve">1203035 </w:t>
                  </w:r>
                </w:p>
              </w:tc>
            </w:tr>
            <w:tr w:rsidR="00785F8C" w:rsidRPr="001437F8" w14:paraId="23EE7502"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2D8A4A2C" w14:textId="77777777" w:rsidR="00785F8C" w:rsidRPr="001437F8" w:rsidRDefault="00CE41F1" w:rsidP="001B4D42">
                  <w:pPr>
                    <w:spacing w:after="0" w:line="360" w:lineRule="auto"/>
                    <w:ind w:left="0" w:right="56" w:firstLine="0"/>
                    <w:jc w:val="center"/>
                  </w:pPr>
                  <w:r w:rsidRPr="001437F8">
                    <w:rPr>
                      <w:sz w:val="22"/>
                    </w:rPr>
                    <w:t xml:space="preserve">3 </w:t>
                  </w:r>
                </w:p>
              </w:tc>
              <w:tc>
                <w:tcPr>
                  <w:tcW w:w="1073" w:type="dxa"/>
                  <w:tcBorders>
                    <w:top w:val="single" w:sz="4" w:space="0" w:color="000000"/>
                    <w:left w:val="single" w:sz="4" w:space="0" w:color="000000"/>
                    <w:bottom w:val="single" w:sz="4" w:space="0" w:color="000000"/>
                    <w:right w:val="single" w:sz="4" w:space="0" w:color="000000"/>
                  </w:tcBorders>
                </w:tcPr>
                <w:p w14:paraId="2D4C35A1" w14:textId="77777777" w:rsidR="00785F8C" w:rsidRPr="001437F8" w:rsidRDefault="00CE41F1" w:rsidP="001B4D42">
                  <w:pPr>
                    <w:spacing w:after="0" w:line="360" w:lineRule="auto"/>
                    <w:ind w:left="0" w:right="55" w:firstLine="0"/>
                    <w:jc w:val="center"/>
                  </w:pPr>
                  <w:r w:rsidRPr="001437F8">
                    <w:rPr>
                      <w:sz w:val="22"/>
                    </w:rPr>
                    <w:t xml:space="preserve">500 </w:t>
                  </w:r>
                </w:p>
              </w:tc>
              <w:tc>
                <w:tcPr>
                  <w:tcW w:w="1300" w:type="dxa"/>
                  <w:tcBorders>
                    <w:top w:val="single" w:sz="4" w:space="0" w:color="000000"/>
                    <w:left w:val="single" w:sz="4" w:space="0" w:color="000000"/>
                    <w:bottom w:val="single" w:sz="4" w:space="0" w:color="000000"/>
                    <w:right w:val="single" w:sz="4" w:space="0" w:color="000000"/>
                  </w:tcBorders>
                </w:tcPr>
                <w:p w14:paraId="5FB22B71"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5139729B" w14:textId="77777777" w:rsidR="00785F8C" w:rsidRPr="001437F8" w:rsidRDefault="00CE41F1" w:rsidP="001B4D42">
                  <w:pPr>
                    <w:spacing w:after="0" w:line="360" w:lineRule="auto"/>
                    <w:ind w:left="0" w:right="48" w:firstLine="0"/>
                    <w:jc w:val="center"/>
                  </w:pPr>
                  <w:r w:rsidRPr="001437F8">
                    <w:rPr>
                      <w:sz w:val="22"/>
                    </w:rPr>
                    <w:t xml:space="preserve">2232752 </w:t>
                  </w:r>
                </w:p>
              </w:tc>
            </w:tr>
            <w:tr w:rsidR="00785F8C" w:rsidRPr="001437F8" w14:paraId="28E88357"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0E0B9942" w14:textId="77777777" w:rsidR="00785F8C" w:rsidRPr="001437F8" w:rsidRDefault="00CE41F1" w:rsidP="001B4D42">
                  <w:pPr>
                    <w:spacing w:after="0" w:line="360" w:lineRule="auto"/>
                    <w:ind w:left="0" w:right="56" w:firstLine="0"/>
                    <w:jc w:val="center"/>
                  </w:pPr>
                  <w:r w:rsidRPr="001437F8">
                    <w:rPr>
                      <w:sz w:val="22"/>
                    </w:rPr>
                    <w:t xml:space="preserve">4 </w:t>
                  </w:r>
                </w:p>
              </w:tc>
              <w:tc>
                <w:tcPr>
                  <w:tcW w:w="1073" w:type="dxa"/>
                  <w:tcBorders>
                    <w:top w:val="single" w:sz="4" w:space="0" w:color="000000"/>
                    <w:left w:val="single" w:sz="4" w:space="0" w:color="000000"/>
                    <w:bottom w:val="single" w:sz="4" w:space="0" w:color="000000"/>
                    <w:right w:val="single" w:sz="4" w:space="0" w:color="000000"/>
                  </w:tcBorders>
                </w:tcPr>
                <w:p w14:paraId="6E03300C"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0B57299C"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29E3F2DB" w14:textId="77777777" w:rsidR="00785F8C" w:rsidRPr="001437F8" w:rsidRDefault="00CE41F1" w:rsidP="001B4D42">
                  <w:pPr>
                    <w:spacing w:after="0" w:line="360" w:lineRule="auto"/>
                    <w:ind w:left="0" w:right="48" w:firstLine="0"/>
                    <w:jc w:val="center"/>
                  </w:pPr>
                  <w:r w:rsidRPr="001437F8">
                    <w:rPr>
                      <w:sz w:val="22"/>
                    </w:rPr>
                    <w:t xml:space="preserve">3261969 </w:t>
                  </w:r>
                </w:p>
              </w:tc>
            </w:tr>
            <w:tr w:rsidR="00785F8C" w:rsidRPr="001437F8" w14:paraId="53742FFB"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7B037AE4" w14:textId="77777777" w:rsidR="00785F8C" w:rsidRPr="001437F8" w:rsidRDefault="00CE41F1" w:rsidP="001B4D42">
                  <w:pPr>
                    <w:spacing w:after="0" w:line="360" w:lineRule="auto"/>
                    <w:ind w:left="0" w:right="56" w:firstLine="0"/>
                    <w:jc w:val="center"/>
                  </w:pPr>
                  <w:r w:rsidRPr="001437F8">
                    <w:rPr>
                      <w:sz w:val="22"/>
                    </w:rPr>
                    <w:t xml:space="preserve">5 </w:t>
                  </w:r>
                </w:p>
              </w:tc>
              <w:tc>
                <w:tcPr>
                  <w:tcW w:w="1073" w:type="dxa"/>
                  <w:tcBorders>
                    <w:top w:val="single" w:sz="4" w:space="0" w:color="000000"/>
                    <w:left w:val="single" w:sz="4" w:space="0" w:color="000000"/>
                    <w:bottom w:val="single" w:sz="4" w:space="0" w:color="000000"/>
                    <w:right w:val="single" w:sz="4" w:space="0" w:color="000000"/>
                  </w:tcBorders>
                </w:tcPr>
                <w:p w14:paraId="4F8E784F" w14:textId="77777777" w:rsidR="00785F8C" w:rsidRPr="001437F8" w:rsidRDefault="00CE41F1" w:rsidP="001B4D42">
                  <w:pPr>
                    <w:spacing w:after="0" w:line="360" w:lineRule="auto"/>
                    <w:ind w:left="0" w:right="55" w:firstLine="0"/>
                    <w:jc w:val="center"/>
                  </w:pPr>
                  <w:r w:rsidRPr="001437F8">
                    <w:rPr>
                      <w:sz w:val="22"/>
                    </w:rPr>
                    <w:t xml:space="preserve">-700 </w:t>
                  </w:r>
                </w:p>
              </w:tc>
              <w:tc>
                <w:tcPr>
                  <w:tcW w:w="1300" w:type="dxa"/>
                  <w:tcBorders>
                    <w:top w:val="single" w:sz="4" w:space="0" w:color="000000"/>
                    <w:left w:val="single" w:sz="4" w:space="0" w:color="000000"/>
                    <w:bottom w:val="single" w:sz="4" w:space="0" w:color="000000"/>
                    <w:right w:val="single" w:sz="4" w:space="0" w:color="000000"/>
                  </w:tcBorders>
                </w:tcPr>
                <w:p w14:paraId="27AA55BA"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4CA7910B" w14:textId="77777777" w:rsidR="00785F8C" w:rsidRPr="001437F8" w:rsidRDefault="00CE41F1" w:rsidP="001B4D42">
                  <w:pPr>
                    <w:spacing w:after="0" w:line="360" w:lineRule="auto"/>
                    <w:ind w:left="0" w:right="48" w:firstLine="0"/>
                    <w:jc w:val="center"/>
                  </w:pPr>
                  <w:r w:rsidRPr="001437F8">
                    <w:rPr>
                      <w:sz w:val="22"/>
                    </w:rPr>
                    <w:t xml:space="preserve">4290486 </w:t>
                  </w:r>
                </w:p>
              </w:tc>
            </w:tr>
            <w:tr w:rsidR="00785F8C" w:rsidRPr="001437F8" w14:paraId="21119932" w14:textId="77777777">
              <w:trPr>
                <w:trHeight w:val="312"/>
              </w:trPr>
              <w:tc>
                <w:tcPr>
                  <w:tcW w:w="956" w:type="dxa"/>
                  <w:tcBorders>
                    <w:top w:val="single" w:sz="4" w:space="0" w:color="000000"/>
                    <w:left w:val="single" w:sz="8" w:space="0" w:color="000000"/>
                    <w:bottom w:val="single" w:sz="4" w:space="0" w:color="000000"/>
                    <w:right w:val="single" w:sz="4" w:space="0" w:color="000000"/>
                  </w:tcBorders>
                </w:tcPr>
                <w:p w14:paraId="2B6199FC" w14:textId="77777777" w:rsidR="00785F8C" w:rsidRPr="001437F8" w:rsidRDefault="00CE41F1" w:rsidP="001B4D42">
                  <w:pPr>
                    <w:spacing w:after="0" w:line="360" w:lineRule="auto"/>
                    <w:ind w:left="0" w:right="56" w:firstLine="0"/>
                    <w:jc w:val="center"/>
                  </w:pPr>
                  <w:r w:rsidRPr="001437F8">
                    <w:rPr>
                      <w:sz w:val="22"/>
                    </w:rPr>
                    <w:t xml:space="preserve">6 </w:t>
                  </w:r>
                </w:p>
              </w:tc>
              <w:tc>
                <w:tcPr>
                  <w:tcW w:w="1073" w:type="dxa"/>
                  <w:tcBorders>
                    <w:top w:val="single" w:sz="4" w:space="0" w:color="000000"/>
                    <w:left w:val="single" w:sz="4" w:space="0" w:color="000000"/>
                    <w:bottom w:val="single" w:sz="4" w:space="0" w:color="000000"/>
                    <w:right w:val="single" w:sz="4" w:space="0" w:color="000000"/>
                  </w:tcBorders>
                </w:tcPr>
                <w:p w14:paraId="5A5D1E4E" w14:textId="77777777" w:rsidR="00785F8C" w:rsidRPr="001437F8" w:rsidRDefault="00CE41F1" w:rsidP="001B4D42">
                  <w:pPr>
                    <w:spacing w:after="0" w:line="360" w:lineRule="auto"/>
                    <w:ind w:left="0" w:right="55" w:firstLine="0"/>
                    <w:jc w:val="center"/>
                  </w:pPr>
                  <w:r w:rsidRPr="001437F8">
                    <w:rPr>
                      <w:sz w:val="22"/>
                    </w:rPr>
                    <w:t xml:space="preserve">500 </w:t>
                  </w:r>
                </w:p>
              </w:tc>
              <w:tc>
                <w:tcPr>
                  <w:tcW w:w="1300" w:type="dxa"/>
                  <w:tcBorders>
                    <w:top w:val="single" w:sz="4" w:space="0" w:color="000000"/>
                    <w:left w:val="single" w:sz="4" w:space="0" w:color="000000"/>
                    <w:bottom w:val="single" w:sz="4" w:space="0" w:color="000000"/>
                    <w:right w:val="single" w:sz="4" w:space="0" w:color="000000"/>
                  </w:tcBorders>
                </w:tcPr>
                <w:p w14:paraId="4160744C"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2C5A58E8" w14:textId="77777777" w:rsidR="00785F8C" w:rsidRPr="001437F8" w:rsidRDefault="00CE41F1" w:rsidP="001B4D42">
                  <w:pPr>
                    <w:spacing w:after="0" w:line="360" w:lineRule="auto"/>
                    <w:ind w:left="0" w:right="48" w:firstLine="0"/>
                    <w:jc w:val="center"/>
                  </w:pPr>
                  <w:r w:rsidRPr="001437F8">
                    <w:rPr>
                      <w:sz w:val="22"/>
                    </w:rPr>
                    <w:t xml:space="preserve">5320204 </w:t>
                  </w:r>
                </w:p>
              </w:tc>
            </w:tr>
            <w:tr w:rsidR="00785F8C" w:rsidRPr="001437F8" w14:paraId="65556ADE"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3B2ECFA2" w14:textId="77777777" w:rsidR="00785F8C" w:rsidRPr="001437F8" w:rsidRDefault="00CE41F1" w:rsidP="001B4D42">
                  <w:pPr>
                    <w:spacing w:after="0" w:line="360" w:lineRule="auto"/>
                    <w:ind w:left="0" w:right="56" w:firstLine="0"/>
                    <w:jc w:val="center"/>
                  </w:pPr>
                  <w:r w:rsidRPr="001437F8">
                    <w:rPr>
                      <w:sz w:val="22"/>
                    </w:rPr>
                    <w:t xml:space="preserve">7 </w:t>
                  </w:r>
                </w:p>
              </w:tc>
              <w:tc>
                <w:tcPr>
                  <w:tcW w:w="1073" w:type="dxa"/>
                  <w:tcBorders>
                    <w:top w:val="single" w:sz="4" w:space="0" w:color="000000"/>
                    <w:left w:val="single" w:sz="4" w:space="0" w:color="000000"/>
                    <w:bottom w:val="single" w:sz="4" w:space="0" w:color="000000"/>
                    <w:right w:val="single" w:sz="4" w:space="0" w:color="000000"/>
                  </w:tcBorders>
                </w:tcPr>
                <w:p w14:paraId="0DE043BC"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6F933A84"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7E38D522" w14:textId="77777777" w:rsidR="00785F8C" w:rsidRPr="001437F8" w:rsidRDefault="00CE41F1" w:rsidP="001B4D42">
                  <w:pPr>
                    <w:spacing w:after="0" w:line="360" w:lineRule="auto"/>
                    <w:ind w:left="0" w:right="48" w:firstLine="0"/>
                    <w:jc w:val="center"/>
                  </w:pPr>
                  <w:r w:rsidRPr="001437F8">
                    <w:rPr>
                      <w:sz w:val="22"/>
                    </w:rPr>
                    <w:t xml:space="preserve">6349421 </w:t>
                  </w:r>
                </w:p>
              </w:tc>
            </w:tr>
            <w:tr w:rsidR="00785F8C" w:rsidRPr="001437F8" w14:paraId="379B632C"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18F1A7AF" w14:textId="77777777" w:rsidR="00785F8C" w:rsidRPr="001437F8" w:rsidRDefault="00CE41F1" w:rsidP="001B4D42">
                  <w:pPr>
                    <w:spacing w:after="0" w:line="360" w:lineRule="auto"/>
                    <w:ind w:left="0" w:right="56" w:firstLine="0"/>
                    <w:jc w:val="center"/>
                  </w:pPr>
                  <w:r w:rsidRPr="001437F8">
                    <w:rPr>
                      <w:sz w:val="22"/>
                    </w:rPr>
                    <w:t xml:space="preserve">8 </w:t>
                  </w:r>
                </w:p>
              </w:tc>
              <w:tc>
                <w:tcPr>
                  <w:tcW w:w="1073" w:type="dxa"/>
                  <w:tcBorders>
                    <w:top w:val="single" w:sz="4" w:space="0" w:color="000000"/>
                    <w:left w:val="single" w:sz="4" w:space="0" w:color="000000"/>
                    <w:bottom w:val="single" w:sz="4" w:space="0" w:color="000000"/>
                    <w:right w:val="single" w:sz="4" w:space="0" w:color="000000"/>
                  </w:tcBorders>
                </w:tcPr>
                <w:p w14:paraId="09BAA0AC"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57B28D85"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77EC1981" w14:textId="77777777" w:rsidR="00785F8C" w:rsidRPr="001437F8" w:rsidRDefault="00CE41F1" w:rsidP="001B4D42">
                  <w:pPr>
                    <w:spacing w:after="0" w:line="360" w:lineRule="auto"/>
                    <w:ind w:left="0" w:right="48" w:firstLine="0"/>
                    <w:jc w:val="center"/>
                  </w:pPr>
                  <w:r w:rsidRPr="001437F8">
                    <w:rPr>
                      <w:sz w:val="22"/>
                    </w:rPr>
                    <w:t xml:space="preserve">7378638 </w:t>
                  </w:r>
                </w:p>
              </w:tc>
            </w:tr>
            <w:tr w:rsidR="00785F8C" w:rsidRPr="001437F8" w14:paraId="64906EB8"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5F386BD2" w14:textId="77777777" w:rsidR="00785F8C" w:rsidRPr="001437F8" w:rsidRDefault="00CE41F1" w:rsidP="001B4D42">
                  <w:pPr>
                    <w:spacing w:after="0" w:line="360" w:lineRule="auto"/>
                    <w:ind w:left="0" w:right="56" w:firstLine="0"/>
                    <w:jc w:val="center"/>
                  </w:pPr>
                  <w:r w:rsidRPr="001437F8">
                    <w:rPr>
                      <w:sz w:val="22"/>
                    </w:rPr>
                    <w:t xml:space="preserve">9 </w:t>
                  </w:r>
                </w:p>
              </w:tc>
              <w:tc>
                <w:tcPr>
                  <w:tcW w:w="1073" w:type="dxa"/>
                  <w:tcBorders>
                    <w:top w:val="single" w:sz="4" w:space="0" w:color="000000"/>
                    <w:left w:val="single" w:sz="4" w:space="0" w:color="000000"/>
                    <w:bottom w:val="single" w:sz="4" w:space="0" w:color="000000"/>
                    <w:right w:val="single" w:sz="4" w:space="0" w:color="000000"/>
                  </w:tcBorders>
                </w:tcPr>
                <w:p w14:paraId="128D3327" w14:textId="77777777" w:rsidR="00785F8C" w:rsidRPr="001437F8" w:rsidRDefault="00CE41F1" w:rsidP="001B4D42">
                  <w:pPr>
                    <w:spacing w:after="0" w:line="360" w:lineRule="auto"/>
                    <w:ind w:left="0" w:right="55" w:firstLine="0"/>
                    <w:jc w:val="center"/>
                  </w:pPr>
                  <w:r w:rsidRPr="001437F8">
                    <w:rPr>
                      <w:sz w:val="22"/>
                    </w:rPr>
                    <w:t xml:space="preserve">500 </w:t>
                  </w:r>
                </w:p>
              </w:tc>
              <w:tc>
                <w:tcPr>
                  <w:tcW w:w="1300" w:type="dxa"/>
                  <w:tcBorders>
                    <w:top w:val="single" w:sz="4" w:space="0" w:color="000000"/>
                    <w:left w:val="single" w:sz="4" w:space="0" w:color="000000"/>
                    <w:bottom w:val="single" w:sz="4" w:space="0" w:color="000000"/>
                    <w:right w:val="single" w:sz="4" w:space="0" w:color="000000"/>
                  </w:tcBorders>
                </w:tcPr>
                <w:p w14:paraId="4DF02D2B"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1201A7D6" w14:textId="77777777" w:rsidR="00785F8C" w:rsidRPr="001437F8" w:rsidRDefault="00CE41F1" w:rsidP="001B4D42">
                  <w:pPr>
                    <w:spacing w:after="0" w:line="360" w:lineRule="auto"/>
                    <w:ind w:left="0" w:right="48" w:firstLine="0"/>
                    <w:jc w:val="center"/>
                  </w:pPr>
                  <w:r w:rsidRPr="001437F8">
                    <w:rPr>
                      <w:sz w:val="22"/>
                    </w:rPr>
                    <w:t xml:space="preserve">8408356 </w:t>
                  </w:r>
                </w:p>
              </w:tc>
            </w:tr>
            <w:tr w:rsidR="00785F8C" w:rsidRPr="001437F8" w14:paraId="5F8FBEB8"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13F4689B" w14:textId="77777777" w:rsidR="00785F8C" w:rsidRPr="001437F8" w:rsidRDefault="00CE41F1" w:rsidP="001B4D42">
                  <w:pPr>
                    <w:spacing w:after="0" w:line="360" w:lineRule="auto"/>
                    <w:ind w:left="0" w:right="56" w:firstLine="0"/>
                    <w:jc w:val="center"/>
                  </w:pPr>
                  <w:r w:rsidRPr="001437F8">
                    <w:rPr>
                      <w:sz w:val="22"/>
                    </w:rPr>
                    <w:t xml:space="preserve">10 </w:t>
                  </w:r>
                </w:p>
              </w:tc>
              <w:tc>
                <w:tcPr>
                  <w:tcW w:w="1073" w:type="dxa"/>
                  <w:tcBorders>
                    <w:top w:val="single" w:sz="4" w:space="0" w:color="000000"/>
                    <w:left w:val="single" w:sz="4" w:space="0" w:color="000000"/>
                    <w:bottom w:val="single" w:sz="4" w:space="0" w:color="000000"/>
                    <w:right w:val="single" w:sz="4" w:space="0" w:color="000000"/>
                  </w:tcBorders>
                </w:tcPr>
                <w:p w14:paraId="225DBB08" w14:textId="77777777" w:rsidR="00785F8C" w:rsidRPr="001437F8" w:rsidRDefault="00CE41F1" w:rsidP="001B4D42">
                  <w:pPr>
                    <w:spacing w:after="0" w:line="360" w:lineRule="auto"/>
                    <w:ind w:left="0" w:right="55" w:firstLine="0"/>
                    <w:jc w:val="center"/>
                  </w:pPr>
                  <w:r w:rsidRPr="001437F8">
                    <w:rPr>
                      <w:sz w:val="22"/>
                    </w:rPr>
                    <w:t xml:space="preserve">-700 </w:t>
                  </w:r>
                </w:p>
              </w:tc>
              <w:tc>
                <w:tcPr>
                  <w:tcW w:w="1300" w:type="dxa"/>
                  <w:tcBorders>
                    <w:top w:val="single" w:sz="4" w:space="0" w:color="000000"/>
                    <w:left w:val="single" w:sz="4" w:space="0" w:color="000000"/>
                    <w:bottom w:val="single" w:sz="4" w:space="0" w:color="000000"/>
                    <w:right w:val="single" w:sz="4" w:space="0" w:color="000000"/>
                  </w:tcBorders>
                </w:tcPr>
                <w:p w14:paraId="00DCE8A5"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35D5A10A" w14:textId="77777777" w:rsidR="00785F8C" w:rsidRPr="001437F8" w:rsidRDefault="00CE41F1" w:rsidP="001B4D42">
                  <w:pPr>
                    <w:spacing w:after="0" w:line="360" w:lineRule="auto"/>
                    <w:ind w:left="0" w:right="48" w:firstLine="0"/>
                    <w:jc w:val="center"/>
                  </w:pPr>
                  <w:r w:rsidRPr="001437F8">
                    <w:rPr>
                      <w:sz w:val="22"/>
                    </w:rPr>
                    <w:t xml:space="preserve">9436873 </w:t>
                  </w:r>
                </w:p>
              </w:tc>
            </w:tr>
            <w:tr w:rsidR="00785F8C" w:rsidRPr="001437F8" w14:paraId="45C43D24"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28948617" w14:textId="77777777" w:rsidR="00785F8C" w:rsidRPr="001437F8" w:rsidRDefault="00CE41F1" w:rsidP="001B4D42">
                  <w:pPr>
                    <w:spacing w:after="0" w:line="360" w:lineRule="auto"/>
                    <w:ind w:left="0" w:right="56" w:firstLine="0"/>
                    <w:jc w:val="center"/>
                  </w:pPr>
                  <w:r w:rsidRPr="001437F8">
                    <w:rPr>
                      <w:sz w:val="22"/>
                    </w:rPr>
                    <w:t xml:space="preserve">11 </w:t>
                  </w:r>
                </w:p>
              </w:tc>
              <w:tc>
                <w:tcPr>
                  <w:tcW w:w="1073" w:type="dxa"/>
                  <w:tcBorders>
                    <w:top w:val="single" w:sz="4" w:space="0" w:color="000000"/>
                    <w:left w:val="single" w:sz="4" w:space="0" w:color="000000"/>
                    <w:bottom w:val="single" w:sz="4" w:space="0" w:color="000000"/>
                    <w:right w:val="single" w:sz="4" w:space="0" w:color="000000"/>
                  </w:tcBorders>
                </w:tcPr>
                <w:p w14:paraId="64E8F3C0"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57DBECF5"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2B1E5589" w14:textId="77777777" w:rsidR="00785F8C" w:rsidRPr="001437F8" w:rsidRDefault="00CE41F1" w:rsidP="001B4D42">
                  <w:pPr>
                    <w:spacing w:after="0" w:line="360" w:lineRule="auto"/>
                    <w:ind w:left="0" w:right="48" w:firstLine="0"/>
                    <w:jc w:val="center"/>
                  </w:pPr>
                  <w:r w:rsidRPr="001437F8">
                    <w:rPr>
                      <w:sz w:val="22"/>
                    </w:rPr>
                    <w:t xml:space="preserve">10466090 </w:t>
                  </w:r>
                </w:p>
              </w:tc>
            </w:tr>
            <w:tr w:rsidR="00785F8C" w:rsidRPr="001437F8" w14:paraId="51D71B41" w14:textId="77777777">
              <w:trPr>
                <w:trHeight w:val="312"/>
              </w:trPr>
              <w:tc>
                <w:tcPr>
                  <w:tcW w:w="956" w:type="dxa"/>
                  <w:tcBorders>
                    <w:top w:val="single" w:sz="4" w:space="0" w:color="000000"/>
                    <w:left w:val="single" w:sz="8" w:space="0" w:color="000000"/>
                    <w:bottom w:val="single" w:sz="4" w:space="0" w:color="000000"/>
                    <w:right w:val="single" w:sz="4" w:space="0" w:color="000000"/>
                  </w:tcBorders>
                </w:tcPr>
                <w:p w14:paraId="146A55CA" w14:textId="77777777" w:rsidR="00785F8C" w:rsidRPr="001437F8" w:rsidRDefault="00CE41F1" w:rsidP="001B4D42">
                  <w:pPr>
                    <w:spacing w:after="0" w:line="360" w:lineRule="auto"/>
                    <w:ind w:left="0" w:right="56" w:firstLine="0"/>
                    <w:jc w:val="center"/>
                  </w:pPr>
                  <w:r w:rsidRPr="001437F8">
                    <w:rPr>
                      <w:sz w:val="22"/>
                    </w:rPr>
                    <w:t xml:space="preserve">12 </w:t>
                  </w:r>
                </w:p>
              </w:tc>
              <w:tc>
                <w:tcPr>
                  <w:tcW w:w="1073" w:type="dxa"/>
                  <w:tcBorders>
                    <w:top w:val="single" w:sz="4" w:space="0" w:color="000000"/>
                    <w:left w:val="single" w:sz="4" w:space="0" w:color="000000"/>
                    <w:bottom w:val="single" w:sz="4" w:space="0" w:color="000000"/>
                    <w:right w:val="single" w:sz="4" w:space="0" w:color="000000"/>
                  </w:tcBorders>
                </w:tcPr>
                <w:p w14:paraId="4E69D357" w14:textId="77777777" w:rsidR="00785F8C" w:rsidRPr="001437F8" w:rsidRDefault="00CE41F1" w:rsidP="001B4D42">
                  <w:pPr>
                    <w:spacing w:after="0" w:line="360" w:lineRule="auto"/>
                    <w:ind w:left="0" w:right="55" w:firstLine="0"/>
                    <w:jc w:val="center"/>
                  </w:pPr>
                  <w:r w:rsidRPr="001437F8">
                    <w:rPr>
                      <w:sz w:val="22"/>
                    </w:rPr>
                    <w:t xml:space="preserve">500 </w:t>
                  </w:r>
                </w:p>
              </w:tc>
              <w:tc>
                <w:tcPr>
                  <w:tcW w:w="1300" w:type="dxa"/>
                  <w:tcBorders>
                    <w:top w:val="single" w:sz="4" w:space="0" w:color="000000"/>
                    <w:left w:val="single" w:sz="4" w:space="0" w:color="000000"/>
                    <w:bottom w:val="single" w:sz="4" w:space="0" w:color="000000"/>
                    <w:right w:val="single" w:sz="4" w:space="0" w:color="000000"/>
                  </w:tcBorders>
                </w:tcPr>
                <w:p w14:paraId="4CDD89D8"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69FE0A1E" w14:textId="77777777" w:rsidR="00785F8C" w:rsidRPr="001437F8" w:rsidRDefault="00CE41F1" w:rsidP="001B4D42">
                  <w:pPr>
                    <w:spacing w:after="0" w:line="360" w:lineRule="auto"/>
                    <w:ind w:left="0" w:right="48" w:firstLine="0"/>
                    <w:jc w:val="center"/>
                  </w:pPr>
                  <w:r w:rsidRPr="001437F8">
                    <w:rPr>
                      <w:sz w:val="22"/>
                    </w:rPr>
                    <w:t xml:space="preserve">11495807 </w:t>
                  </w:r>
                </w:p>
              </w:tc>
            </w:tr>
            <w:tr w:rsidR="00785F8C" w:rsidRPr="001437F8" w14:paraId="28584F60"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443D7E34" w14:textId="77777777" w:rsidR="00785F8C" w:rsidRPr="001437F8" w:rsidRDefault="00CE41F1" w:rsidP="001B4D42">
                  <w:pPr>
                    <w:spacing w:after="0" w:line="360" w:lineRule="auto"/>
                    <w:ind w:left="0" w:right="56" w:firstLine="0"/>
                    <w:jc w:val="center"/>
                  </w:pPr>
                  <w:r w:rsidRPr="001437F8">
                    <w:rPr>
                      <w:sz w:val="22"/>
                    </w:rPr>
                    <w:t xml:space="preserve">13 </w:t>
                  </w:r>
                </w:p>
              </w:tc>
              <w:tc>
                <w:tcPr>
                  <w:tcW w:w="1073" w:type="dxa"/>
                  <w:tcBorders>
                    <w:top w:val="single" w:sz="4" w:space="0" w:color="000000"/>
                    <w:left w:val="single" w:sz="4" w:space="0" w:color="000000"/>
                    <w:bottom w:val="single" w:sz="4" w:space="0" w:color="000000"/>
                    <w:right w:val="single" w:sz="4" w:space="0" w:color="000000"/>
                  </w:tcBorders>
                </w:tcPr>
                <w:p w14:paraId="061F78D2"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006AC14C"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1A862C25" w14:textId="77777777" w:rsidR="00785F8C" w:rsidRPr="001437F8" w:rsidRDefault="00CE41F1" w:rsidP="001B4D42">
                  <w:pPr>
                    <w:spacing w:after="0" w:line="360" w:lineRule="auto"/>
                    <w:ind w:left="0" w:right="48" w:firstLine="0"/>
                    <w:jc w:val="center"/>
                  </w:pPr>
                  <w:r w:rsidRPr="001437F8">
                    <w:rPr>
                      <w:sz w:val="22"/>
                    </w:rPr>
                    <w:t xml:space="preserve">12525025 </w:t>
                  </w:r>
                </w:p>
              </w:tc>
            </w:tr>
            <w:tr w:rsidR="00785F8C" w:rsidRPr="001437F8" w14:paraId="30645C38"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5EE9E33D" w14:textId="77777777" w:rsidR="00785F8C" w:rsidRPr="001437F8" w:rsidRDefault="00CE41F1" w:rsidP="001B4D42">
                  <w:pPr>
                    <w:spacing w:after="0" w:line="360" w:lineRule="auto"/>
                    <w:ind w:left="0" w:right="56" w:firstLine="0"/>
                    <w:jc w:val="center"/>
                  </w:pPr>
                  <w:r w:rsidRPr="001437F8">
                    <w:rPr>
                      <w:sz w:val="22"/>
                    </w:rPr>
                    <w:t xml:space="preserve">14 </w:t>
                  </w:r>
                </w:p>
              </w:tc>
              <w:tc>
                <w:tcPr>
                  <w:tcW w:w="1073" w:type="dxa"/>
                  <w:tcBorders>
                    <w:top w:val="single" w:sz="4" w:space="0" w:color="000000"/>
                    <w:left w:val="single" w:sz="4" w:space="0" w:color="000000"/>
                    <w:bottom w:val="single" w:sz="4" w:space="0" w:color="000000"/>
                    <w:right w:val="single" w:sz="4" w:space="0" w:color="000000"/>
                  </w:tcBorders>
                </w:tcPr>
                <w:p w14:paraId="4DBF76AF"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4538FFB9"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36B7487B" w14:textId="77777777" w:rsidR="00785F8C" w:rsidRPr="001437F8" w:rsidRDefault="00CE41F1" w:rsidP="001B4D42">
                  <w:pPr>
                    <w:spacing w:after="0" w:line="360" w:lineRule="auto"/>
                    <w:ind w:left="0" w:right="48" w:firstLine="0"/>
                    <w:jc w:val="center"/>
                  </w:pPr>
                  <w:r w:rsidRPr="001437F8">
                    <w:rPr>
                      <w:sz w:val="22"/>
                    </w:rPr>
                    <w:t xml:space="preserve">13554242 </w:t>
                  </w:r>
                </w:p>
              </w:tc>
            </w:tr>
            <w:tr w:rsidR="00785F8C" w:rsidRPr="001437F8" w14:paraId="49CDB56A"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15329967" w14:textId="77777777" w:rsidR="00785F8C" w:rsidRPr="001437F8" w:rsidRDefault="00CE41F1" w:rsidP="001B4D42">
                  <w:pPr>
                    <w:spacing w:after="0" w:line="360" w:lineRule="auto"/>
                    <w:ind w:left="0" w:right="56" w:firstLine="0"/>
                    <w:jc w:val="center"/>
                  </w:pPr>
                  <w:r w:rsidRPr="001437F8">
                    <w:rPr>
                      <w:sz w:val="22"/>
                    </w:rPr>
                    <w:t xml:space="preserve">15 </w:t>
                  </w:r>
                </w:p>
              </w:tc>
              <w:tc>
                <w:tcPr>
                  <w:tcW w:w="1073" w:type="dxa"/>
                  <w:tcBorders>
                    <w:top w:val="single" w:sz="4" w:space="0" w:color="000000"/>
                    <w:left w:val="single" w:sz="4" w:space="0" w:color="000000"/>
                    <w:bottom w:val="single" w:sz="4" w:space="0" w:color="000000"/>
                    <w:right w:val="single" w:sz="4" w:space="0" w:color="000000"/>
                  </w:tcBorders>
                </w:tcPr>
                <w:p w14:paraId="5133BBB7" w14:textId="77777777" w:rsidR="00785F8C" w:rsidRPr="001437F8" w:rsidRDefault="00CE41F1" w:rsidP="001B4D42">
                  <w:pPr>
                    <w:spacing w:after="0" w:line="360" w:lineRule="auto"/>
                    <w:ind w:left="0" w:right="55" w:firstLine="0"/>
                    <w:jc w:val="center"/>
                  </w:pPr>
                  <w:r w:rsidRPr="001437F8">
                    <w:rPr>
                      <w:sz w:val="22"/>
                    </w:rPr>
                    <w:t xml:space="preserve">-200 </w:t>
                  </w:r>
                </w:p>
              </w:tc>
              <w:tc>
                <w:tcPr>
                  <w:tcW w:w="1300" w:type="dxa"/>
                  <w:tcBorders>
                    <w:top w:val="single" w:sz="4" w:space="0" w:color="000000"/>
                    <w:left w:val="single" w:sz="4" w:space="0" w:color="000000"/>
                    <w:bottom w:val="single" w:sz="4" w:space="0" w:color="000000"/>
                    <w:right w:val="single" w:sz="4" w:space="0" w:color="000000"/>
                  </w:tcBorders>
                </w:tcPr>
                <w:p w14:paraId="48B53744"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6B161919" w14:textId="77777777" w:rsidR="00785F8C" w:rsidRPr="001437F8" w:rsidRDefault="00CE41F1" w:rsidP="001B4D42">
                  <w:pPr>
                    <w:spacing w:after="0" w:line="360" w:lineRule="auto"/>
                    <w:ind w:left="0" w:right="48" w:firstLine="0"/>
                    <w:jc w:val="center"/>
                  </w:pPr>
                  <w:r w:rsidRPr="001437F8">
                    <w:rPr>
                      <w:sz w:val="22"/>
                    </w:rPr>
                    <w:t xml:space="preserve">14583259 </w:t>
                  </w:r>
                </w:p>
              </w:tc>
            </w:tr>
            <w:tr w:rsidR="00785F8C" w:rsidRPr="001437F8" w14:paraId="0A071649"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73B57B8C" w14:textId="77777777" w:rsidR="00785F8C" w:rsidRPr="001437F8" w:rsidRDefault="00CE41F1" w:rsidP="001B4D42">
                  <w:pPr>
                    <w:spacing w:after="0" w:line="360" w:lineRule="auto"/>
                    <w:ind w:left="0" w:right="56" w:firstLine="0"/>
                    <w:jc w:val="center"/>
                  </w:pPr>
                  <w:r w:rsidRPr="001437F8">
                    <w:rPr>
                      <w:sz w:val="22"/>
                    </w:rPr>
                    <w:t xml:space="preserve">16 </w:t>
                  </w:r>
                </w:p>
              </w:tc>
              <w:tc>
                <w:tcPr>
                  <w:tcW w:w="1073" w:type="dxa"/>
                  <w:tcBorders>
                    <w:top w:val="single" w:sz="4" w:space="0" w:color="000000"/>
                    <w:left w:val="single" w:sz="4" w:space="0" w:color="000000"/>
                    <w:bottom w:val="single" w:sz="4" w:space="0" w:color="000000"/>
                    <w:right w:val="single" w:sz="4" w:space="0" w:color="000000"/>
                  </w:tcBorders>
                </w:tcPr>
                <w:p w14:paraId="1451941C"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18ABBF88"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0FDF7137" w14:textId="77777777" w:rsidR="00785F8C" w:rsidRPr="001437F8" w:rsidRDefault="00CE41F1" w:rsidP="001B4D42">
                  <w:pPr>
                    <w:spacing w:after="0" w:line="360" w:lineRule="auto"/>
                    <w:ind w:left="0" w:right="48" w:firstLine="0"/>
                    <w:jc w:val="center"/>
                  </w:pPr>
                  <w:r w:rsidRPr="001437F8">
                    <w:rPr>
                      <w:sz w:val="22"/>
                    </w:rPr>
                    <w:t xml:space="preserve">15612476 </w:t>
                  </w:r>
                </w:p>
              </w:tc>
            </w:tr>
            <w:tr w:rsidR="00785F8C" w:rsidRPr="001437F8" w14:paraId="7D74C815" w14:textId="77777777">
              <w:trPr>
                <w:trHeight w:val="312"/>
              </w:trPr>
              <w:tc>
                <w:tcPr>
                  <w:tcW w:w="956" w:type="dxa"/>
                  <w:tcBorders>
                    <w:top w:val="single" w:sz="4" w:space="0" w:color="000000"/>
                    <w:left w:val="single" w:sz="8" w:space="0" w:color="000000"/>
                    <w:bottom w:val="single" w:sz="4" w:space="0" w:color="000000"/>
                    <w:right w:val="single" w:sz="4" w:space="0" w:color="000000"/>
                  </w:tcBorders>
                </w:tcPr>
                <w:p w14:paraId="045D7693" w14:textId="77777777" w:rsidR="00785F8C" w:rsidRPr="001437F8" w:rsidRDefault="00CE41F1" w:rsidP="001B4D42">
                  <w:pPr>
                    <w:spacing w:after="0" w:line="360" w:lineRule="auto"/>
                    <w:ind w:left="0" w:right="56" w:firstLine="0"/>
                    <w:jc w:val="center"/>
                  </w:pPr>
                  <w:r w:rsidRPr="001437F8">
                    <w:rPr>
                      <w:sz w:val="22"/>
                    </w:rPr>
                    <w:t xml:space="preserve">18 </w:t>
                  </w:r>
                </w:p>
              </w:tc>
              <w:tc>
                <w:tcPr>
                  <w:tcW w:w="1073" w:type="dxa"/>
                  <w:tcBorders>
                    <w:top w:val="single" w:sz="4" w:space="0" w:color="000000"/>
                    <w:left w:val="single" w:sz="4" w:space="0" w:color="000000"/>
                    <w:bottom w:val="single" w:sz="4" w:space="0" w:color="000000"/>
                    <w:right w:val="single" w:sz="4" w:space="0" w:color="000000"/>
                  </w:tcBorders>
                </w:tcPr>
                <w:p w14:paraId="109A95F6" w14:textId="77777777" w:rsidR="00785F8C" w:rsidRPr="001437F8" w:rsidRDefault="00CE41F1" w:rsidP="001B4D42">
                  <w:pPr>
                    <w:spacing w:after="0" w:line="360" w:lineRule="auto"/>
                    <w:ind w:left="0" w:right="55" w:firstLine="0"/>
                    <w:jc w:val="center"/>
                  </w:pPr>
                  <w:r w:rsidRPr="001437F8">
                    <w:rPr>
                      <w:sz w:val="22"/>
                    </w:rPr>
                    <w:t xml:space="preserve">500 </w:t>
                  </w:r>
                </w:p>
              </w:tc>
              <w:tc>
                <w:tcPr>
                  <w:tcW w:w="1300" w:type="dxa"/>
                  <w:tcBorders>
                    <w:top w:val="single" w:sz="4" w:space="0" w:color="000000"/>
                    <w:left w:val="single" w:sz="4" w:space="0" w:color="000000"/>
                    <w:bottom w:val="single" w:sz="4" w:space="0" w:color="000000"/>
                    <w:right w:val="single" w:sz="4" w:space="0" w:color="000000"/>
                  </w:tcBorders>
                </w:tcPr>
                <w:p w14:paraId="1577A675"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2A3990CD" w14:textId="77777777" w:rsidR="00785F8C" w:rsidRPr="001437F8" w:rsidRDefault="00CE41F1" w:rsidP="001B4D42">
                  <w:pPr>
                    <w:spacing w:after="0" w:line="360" w:lineRule="auto"/>
                    <w:ind w:left="0" w:right="48" w:firstLine="0"/>
                    <w:jc w:val="center"/>
                  </w:pPr>
                  <w:r w:rsidRPr="001437F8">
                    <w:rPr>
                      <w:sz w:val="22"/>
                    </w:rPr>
                    <w:t xml:space="preserve">17671411 </w:t>
                  </w:r>
                </w:p>
              </w:tc>
            </w:tr>
            <w:tr w:rsidR="00785F8C" w:rsidRPr="001437F8" w14:paraId="7F54BFCF"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042CD601" w14:textId="77777777" w:rsidR="00785F8C" w:rsidRPr="001437F8" w:rsidRDefault="00CE41F1" w:rsidP="001B4D42">
                  <w:pPr>
                    <w:spacing w:after="0" w:line="360" w:lineRule="auto"/>
                    <w:ind w:left="0" w:right="56" w:firstLine="0"/>
                    <w:jc w:val="center"/>
                  </w:pPr>
                  <w:r w:rsidRPr="001437F8">
                    <w:rPr>
                      <w:sz w:val="22"/>
                    </w:rPr>
                    <w:t xml:space="preserve">19 </w:t>
                  </w:r>
                </w:p>
              </w:tc>
              <w:tc>
                <w:tcPr>
                  <w:tcW w:w="1073" w:type="dxa"/>
                  <w:tcBorders>
                    <w:top w:val="single" w:sz="4" w:space="0" w:color="000000"/>
                    <w:left w:val="single" w:sz="4" w:space="0" w:color="000000"/>
                    <w:bottom w:val="single" w:sz="4" w:space="0" w:color="000000"/>
                    <w:right w:val="single" w:sz="4" w:space="0" w:color="000000"/>
                  </w:tcBorders>
                </w:tcPr>
                <w:p w14:paraId="471A87F4"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5FDE8031"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75E8CEDC" w14:textId="77777777" w:rsidR="00785F8C" w:rsidRPr="001437F8" w:rsidRDefault="00CE41F1" w:rsidP="001B4D42">
                  <w:pPr>
                    <w:spacing w:after="0" w:line="360" w:lineRule="auto"/>
                    <w:ind w:left="0" w:right="48" w:firstLine="0"/>
                    <w:jc w:val="center"/>
                  </w:pPr>
                  <w:r w:rsidRPr="001437F8">
                    <w:rPr>
                      <w:sz w:val="22"/>
                    </w:rPr>
                    <w:t xml:space="preserve">18700628 </w:t>
                  </w:r>
                </w:p>
              </w:tc>
            </w:tr>
            <w:tr w:rsidR="00785F8C" w:rsidRPr="001437F8" w14:paraId="2D451799"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714F6BFF" w14:textId="77777777" w:rsidR="00785F8C" w:rsidRPr="001437F8" w:rsidRDefault="00CE41F1" w:rsidP="001B4D42">
                  <w:pPr>
                    <w:spacing w:after="0" w:line="360" w:lineRule="auto"/>
                    <w:ind w:left="0" w:right="56" w:firstLine="0"/>
                    <w:jc w:val="center"/>
                  </w:pPr>
                  <w:r w:rsidRPr="001437F8">
                    <w:rPr>
                      <w:sz w:val="22"/>
                    </w:rPr>
                    <w:t xml:space="preserve">20 </w:t>
                  </w:r>
                </w:p>
              </w:tc>
              <w:tc>
                <w:tcPr>
                  <w:tcW w:w="1073" w:type="dxa"/>
                  <w:tcBorders>
                    <w:top w:val="single" w:sz="4" w:space="0" w:color="000000"/>
                    <w:left w:val="single" w:sz="4" w:space="0" w:color="000000"/>
                    <w:bottom w:val="single" w:sz="4" w:space="0" w:color="000000"/>
                    <w:right w:val="single" w:sz="4" w:space="0" w:color="000000"/>
                  </w:tcBorders>
                </w:tcPr>
                <w:p w14:paraId="0EEF02F6" w14:textId="77777777" w:rsidR="00785F8C" w:rsidRPr="001437F8" w:rsidRDefault="00CE41F1" w:rsidP="001B4D42">
                  <w:pPr>
                    <w:spacing w:after="0" w:line="360" w:lineRule="auto"/>
                    <w:ind w:left="0" w:right="55" w:firstLine="0"/>
                    <w:jc w:val="center"/>
                  </w:pPr>
                  <w:r w:rsidRPr="001437F8">
                    <w:rPr>
                      <w:sz w:val="22"/>
                    </w:rPr>
                    <w:t xml:space="preserve">-700 </w:t>
                  </w:r>
                </w:p>
              </w:tc>
              <w:tc>
                <w:tcPr>
                  <w:tcW w:w="1300" w:type="dxa"/>
                  <w:tcBorders>
                    <w:top w:val="single" w:sz="4" w:space="0" w:color="000000"/>
                    <w:left w:val="single" w:sz="4" w:space="0" w:color="000000"/>
                    <w:bottom w:val="single" w:sz="4" w:space="0" w:color="000000"/>
                    <w:right w:val="single" w:sz="4" w:space="0" w:color="000000"/>
                  </w:tcBorders>
                </w:tcPr>
                <w:p w14:paraId="02514B72"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03C8111C" w14:textId="77777777" w:rsidR="00785F8C" w:rsidRPr="001437F8" w:rsidRDefault="00CE41F1" w:rsidP="001B4D42">
                  <w:pPr>
                    <w:spacing w:after="0" w:line="360" w:lineRule="auto"/>
                    <w:ind w:left="0" w:right="48" w:firstLine="0"/>
                    <w:jc w:val="center"/>
                  </w:pPr>
                  <w:r w:rsidRPr="001437F8">
                    <w:rPr>
                      <w:sz w:val="22"/>
                    </w:rPr>
                    <w:t xml:space="preserve">19729146 </w:t>
                  </w:r>
                </w:p>
              </w:tc>
            </w:tr>
            <w:tr w:rsidR="00785F8C" w:rsidRPr="001437F8" w14:paraId="16CC4AD8"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4EA70A6F" w14:textId="77777777" w:rsidR="00785F8C" w:rsidRPr="001437F8" w:rsidRDefault="00CE41F1" w:rsidP="001B4D42">
                  <w:pPr>
                    <w:spacing w:after="0" w:line="360" w:lineRule="auto"/>
                    <w:ind w:left="0" w:right="56" w:firstLine="0"/>
                    <w:jc w:val="center"/>
                  </w:pPr>
                  <w:r w:rsidRPr="001437F8">
                    <w:rPr>
                      <w:sz w:val="22"/>
                    </w:rPr>
                    <w:t xml:space="preserve">21 </w:t>
                  </w:r>
                </w:p>
              </w:tc>
              <w:tc>
                <w:tcPr>
                  <w:tcW w:w="1073" w:type="dxa"/>
                  <w:tcBorders>
                    <w:top w:val="single" w:sz="4" w:space="0" w:color="000000"/>
                    <w:left w:val="single" w:sz="4" w:space="0" w:color="000000"/>
                    <w:bottom w:val="single" w:sz="4" w:space="0" w:color="000000"/>
                    <w:right w:val="single" w:sz="4" w:space="0" w:color="000000"/>
                  </w:tcBorders>
                </w:tcPr>
                <w:p w14:paraId="79482850" w14:textId="77777777" w:rsidR="00785F8C" w:rsidRPr="001437F8" w:rsidRDefault="00CE41F1" w:rsidP="001B4D42">
                  <w:pPr>
                    <w:spacing w:after="0" w:line="360" w:lineRule="auto"/>
                    <w:ind w:left="0" w:right="55" w:firstLine="0"/>
                    <w:jc w:val="center"/>
                  </w:pPr>
                  <w:r w:rsidRPr="001437F8">
                    <w:rPr>
                      <w:sz w:val="22"/>
                    </w:rPr>
                    <w:t xml:space="preserve">500 </w:t>
                  </w:r>
                </w:p>
              </w:tc>
              <w:tc>
                <w:tcPr>
                  <w:tcW w:w="1300" w:type="dxa"/>
                  <w:tcBorders>
                    <w:top w:val="single" w:sz="4" w:space="0" w:color="000000"/>
                    <w:left w:val="single" w:sz="4" w:space="0" w:color="000000"/>
                    <w:bottom w:val="single" w:sz="4" w:space="0" w:color="000000"/>
                    <w:right w:val="single" w:sz="4" w:space="0" w:color="000000"/>
                  </w:tcBorders>
                </w:tcPr>
                <w:p w14:paraId="603F8171"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7F55B9F8" w14:textId="77777777" w:rsidR="00785F8C" w:rsidRPr="001437F8" w:rsidRDefault="00CE41F1" w:rsidP="001B4D42">
                  <w:pPr>
                    <w:spacing w:after="0" w:line="360" w:lineRule="auto"/>
                    <w:ind w:left="0" w:right="48" w:firstLine="0"/>
                    <w:jc w:val="center"/>
                  </w:pPr>
                  <w:r w:rsidRPr="001437F8">
                    <w:rPr>
                      <w:sz w:val="22"/>
                    </w:rPr>
                    <w:t xml:space="preserve">20758863 </w:t>
                  </w:r>
                </w:p>
              </w:tc>
            </w:tr>
            <w:tr w:rsidR="00785F8C" w:rsidRPr="001437F8" w14:paraId="786853A4"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365FFBBD" w14:textId="77777777" w:rsidR="00785F8C" w:rsidRPr="001437F8" w:rsidRDefault="00CE41F1" w:rsidP="001B4D42">
                  <w:pPr>
                    <w:spacing w:after="0" w:line="360" w:lineRule="auto"/>
                    <w:ind w:left="0" w:right="56" w:firstLine="0"/>
                    <w:jc w:val="center"/>
                  </w:pPr>
                  <w:r w:rsidRPr="001437F8">
                    <w:rPr>
                      <w:sz w:val="22"/>
                    </w:rPr>
                    <w:t xml:space="preserve">22 </w:t>
                  </w:r>
                </w:p>
              </w:tc>
              <w:tc>
                <w:tcPr>
                  <w:tcW w:w="1073" w:type="dxa"/>
                  <w:tcBorders>
                    <w:top w:val="single" w:sz="4" w:space="0" w:color="000000"/>
                    <w:left w:val="single" w:sz="4" w:space="0" w:color="000000"/>
                    <w:bottom w:val="single" w:sz="4" w:space="0" w:color="000000"/>
                    <w:right w:val="single" w:sz="4" w:space="0" w:color="000000"/>
                  </w:tcBorders>
                </w:tcPr>
                <w:p w14:paraId="1B494F23"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666DC482"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1C18A46B" w14:textId="77777777" w:rsidR="00785F8C" w:rsidRPr="001437F8" w:rsidRDefault="00CE41F1" w:rsidP="001B4D42">
                  <w:pPr>
                    <w:spacing w:after="0" w:line="360" w:lineRule="auto"/>
                    <w:ind w:left="0" w:right="48" w:firstLine="0"/>
                    <w:jc w:val="center"/>
                  </w:pPr>
                  <w:r w:rsidRPr="001437F8">
                    <w:rPr>
                      <w:sz w:val="22"/>
                    </w:rPr>
                    <w:t xml:space="preserve">21788080 </w:t>
                  </w:r>
                </w:p>
              </w:tc>
            </w:tr>
            <w:tr w:rsidR="00785F8C" w:rsidRPr="001437F8" w14:paraId="1E99D3B1" w14:textId="77777777">
              <w:trPr>
                <w:trHeight w:val="310"/>
              </w:trPr>
              <w:tc>
                <w:tcPr>
                  <w:tcW w:w="956" w:type="dxa"/>
                  <w:tcBorders>
                    <w:top w:val="single" w:sz="4" w:space="0" w:color="000000"/>
                    <w:left w:val="single" w:sz="8" w:space="0" w:color="000000"/>
                    <w:bottom w:val="single" w:sz="4" w:space="0" w:color="000000"/>
                    <w:right w:val="single" w:sz="4" w:space="0" w:color="000000"/>
                  </w:tcBorders>
                </w:tcPr>
                <w:p w14:paraId="555DB250" w14:textId="77777777" w:rsidR="00785F8C" w:rsidRPr="001437F8" w:rsidRDefault="00CE41F1" w:rsidP="001B4D42">
                  <w:pPr>
                    <w:spacing w:after="0" w:line="360" w:lineRule="auto"/>
                    <w:ind w:left="0" w:right="56" w:firstLine="0"/>
                    <w:jc w:val="center"/>
                  </w:pPr>
                  <w:r w:rsidRPr="001437F8">
                    <w:rPr>
                      <w:sz w:val="22"/>
                    </w:rPr>
                    <w:t xml:space="preserve">23 </w:t>
                  </w:r>
                </w:p>
              </w:tc>
              <w:tc>
                <w:tcPr>
                  <w:tcW w:w="1073" w:type="dxa"/>
                  <w:tcBorders>
                    <w:top w:val="single" w:sz="4" w:space="0" w:color="000000"/>
                    <w:left w:val="single" w:sz="4" w:space="0" w:color="000000"/>
                    <w:bottom w:val="single" w:sz="4" w:space="0" w:color="000000"/>
                    <w:right w:val="single" w:sz="4" w:space="0" w:color="000000"/>
                  </w:tcBorders>
                </w:tcPr>
                <w:p w14:paraId="068E8B18" w14:textId="77777777" w:rsidR="00785F8C" w:rsidRPr="001437F8" w:rsidRDefault="00CE41F1" w:rsidP="001B4D42">
                  <w:pPr>
                    <w:spacing w:after="0" w:line="360" w:lineRule="auto"/>
                    <w:ind w:left="0" w:right="55" w:firstLine="0"/>
                    <w:jc w:val="center"/>
                  </w:pPr>
                  <w:r w:rsidRPr="001437F8">
                    <w:rPr>
                      <w:sz w:val="22"/>
                    </w:rPr>
                    <w:t xml:space="preserve">0 </w:t>
                  </w:r>
                </w:p>
              </w:tc>
              <w:tc>
                <w:tcPr>
                  <w:tcW w:w="1300" w:type="dxa"/>
                  <w:tcBorders>
                    <w:top w:val="single" w:sz="4" w:space="0" w:color="000000"/>
                    <w:left w:val="single" w:sz="4" w:space="0" w:color="000000"/>
                    <w:bottom w:val="single" w:sz="4" w:space="0" w:color="000000"/>
                    <w:right w:val="single" w:sz="4" w:space="0" w:color="000000"/>
                  </w:tcBorders>
                </w:tcPr>
                <w:p w14:paraId="257ADE01"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75A38E5F" w14:textId="77777777" w:rsidR="00785F8C" w:rsidRPr="001437F8" w:rsidRDefault="00CE41F1" w:rsidP="001B4D42">
                  <w:pPr>
                    <w:spacing w:after="0" w:line="360" w:lineRule="auto"/>
                    <w:ind w:left="0" w:right="48" w:firstLine="0"/>
                    <w:jc w:val="center"/>
                  </w:pPr>
                  <w:r w:rsidRPr="001437F8">
                    <w:rPr>
                      <w:sz w:val="22"/>
                    </w:rPr>
                    <w:t xml:space="preserve">22817297 </w:t>
                  </w:r>
                </w:p>
              </w:tc>
            </w:tr>
            <w:tr w:rsidR="00785F8C" w:rsidRPr="001437F8" w14:paraId="0515D236" w14:textId="77777777">
              <w:trPr>
                <w:trHeight w:val="312"/>
              </w:trPr>
              <w:tc>
                <w:tcPr>
                  <w:tcW w:w="956" w:type="dxa"/>
                  <w:tcBorders>
                    <w:top w:val="single" w:sz="4" w:space="0" w:color="000000"/>
                    <w:left w:val="single" w:sz="8" w:space="0" w:color="000000"/>
                    <w:bottom w:val="single" w:sz="4" w:space="0" w:color="000000"/>
                    <w:right w:val="single" w:sz="4" w:space="0" w:color="000000"/>
                  </w:tcBorders>
                </w:tcPr>
                <w:p w14:paraId="0E5AE679" w14:textId="77777777" w:rsidR="00785F8C" w:rsidRPr="001437F8" w:rsidRDefault="00CE41F1" w:rsidP="001B4D42">
                  <w:pPr>
                    <w:spacing w:after="0" w:line="360" w:lineRule="auto"/>
                    <w:ind w:left="0" w:right="56" w:firstLine="0"/>
                    <w:jc w:val="center"/>
                  </w:pPr>
                  <w:r w:rsidRPr="001437F8">
                    <w:rPr>
                      <w:sz w:val="22"/>
                    </w:rPr>
                    <w:t xml:space="preserve">24 </w:t>
                  </w:r>
                </w:p>
              </w:tc>
              <w:tc>
                <w:tcPr>
                  <w:tcW w:w="1073" w:type="dxa"/>
                  <w:tcBorders>
                    <w:top w:val="single" w:sz="4" w:space="0" w:color="000000"/>
                    <w:left w:val="single" w:sz="4" w:space="0" w:color="000000"/>
                    <w:bottom w:val="single" w:sz="4" w:space="0" w:color="000000"/>
                    <w:right w:val="single" w:sz="4" w:space="0" w:color="000000"/>
                  </w:tcBorders>
                </w:tcPr>
                <w:p w14:paraId="50487A23" w14:textId="77777777" w:rsidR="00785F8C" w:rsidRPr="001437F8" w:rsidRDefault="00CE41F1" w:rsidP="001B4D42">
                  <w:pPr>
                    <w:spacing w:after="0" w:line="360" w:lineRule="auto"/>
                    <w:ind w:left="0" w:right="55" w:firstLine="0"/>
                    <w:jc w:val="center"/>
                  </w:pPr>
                  <w:r w:rsidRPr="001437F8">
                    <w:rPr>
                      <w:sz w:val="22"/>
                    </w:rPr>
                    <w:t xml:space="preserve">500 </w:t>
                  </w:r>
                </w:p>
              </w:tc>
              <w:tc>
                <w:tcPr>
                  <w:tcW w:w="1300" w:type="dxa"/>
                  <w:tcBorders>
                    <w:top w:val="single" w:sz="4" w:space="0" w:color="000000"/>
                    <w:left w:val="single" w:sz="4" w:space="0" w:color="000000"/>
                    <w:bottom w:val="single" w:sz="4" w:space="0" w:color="000000"/>
                    <w:right w:val="single" w:sz="4" w:space="0" w:color="000000"/>
                  </w:tcBorders>
                </w:tcPr>
                <w:p w14:paraId="078263D0"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4" w:space="0" w:color="000000"/>
                    <w:right w:val="single" w:sz="8" w:space="0" w:color="000000"/>
                  </w:tcBorders>
                </w:tcPr>
                <w:p w14:paraId="303BE6E6" w14:textId="77777777" w:rsidR="00785F8C" w:rsidRPr="001437F8" w:rsidRDefault="00CE41F1" w:rsidP="001B4D42">
                  <w:pPr>
                    <w:spacing w:after="0" w:line="360" w:lineRule="auto"/>
                    <w:ind w:left="0" w:right="48" w:firstLine="0"/>
                    <w:jc w:val="center"/>
                  </w:pPr>
                  <w:r w:rsidRPr="001437F8">
                    <w:rPr>
                      <w:sz w:val="22"/>
                    </w:rPr>
                    <w:t xml:space="preserve">23847015 </w:t>
                  </w:r>
                </w:p>
              </w:tc>
            </w:tr>
            <w:tr w:rsidR="00785F8C" w:rsidRPr="001437F8" w14:paraId="5801F1F9" w14:textId="77777777">
              <w:trPr>
                <w:trHeight w:val="329"/>
              </w:trPr>
              <w:tc>
                <w:tcPr>
                  <w:tcW w:w="956" w:type="dxa"/>
                  <w:tcBorders>
                    <w:top w:val="single" w:sz="4" w:space="0" w:color="000000"/>
                    <w:left w:val="single" w:sz="8" w:space="0" w:color="000000"/>
                    <w:bottom w:val="single" w:sz="8" w:space="0" w:color="000000"/>
                    <w:right w:val="single" w:sz="4" w:space="0" w:color="000000"/>
                  </w:tcBorders>
                  <w:vAlign w:val="bottom"/>
                </w:tcPr>
                <w:p w14:paraId="312E0E20" w14:textId="77777777" w:rsidR="00785F8C" w:rsidRPr="001437F8" w:rsidRDefault="00CE41F1" w:rsidP="001B4D42">
                  <w:pPr>
                    <w:spacing w:after="0" w:line="360" w:lineRule="auto"/>
                    <w:ind w:left="0" w:right="56" w:firstLine="0"/>
                    <w:jc w:val="center"/>
                  </w:pPr>
                  <w:r w:rsidRPr="001437F8">
                    <w:rPr>
                      <w:sz w:val="22"/>
                    </w:rPr>
                    <w:t xml:space="preserve">25 </w:t>
                  </w:r>
                </w:p>
              </w:tc>
              <w:tc>
                <w:tcPr>
                  <w:tcW w:w="1073" w:type="dxa"/>
                  <w:tcBorders>
                    <w:top w:val="single" w:sz="4" w:space="0" w:color="000000"/>
                    <w:left w:val="single" w:sz="4" w:space="0" w:color="000000"/>
                    <w:bottom w:val="single" w:sz="8" w:space="0" w:color="000000"/>
                    <w:right w:val="single" w:sz="4" w:space="0" w:color="000000"/>
                  </w:tcBorders>
                  <w:vAlign w:val="bottom"/>
                </w:tcPr>
                <w:p w14:paraId="4EE0B76B" w14:textId="77777777" w:rsidR="00785F8C" w:rsidRPr="001437F8" w:rsidRDefault="00CE41F1" w:rsidP="001B4D42">
                  <w:pPr>
                    <w:spacing w:after="0" w:line="360" w:lineRule="auto"/>
                    <w:ind w:left="0" w:right="55" w:firstLine="0"/>
                    <w:jc w:val="center"/>
                  </w:pPr>
                  <w:r w:rsidRPr="001437F8">
                    <w:rPr>
                      <w:sz w:val="22"/>
                    </w:rPr>
                    <w:t xml:space="preserve">-700 </w:t>
                  </w:r>
                </w:p>
              </w:tc>
              <w:tc>
                <w:tcPr>
                  <w:tcW w:w="1300" w:type="dxa"/>
                  <w:tcBorders>
                    <w:top w:val="single" w:sz="4" w:space="0" w:color="000000"/>
                    <w:left w:val="single" w:sz="4" w:space="0" w:color="000000"/>
                    <w:bottom w:val="single" w:sz="8" w:space="0" w:color="000000"/>
                    <w:right w:val="single" w:sz="4" w:space="0" w:color="000000"/>
                  </w:tcBorders>
                  <w:vAlign w:val="bottom"/>
                </w:tcPr>
                <w:p w14:paraId="1DE95CE3" w14:textId="77777777" w:rsidR="00785F8C" w:rsidRPr="001437F8" w:rsidRDefault="00CE41F1" w:rsidP="001B4D42">
                  <w:pPr>
                    <w:spacing w:after="0" w:line="360" w:lineRule="auto"/>
                    <w:ind w:left="0" w:right="51" w:firstLine="0"/>
                    <w:jc w:val="center"/>
                  </w:pPr>
                  <w:r w:rsidRPr="001437F8">
                    <w:rPr>
                      <w:sz w:val="22"/>
                    </w:rPr>
                    <w:t xml:space="preserve">1029217 </w:t>
                  </w:r>
                </w:p>
              </w:tc>
              <w:tc>
                <w:tcPr>
                  <w:tcW w:w="2120" w:type="dxa"/>
                  <w:tcBorders>
                    <w:top w:val="single" w:sz="4" w:space="0" w:color="000000"/>
                    <w:left w:val="single" w:sz="4" w:space="0" w:color="000000"/>
                    <w:bottom w:val="single" w:sz="8" w:space="0" w:color="000000"/>
                    <w:right w:val="single" w:sz="8" w:space="0" w:color="000000"/>
                  </w:tcBorders>
                  <w:vAlign w:val="bottom"/>
                </w:tcPr>
                <w:p w14:paraId="1C9D4237" w14:textId="77777777" w:rsidR="00785F8C" w:rsidRPr="001437F8" w:rsidRDefault="00CE41F1" w:rsidP="001B4D42">
                  <w:pPr>
                    <w:spacing w:after="0" w:line="360" w:lineRule="auto"/>
                    <w:ind w:left="0" w:right="48" w:firstLine="0"/>
                    <w:jc w:val="center"/>
                  </w:pPr>
                  <w:r w:rsidRPr="001437F8">
                    <w:rPr>
                      <w:sz w:val="22"/>
                    </w:rPr>
                    <w:t xml:space="preserve">24875532 </w:t>
                  </w:r>
                </w:p>
              </w:tc>
            </w:tr>
          </w:tbl>
          <w:p w14:paraId="5DACCDEC" w14:textId="5F7BD4DB" w:rsidR="00D8649B" w:rsidRPr="00D8649B" w:rsidRDefault="00D8649B" w:rsidP="00D8649B">
            <w:pPr>
              <w:tabs>
                <w:tab w:val="left" w:pos="1065"/>
              </w:tabs>
              <w:ind w:left="0" w:firstLine="0"/>
            </w:pPr>
            <w:r>
              <w:lastRenderedPageBreak/>
              <w:tab/>
            </w:r>
            <w:r>
              <w:tab/>
            </w:r>
          </w:p>
        </w:tc>
        <w:tc>
          <w:tcPr>
            <w:tcW w:w="3338" w:type="dxa"/>
            <w:tcBorders>
              <w:top w:val="nil"/>
              <w:left w:val="nil"/>
              <w:bottom w:val="nil"/>
              <w:right w:val="nil"/>
            </w:tcBorders>
          </w:tcPr>
          <w:p w14:paraId="4964C939" w14:textId="77777777" w:rsidR="00785F8C" w:rsidRPr="001437F8" w:rsidRDefault="00785F8C" w:rsidP="001B4D42">
            <w:pPr>
              <w:spacing w:after="0" w:line="360" w:lineRule="auto"/>
              <w:ind w:left="-7383" w:right="10720" w:firstLine="0"/>
              <w:jc w:val="left"/>
            </w:pPr>
          </w:p>
          <w:tbl>
            <w:tblPr>
              <w:tblStyle w:val="TableGrid"/>
              <w:tblW w:w="2857" w:type="dxa"/>
              <w:tblInd w:w="481" w:type="dxa"/>
              <w:tblCellMar>
                <w:top w:w="56" w:type="dxa"/>
                <w:left w:w="108" w:type="dxa"/>
                <w:bottom w:w="5" w:type="dxa"/>
                <w:right w:w="53" w:type="dxa"/>
              </w:tblCellMar>
              <w:tblLook w:val="04A0" w:firstRow="1" w:lastRow="0" w:firstColumn="1" w:lastColumn="0" w:noHBand="0" w:noVBand="1"/>
            </w:tblPr>
            <w:tblGrid>
              <w:gridCol w:w="1760"/>
              <w:gridCol w:w="1097"/>
            </w:tblGrid>
            <w:tr w:rsidR="00785F8C" w:rsidRPr="001437F8" w14:paraId="1953992F" w14:textId="77777777">
              <w:trPr>
                <w:trHeight w:val="528"/>
              </w:trPr>
              <w:tc>
                <w:tcPr>
                  <w:tcW w:w="1760" w:type="dxa"/>
                  <w:tcBorders>
                    <w:top w:val="single" w:sz="4" w:space="0" w:color="000000"/>
                    <w:left w:val="single" w:sz="4" w:space="0" w:color="000000"/>
                    <w:bottom w:val="single" w:sz="4" w:space="0" w:color="000000"/>
                    <w:right w:val="single" w:sz="4" w:space="0" w:color="000000"/>
                  </w:tcBorders>
                  <w:vAlign w:val="bottom"/>
                </w:tcPr>
                <w:p w14:paraId="3A887E87" w14:textId="77777777" w:rsidR="00785F8C" w:rsidRPr="001437F8" w:rsidRDefault="00CE41F1" w:rsidP="001B4D42">
                  <w:pPr>
                    <w:spacing w:after="0" w:line="360" w:lineRule="auto"/>
                    <w:ind w:left="0" w:right="0" w:firstLine="0"/>
                    <w:jc w:val="left"/>
                  </w:pPr>
                  <w:r w:rsidRPr="001437F8">
                    <w:rPr>
                      <w:sz w:val="22"/>
                    </w:rPr>
                    <w:t xml:space="preserve">System Cost </w:t>
                  </w:r>
                </w:p>
              </w:tc>
              <w:tc>
                <w:tcPr>
                  <w:tcW w:w="1097" w:type="dxa"/>
                  <w:tcBorders>
                    <w:top w:val="single" w:sz="4" w:space="0" w:color="000000"/>
                    <w:left w:val="single" w:sz="4" w:space="0" w:color="000000"/>
                    <w:bottom w:val="single" w:sz="4" w:space="0" w:color="000000"/>
                    <w:right w:val="single" w:sz="4" w:space="0" w:color="000000"/>
                  </w:tcBorders>
                  <w:vAlign w:val="bottom"/>
                </w:tcPr>
                <w:p w14:paraId="216ACD52" w14:textId="77777777" w:rsidR="00785F8C" w:rsidRPr="001437F8" w:rsidRDefault="00CE41F1" w:rsidP="001B4D42">
                  <w:pPr>
                    <w:spacing w:after="0" w:line="360" w:lineRule="auto"/>
                    <w:ind w:left="0" w:right="53" w:firstLine="0"/>
                    <w:jc w:val="right"/>
                  </w:pPr>
                  <w:r w:rsidRPr="001437F8">
                    <w:rPr>
                      <w:sz w:val="22"/>
                    </w:rPr>
                    <w:t xml:space="preserve">855400 </w:t>
                  </w:r>
                </w:p>
              </w:tc>
            </w:tr>
            <w:tr w:rsidR="00785F8C" w:rsidRPr="001437F8" w14:paraId="3429A96B" w14:textId="77777777">
              <w:trPr>
                <w:trHeight w:val="516"/>
              </w:trPr>
              <w:tc>
                <w:tcPr>
                  <w:tcW w:w="1760" w:type="dxa"/>
                  <w:tcBorders>
                    <w:top w:val="single" w:sz="4" w:space="0" w:color="000000"/>
                    <w:left w:val="single" w:sz="4" w:space="0" w:color="000000"/>
                    <w:bottom w:val="single" w:sz="4" w:space="0" w:color="000000"/>
                    <w:right w:val="single" w:sz="4" w:space="0" w:color="000000"/>
                  </w:tcBorders>
                </w:tcPr>
                <w:p w14:paraId="3728641C" w14:textId="77777777" w:rsidR="00785F8C" w:rsidRPr="001437F8" w:rsidRDefault="00CE41F1" w:rsidP="001B4D42">
                  <w:pPr>
                    <w:spacing w:after="0" w:line="360" w:lineRule="auto"/>
                    <w:ind w:left="0" w:right="0" w:firstLine="0"/>
                    <w:jc w:val="left"/>
                  </w:pPr>
                  <w:r w:rsidRPr="001437F8">
                    <w:rPr>
                      <w:sz w:val="22"/>
                    </w:rPr>
                    <w:t xml:space="preserve">Efficiency decline </w:t>
                  </w:r>
                </w:p>
              </w:tc>
              <w:tc>
                <w:tcPr>
                  <w:tcW w:w="1097" w:type="dxa"/>
                  <w:tcBorders>
                    <w:top w:val="single" w:sz="4" w:space="0" w:color="000000"/>
                    <w:left w:val="single" w:sz="4" w:space="0" w:color="000000"/>
                    <w:bottom w:val="single" w:sz="4" w:space="0" w:color="000000"/>
                    <w:right w:val="single" w:sz="4" w:space="0" w:color="000000"/>
                  </w:tcBorders>
                  <w:vAlign w:val="bottom"/>
                </w:tcPr>
                <w:p w14:paraId="23955D51" w14:textId="77777777" w:rsidR="00785F8C" w:rsidRPr="001437F8" w:rsidRDefault="00CE41F1" w:rsidP="001B4D42">
                  <w:pPr>
                    <w:spacing w:after="0" w:line="360" w:lineRule="auto"/>
                    <w:ind w:left="0" w:right="55" w:firstLine="0"/>
                    <w:jc w:val="right"/>
                  </w:pPr>
                  <w:r w:rsidRPr="001437F8">
                    <w:rPr>
                      <w:sz w:val="22"/>
                    </w:rPr>
                    <w:t xml:space="preserve">0.1 </w:t>
                  </w:r>
                </w:p>
              </w:tc>
            </w:tr>
            <w:tr w:rsidR="00785F8C" w:rsidRPr="001437F8" w14:paraId="222A9CDE" w14:textId="77777777">
              <w:trPr>
                <w:trHeight w:val="310"/>
              </w:trPr>
              <w:tc>
                <w:tcPr>
                  <w:tcW w:w="1760" w:type="dxa"/>
                  <w:tcBorders>
                    <w:top w:val="single" w:sz="4" w:space="0" w:color="000000"/>
                    <w:left w:val="single" w:sz="4" w:space="0" w:color="000000"/>
                    <w:bottom w:val="single" w:sz="4" w:space="0" w:color="000000"/>
                    <w:right w:val="single" w:sz="4" w:space="0" w:color="000000"/>
                  </w:tcBorders>
                </w:tcPr>
                <w:p w14:paraId="3D55422A" w14:textId="77777777" w:rsidR="00785F8C" w:rsidRPr="001437F8" w:rsidRDefault="00CE41F1" w:rsidP="001B4D42">
                  <w:pPr>
                    <w:spacing w:after="0" w:line="360" w:lineRule="auto"/>
                    <w:ind w:left="0" w:right="0" w:firstLine="0"/>
                    <w:jc w:val="left"/>
                  </w:pPr>
                  <w:r w:rsidRPr="001437F8">
                    <w:rPr>
                      <w:sz w:val="22"/>
                    </w:rPr>
                    <w:t xml:space="preserve">Battery Price </w:t>
                  </w:r>
                </w:p>
              </w:tc>
              <w:tc>
                <w:tcPr>
                  <w:tcW w:w="1097" w:type="dxa"/>
                  <w:tcBorders>
                    <w:top w:val="single" w:sz="4" w:space="0" w:color="000000"/>
                    <w:left w:val="single" w:sz="4" w:space="0" w:color="000000"/>
                    <w:bottom w:val="single" w:sz="4" w:space="0" w:color="000000"/>
                    <w:right w:val="single" w:sz="4" w:space="0" w:color="000000"/>
                  </w:tcBorders>
                </w:tcPr>
                <w:p w14:paraId="0AD82C5D" w14:textId="77777777" w:rsidR="00785F8C" w:rsidRPr="001437F8" w:rsidRDefault="00CE41F1" w:rsidP="001B4D42">
                  <w:pPr>
                    <w:spacing w:after="0" w:line="360" w:lineRule="auto"/>
                    <w:ind w:left="0" w:right="55" w:firstLine="0"/>
                    <w:jc w:val="right"/>
                  </w:pPr>
                  <w:r w:rsidRPr="001437F8">
                    <w:rPr>
                      <w:sz w:val="22"/>
                    </w:rPr>
                    <w:t xml:space="preserve">500 </w:t>
                  </w:r>
                </w:p>
              </w:tc>
            </w:tr>
            <w:tr w:rsidR="00785F8C" w:rsidRPr="001437F8" w14:paraId="4C1DA96B" w14:textId="77777777">
              <w:trPr>
                <w:trHeight w:val="310"/>
              </w:trPr>
              <w:tc>
                <w:tcPr>
                  <w:tcW w:w="1760" w:type="dxa"/>
                  <w:tcBorders>
                    <w:top w:val="single" w:sz="4" w:space="0" w:color="000000"/>
                    <w:left w:val="single" w:sz="4" w:space="0" w:color="000000"/>
                    <w:bottom w:val="single" w:sz="4" w:space="0" w:color="000000"/>
                    <w:right w:val="single" w:sz="4" w:space="0" w:color="000000"/>
                  </w:tcBorders>
                </w:tcPr>
                <w:p w14:paraId="57D0A326" w14:textId="77777777" w:rsidR="00785F8C" w:rsidRPr="001437F8" w:rsidRDefault="00CE41F1" w:rsidP="001B4D42">
                  <w:pPr>
                    <w:spacing w:after="0" w:line="360" w:lineRule="auto"/>
                    <w:ind w:left="0" w:right="0" w:firstLine="0"/>
                    <w:jc w:val="left"/>
                  </w:pPr>
                  <w:r w:rsidRPr="001437F8">
                    <w:rPr>
                      <w:sz w:val="22"/>
                    </w:rPr>
                    <w:t xml:space="preserve">O/M Cost </w:t>
                  </w:r>
                </w:p>
              </w:tc>
              <w:tc>
                <w:tcPr>
                  <w:tcW w:w="1097" w:type="dxa"/>
                  <w:tcBorders>
                    <w:top w:val="single" w:sz="4" w:space="0" w:color="000000"/>
                    <w:left w:val="single" w:sz="4" w:space="0" w:color="000000"/>
                    <w:bottom w:val="single" w:sz="4" w:space="0" w:color="000000"/>
                    <w:right w:val="single" w:sz="4" w:space="0" w:color="000000"/>
                  </w:tcBorders>
                </w:tcPr>
                <w:p w14:paraId="7A0FD2FA" w14:textId="77777777" w:rsidR="00785F8C" w:rsidRPr="001437F8" w:rsidRDefault="00CE41F1" w:rsidP="001B4D42">
                  <w:pPr>
                    <w:spacing w:after="0" w:line="360" w:lineRule="auto"/>
                    <w:ind w:left="0" w:right="0" w:firstLine="0"/>
                    <w:jc w:val="left"/>
                  </w:pPr>
                  <w:r w:rsidRPr="001437F8">
                    <w:rPr>
                      <w:sz w:val="22"/>
                    </w:rPr>
                    <w:t xml:space="preserve">  </w:t>
                  </w:r>
                </w:p>
              </w:tc>
            </w:tr>
            <w:tr w:rsidR="00785F8C" w:rsidRPr="001437F8" w14:paraId="629A00D8" w14:textId="77777777">
              <w:trPr>
                <w:trHeight w:val="310"/>
              </w:trPr>
              <w:tc>
                <w:tcPr>
                  <w:tcW w:w="1760" w:type="dxa"/>
                  <w:tcBorders>
                    <w:top w:val="single" w:sz="4" w:space="0" w:color="000000"/>
                    <w:left w:val="single" w:sz="4" w:space="0" w:color="000000"/>
                    <w:bottom w:val="single" w:sz="4" w:space="0" w:color="000000"/>
                    <w:right w:val="single" w:sz="4" w:space="0" w:color="000000"/>
                  </w:tcBorders>
                </w:tcPr>
                <w:p w14:paraId="28F95D97" w14:textId="77777777" w:rsidR="00785F8C" w:rsidRPr="001437F8" w:rsidRDefault="00CE41F1" w:rsidP="001B4D42">
                  <w:pPr>
                    <w:spacing w:after="0" w:line="360" w:lineRule="auto"/>
                    <w:ind w:left="0" w:right="0" w:firstLine="0"/>
                    <w:jc w:val="left"/>
                  </w:pPr>
                  <w:r w:rsidRPr="001437F8">
                    <w:rPr>
                      <w:sz w:val="22"/>
                    </w:rPr>
                    <w:t xml:space="preserve">Inverter Cost </w:t>
                  </w:r>
                </w:p>
              </w:tc>
              <w:tc>
                <w:tcPr>
                  <w:tcW w:w="1097" w:type="dxa"/>
                  <w:tcBorders>
                    <w:top w:val="single" w:sz="4" w:space="0" w:color="000000"/>
                    <w:left w:val="single" w:sz="4" w:space="0" w:color="000000"/>
                    <w:bottom w:val="single" w:sz="4" w:space="0" w:color="000000"/>
                    <w:right w:val="single" w:sz="4" w:space="0" w:color="000000"/>
                  </w:tcBorders>
                </w:tcPr>
                <w:p w14:paraId="01883D08" w14:textId="77777777" w:rsidR="00785F8C" w:rsidRPr="001437F8" w:rsidRDefault="00CE41F1" w:rsidP="001B4D42">
                  <w:pPr>
                    <w:spacing w:after="0" w:line="360" w:lineRule="auto"/>
                    <w:ind w:left="0" w:right="55" w:firstLine="0"/>
                    <w:jc w:val="right"/>
                  </w:pPr>
                  <w:r w:rsidRPr="001437F8">
                    <w:rPr>
                      <w:sz w:val="22"/>
                    </w:rPr>
                    <w:t xml:space="preserve">-700 </w:t>
                  </w:r>
                </w:p>
              </w:tc>
            </w:tr>
            <w:tr w:rsidR="00785F8C" w:rsidRPr="001437F8" w14:paraId="66DD1D63" w14:textId="77777777">
              <w:trPr>
                <w:trHeight w:val="310"/>
              </w:trPr>
              <w:tc>
                <w:tcPr>
                  <w:tcW w:w="1760" w:type="dxa"/>
                  <w:tcBorders>
                    <w:top w:val="single" w:sz="4" w:space="0" w:color="000000"/>
                    <w:left w:val="single" w:sz="4" w:space="0" w:color="000000"/>
                    <w:bottom w:val="single" w:sz="4" w:space="0" w:color="000000"/>
                    <w:right w:val="single" w:sz="4" w:space="0" w:color="000000"/>
                  </w:tcBorders>
                </w:tcPr>
                <w:p w14:paraId="491F4D5D" w14:textId="77777777" w:rsidR="00785F8C" w:rsidRPr="001437F8" w:rsidRDefault="00CE41F1" w:rsidP="001B4D42">
                  <w:pPr>
                    <w:spacing w:after="0" w:line="360" w:lineRule="auto"/>
                    <w:ind w:left="0" w:right="0" w:firstLine="0"/>
                    <w:jc w:val="left"/>
                  </w:pPr>
                  <w:r w:rsidRPr="001437F8">
                    <w:rPr>
                      <w:sz w:val="22"/>
                    </w:rPr>
                    <w:t xml:space="preserve">Off Solar Days </w:t>
                  </w:r>
                </w:p>
              </w:tc>
              <w:tc>
                <w:tcPr>
                  <w:tcW w:w="1097" w:type="dxa"/>
                  <w:tcBorders>
                    <w:top w:val="single" w:sz="4" w:space="0" w:color="000000"/>
                    <w:left w:val="single" w:sz="4" w:space="0" w:color="000000"/>
                    <w:bottom w:val="single" w:sz="4" w:space="0" w:color="000000"/>
                    <w:right w:val="single" w:sz="4" w:space="0" w:color="000000"/>
                  </w:tcBorders>
                </w:tcPr>
                <w:p w14:paraId="50E7C77E" w14:textId="77777777" w:rsidR="00785F8C" w:rsidRPr="001437F8" w:rsidRDefault="00CE41F1" w:rsidP="001B4D42">
                  <w:pPr>
                    <w:spacing w:after="0" w:line="360" w:lineRule="auto"/>
                    <w:ind w:left="0" w:right="0" w:firstLine="0"/>
                    <w:jc w:val="left"/>
                  </w:pPr>
                  <w:r w:rsidRPr="001437F8">
                    <w:rPr>
                      <w:sz w:val="22"/>
                    </w:rPr>
                    <w:t xml:space="preserve">  </w:t>
                  </w:r>
                </w:p>
              </w:tc>
            </w:tr>
            <w:tr w:rsidR="00785F8C" w:rsidRPr="001437F8" w14:paraId="3FAF424F" w14:textId="77777777">
              <w:trPr>
                <w:trHeight w:val="310"/>
              </w:trPr>
              <w:tc>
                <w:tcPr>
                  <w:tcW w:w="1760" w:type="dxa"/>
                  <w:tcBorders>
                    <w:top w:val="single" w:sz="4" w:space="0" w:color="000000"/>
                    <w:left w:val="single" w:sz="4" w:space="0" w:color="000000"/>
                    <w:bottom w:val="single" w:sz="4" w:space="0" w:color="000000"/>
                    <w:right w:val="single" w:sz="4" w:space="0" w:color="000000"/>
                  </w:tcBorders>
                </w:tcPr>
                <w:p w14:paraId="4BBD5F64" w14:textId="77777777" w:rsidR="00785F8C" w:rsidRPr="001437F8" w:rsidRDefault="00CE41F1" w:rsidP="001B4D42">
                  <w:pPr>
                    <w:spacing w:after="0" w:line="360" w:lineRule="auto"/>
                    <w:ind w:left="0" w:right="0" w:firstLine="0"/>
                    <w:jc w:val="left"/>
                  </w:pPr>
                  <w:r w:rsidRPr="001437F8">
                    <w:rPr>
                      <w:sz w:val="22"/>
                    </w:rPr>
                    <w:t xml:space="preserve">  </w:t>
                  </w:r>
                </w:p>
              </w:tc>
              <w:tc>
                <w:tcPr>
                  <w:tcW w:w="1097" w:type="dxa"/>
                  <w:tcBorders>
                    <w:top w:val="single" w:sz="4" w:space="0" w:color="000000"/>
                    <w:left w:val="single" w:sz="4" w:space="0" w:color="000000"/>
                    <w:bottom w:val="single" w:sz="4" w:space="0" w:color="000000"/>
                    <w:right w:val="single" w:sz="4" w:space="0" w:color="000000"/>
                  </w:tcBorders>
                </w:tcPr>
                <w:p w14:paraId="3B0165E8" w14:textId="77777777" w:rsidR="00785F8C" w:rsidRPr="001437F8" w:rsidRDefault="00CE41F1" w:rsidP="001B4D42">
                  <w:pPr>
                    <w:spacing w:after="0" w:line="360" w:lineRule="auto"/>
                    <w:ind w:left="0" w:right="0" w:firstLine="0"/>
                    <w:jc w:val="left"/>
                  </w:pPr>
                  <w:r w:rsidRPr="001437F8">
                    <w:rPr>
                      <w:sz w:val="22"/>
                    </w:rPr>
                    <w:t xml:space="preserve">  </w:t>
                  </w:r>
                </w:p>
              </w:tc>
            </w:tr>
            <w:tr w:rsidR="00785F8C" w:rsidRPr="001437F8" w14:paraId="00FD6C89" w14:textId="77777777">
              <w:trPr>
                <w:trHeight w:val="312"/>
              </w:trPr>
              <w:tc>
                <w:tcPr>
                  <w:tcW w:w="1760" w:type="dxa"/>
                  <w:tcBorders>
                    <w:top w:val="single" w:sz="4" w:space="0" w:color="000000"/>
                    <w:left w:val="single" w:sz="4" w:space="0" w:color="000000"/>
                    <w:bottom w:val="single" w:sz="4" w:space="0" w:color="000000"/>
                    <w:right w:val="single" w:sz="4" w:space="0" w:color="000000"/>
                  </w:tcBorders>
                </w:tcPr>
                <w:p w14:paraId="418FA00C" w14:textId="77777777" w:rsidR="00785F8C" w:rsidRPr="001437F8" w:rsidRDefault="00CE41F1" w:rsidP="001B4D42">
                  <w:pPr>
                    <w:spacing w:after="0" w:line="360" w:lineRule="auto"/>
                    <w:ind w:left="0" w:right="0" w:firstLine="0"/>
                    <w:jc w:val="left"/>
                  </w:pPr>
                  <w:r w:rsidRPr="001437F8">
                    <w:rPr>
                      <w:sz w:val="22"/>
                    </w:rPr>
                    <w:t xml:space="preserve">Total Revenue </w:t>
                  </w:r>
                </w:p>
              </w:tc>
              <w:tc>
                <w:tcPr>
                  <w:tcW w:w="1097" w:type="dxa"/>
                  <w:tcBorders>
                    <w:top w:val="single" w:sz="4" w:space="0" w:color="000000"/>
                    <w:left w:val="single" w:sz="4" w:space="0" w:color="000000"/>
                    <w:bottom w:val="single" w:sz="4" w:space="0" w:color="000000"/>
                    <w:right w:val="single" w:sz="4" w:space="0" w:color="000000"/>
                  </w:tcBorders>
                </w:tcPr>
                <w:p w14:paraId="3DFBD3E9" w14:textId="77777777" w:rsidR="00785F8C" w:rsidRPr="001437F8" w:rsidRDefault="00CE41F1" w:rsidP="001B4D42">
                  <w:pPr>
                    <w:spacing w:after="0" w:line="360" w:lineRule="auto"/>
                    <w:ind w:left="0" w:right="0" w:firstLine="0"/>
                    <w:jc w:val="left"/>
                  </w:pPr>
                  <w:r w:rsidRPr="001437F8">
                    <w:rPr>
                      <w:sz w:val="22"/>
                    </w:rPr>
                    <w:t xml:space="preserve">24875532 </w:t>
                  </w:r>
                </w:p>
              </w:tc>
            </w:tr>
          </w:tbl>
          <w:p w14:paraId="153983E9" w14:textId="77777777" w:rsidR="00785F8C" w:rsidRPr="001437F8" w:rsidRDefault="00785F8C" w:rsidP="001B4D42">
            <w:pPr>
              <w:spacing w:after="160" w:line="360" w:lineRule="auto"/>
              <w:ind w:left="0" w:right="0" w:firstLine="0"/>
              <w:jc w:val="left"/>
            </w:pPr>
          </w:p>
        </w:tc>
      </w:tr>
    </w:tbl>
    <w:p w14:paraId="4B43CA36" w14:textId="37BFFD53" w:rsidR="00D8649B" w:rsidRDefault="00D8649B" w:rsidP="001B4D42">
      <w:pPr>
        <w:spacing w:after="175" w:line="360" w:lineRule="auto"/>
        <w:ind w:left="0" w:right="0" w:firstLine="0"/>
        <w:jc w:val="left"/>
      </w:pPr>
    </w:p>
    <w:p w14:paraId="5B661971" w14:textId="76EAD80B" w:rsidR="00D8649B" w:rsidRDefault="00D8649B" w:rsidP="001B4D42">
      <w:pPr>
        <w:spacing w:after="175" w:line="360" w:lineRule="auto"/>
        <w:ind w:left="0" w:right="0" w:firstLine="0"/>
        <w:jc w:val="left"/>
      </w:pPr>
    </w:p>
    <w:p w14:paraId="2A6F0F97" w14:textId="01B5D56C" w:rsidR="00D8649B" w:rsidRDefault="00D8649B" w:rsidP="001B4D42">
      <w:pPr>
        <w:spacing w:after="175" w:line="360" w:lineRule="auto"/>
        <w:ind w:left="0" w:right="0" w:firstLine="0"/>
        <w:jc w:val="left"/>
      </w:pPr>
    </w:p>
    <w:p w14:paraId="37C9413D" w14:textId="3ED8930F" w:rsidR="00D8649B" w:rsidRDefault="00D8649B" w:rsidP="001B4D42">
      <w:pPr>
        <w:spacing w:after="175" w:line="360" w:lineRule="auto"/>
        <w:ind w:left="0" w:right="0" w:firstLine="0"/>
        <w:jc w:val="left"/>
      </w:pPr>
    </w:p>
    <w:p w14:paraId="158E8563" w14:textId="179FDFC3" w:rsidR="00D8649B" w:rsidRDefault="00D8649B" w:rsidP="001B4D42">
      <w:pPr>
        <w:spacing w:after="175" w:line="360" w:lineRule="auto"/>
        <w:ind w:left="0" w:right="0" w:firstLine="0"/>
        <w:jc w:val="left"/>
      </w:pPr>
    </w:p>
    <w:p w14:paraId="6B58098A" w14:textId="2B72DAD6" w:rsidR="00D8649B" w:rsidRDefault="00D8649B" w:rsidP="001B4D42">
      <w:pPr>
        <w:spacing w:after="175" w:line="360" w:lineRule="auto"/>
        <w:ind w:left="0" w:right="0" w:firstLine="0"/>
        <w:jc w:val="left"/>
      </w:pPr>
    </w:p>
    <w:p w14:paraId="70420633" w14:textId="2FF4D727" w:rsidR="00D8649B" w:rsidRDefault="00D8649B" w:rsidP="001B4D42">
      <w:pPr>
        <w:spacing w:after="175" w:line="360" w:lineRule="auto"/>
        <w:ind w:left="0" w:right="0" w:firstLine="0"/>
        <w:jc w:val="left"/>
      </w:pPr>
    </w:p>
    <w:p w14:paraId="5EEEBA20" w14:textId="77777777" w:rsidR="00D8649B" w:rsidRPr="001437F8" w:rsidRDefault="00D8649B" w:rsidP="001B4D42">
      <w:pPr>
        <w:spacing w:after="175" w:line="360" w:lineRule="auto"/>
        <w:ind w:left="0" w:right="0" w:firstLine="0"/>
        <w:jc w:val="left"/>
      </w:pPr>
    </w:p>
    <w:p w14:paraId="7F69A435" w14:textId="108FBF3D" w:rsidR="00785F8C" w:rsidRPr="001437F8" w:rsidRDefault="00CE41F1" w:rsidP="00D8649B">
      <w:pPr>
        <w:spacing w:line="360" w:lineRule="auto"/>
        <w:ind w:left="-5" w:right="51"/>
      </w:pPr>
      <w:r w:rsidRPr="001437F8">
        <w:lastRenderedPageBreak/>
        <w:t xml:space="preserve">This implies that by the end of its lifecycle, this solar system will provide total revenue of around $24,000.   </w:t>
      </w:r>
    </w:p>
    <w:p w14:paraId="12CD7D38" w14:textId="77777777" w:rsidR="00785F8C" w:rsidRPr="001437F8" w:rsidRDefault="00CE41F1" w:rsidP="001B4D42">
      <w:pPr>
        <w:pStyle w:val="Heading2"/>
        <w:spacing w:line="360" w:lineRule="auto"/>
        <w:ind w:left="405" w:hanging="420"/>
      </w:pPr>
      <w:bookmarkStart w:id="27" w:name="_Toc46544"/>
      <w:r w:rsidRPr="001437F8">
        <w:t xml:space="preserve">Energy Savings through Energy Efficient Buildings: </w:t>
      </w:r>
      <w:bookmarkEnd w:id="27"/>
    </w:p>
    <w:p w14:paraId="70497979" w14:textId="29EF252A" w:rsidR="00785F8C" w:rsidRPr="001437F8" w:rsidRDefault="00CE41F1" w:rsidP="001B4D42">
      <w:pPr>
        <w:spacing w:after="1" w:line="360" w:lineRule="auto"/>
        <w:ind w:left="-5" w:right="51"/>
      </w:pPr>
      <w:r w:rsidRPr="001437F8">
        <w:t>This report discusses energy performance, cost</w:t>
      </w:r>
      <w:r w:rsidR="00E42136">
        <w:t>-</w:t>
      </w:r>
      <w:r w:rsidRPr="001437F8">
        <w:t>effectiveness</w:t>
      </w:r>
      <w:r w:rsidR="00E42136">
        <w:t>,</w:t>
      </w:r>
      <w:r w:rsidRPr="001437F8">
        <w:t xml:space="preserve"> and environmental effect reviews of new energy</w:t>
      </w:r>
      <w:r w:rsidR="00E42136">
        <w:t>-</w:t>
      </w:r>
      <w:r w:rsidRPr="001437F8">
        <w:t xml:space="preserve">efficient material and traditional material was presented for dynamic comparison. The results given below show that there is a large potential </w:t>
      </w:r>
      <w:r w:rsidR="00E42136">
        <w:t>for</w:t>
      </w:r>
      <w:r w:rsidRPr="001437F8">
        <w:t xml:space="preserve"> energy savings and improvements through </w:t>
      </w:r>
      <w:r w:rsidR="00E42136">
        <w:t xml:space="preserve">the </w:t>
      </w:r>
      <w:r w:rsidRPr="001437F8">
        <w:t>use of energy</w:t>
      </w:r>
      <w:r w:rsidR="00E42136">
        <w:t>-</w:t>
      </w:r>
      <w:r w:rsidRPr="001437F8">
        <w:t xml:space="preserve">efficient buildings and applications of passive techniques on building envelopes. </w:t>
      </w:r>
    </w:p>
    <w:tbl>
      <w:tblPr>
        <w:tblStyle w:val="TableGrid"/>
        <w:tblW w:w="9018" w:type="dxa"/>
        <w:tblInd w:w="5" w:type="dxa"/>
        <w:tblCellMar>
          <w:top w:w="54" w:type="dxa"/>
          <w:left w:w="108" w:type="dxa"/>
          <w:right w:w="59" w:type="dxa"/>
        </w:tblCellMar>
        <w:tblLook w:val="04A0" w:firstRow="1" w:lastRow="0" w:firstColumn="1" w:lastColumn="0" w:noHBand="0" w:noVBand="1"/>
      </w:tblPr>
      <w:tblGrid>
        <w:gridCol w:w="874"/>
        <w:gridCol w:w="1191"/>
        <w:gridCol w:w="697"/>
        <w:gridCol w:w="699"/>
        <w:gridCol w:w="921"/>
        <w:gridCol w:w="699"/>
        <w:gridCol w:w="697"/>
        <w:gridCol w:w="921"/>
        <w:gridCol w:w="699"/>
        <w:gridCol w:w="699"/>
        <w:gridCol w:w="921"/>
      </w:tblGrid>
      <w:tr w:rsidR="00785F8C" w:rsidRPr="001437F8" w14:paraId="7598D296" w14:textId="77777777">
        <w:trPr>
          <w:trHeight w:val="470"/>
        </w:trPr>
        <w:tc>
          <w:tcPr>
            <w:tcW w:w="895" w:type="dxa"/>
            <w:vMerge w:val="restart"/>
            <w:tcBorders>
              <w:top w:val="single" w:sz="4" w:space="0" w:color="000000"/>
              <w:left w:val="single" w:sz="4" w:space="0" w:color="000000"/>
              <w:bottom w:val="single" w:sz="4" w:space="0" w:color="000000"/>
              <w:right w:val="single" w:sz="4" w:space="0" w:color="000000"/>
            </w:tcBorders>
            <w:vAlign w:val="center"/>
          </w:tcPr>
          <w:p w14:paraId="4DC616A2" w14:textId="77777777" w:rsidR="00785F8C" w:rsidRPr="001437F8" w:rsidRDefault="00CE41F1" w:rsidP="001B4D42">
            <w:pPr>
              <w:spacing w:after="0" w:line="360" w:lineRule="auto"/>
              <w:ind w:left="0" w:right="0" w:firstLine="0"/>
              <w:jc w:val="left"/>
            </w:pPr>
            <w:r w:rsidRPr="001437F8">
              <w:rPr>
                <w:b/>
                <w:sz w:val="20"/>
              </w:rPr>
              <w:t>Heating (kWh/ m</w:t>
            </w:r>
            <w:r w:rsidRPr="001437F8">
              <w:rPr>
                <w:b/>
                <w:sz w:val="20"/>
                <w:vertAlign w:val="superscript"/>
              </w:rPr>
              <w:t>2</w:t>
            </w:r>
            <w:r w:rsidRPr="001437F8">
              <w:rPr>
                <w:b/>
                <w:sz w:val="20"/>
              </w:rPr>
              <w:t xml:space="preserve">a) </w:t>
            </w:r>
          </w:p>
        </w:tc>
        <w:tc>
          <w:tcPr>
            <w:tcW w:w="2300" w:type="dxa"/>
            <w:gridSpan w:val="3"/>
            <w:tcBorders>
              <w:top w:val="single" w:sz="4" w:space="0" w:color="000000"/>
              <w:left w:val="single" w:sz="4" w:space="0" w:color="000000"/>
              <w:bottom w:val="single" w:sz="4" w:space="0" w:color="000000"/>
              <w:right w:val="single" w:sz="4" w:space="0" w:color="000000"/>
            </w:tcBorders>
          </w:tcPr>
          <w:p w14:paraId="435F3279" w14:textId="77777777" w:rsidR="00785F8C" w:rsidRPr="001437F8" w:rsidRDefault="00CE41F1" w:rsidP="001B4D42">
            <w:pPr>
              <w:spacing w:after="0" w:line="360" w:lineRule="auto"/>
              <w:ind w:left="0" w:right="0" w:firstLine="0"/>
              <w:jc w:val="center"/>
            </w:pPr>
            <w:r w:rsidRPr="001437F8">
              <w:rPr>
                <w:b/>
                <w:sz w:val="20"/>
              </w:rPr>
              <w:t xml:space="preserve">Clay Brick Wall Structure </w:t>
            </w:r>
          </w:p>
        </w:tc>
        <w:tc>
          <w:tcPr>
            <w:tcW w:w="2420" w:type="dxa"/>
            <w:gridSpan w:val="3"/>
            <w:tcBorders>
              <w:top w:val="single" w:sz="4" w:space="0" w:color="000000"/>
              <w:left w:val="single" w:sz="4" w:space="0" w:color="000000"/>
              <w:bottom w:val="single" w:sz="4" w:space="0" w:color="000000"/>
              <w:right w:val="single" w:sz="4" w:space="0" w:color="000000"/>
            </w:tcBorders>
          </w:tcPr>
          <w:p w14:paraId="36201BD5" w14:textId="77777777" w:rsidR="00785F8C" w:rsidRPr="001437F8" w:rsidRDefault="00CE41F1" w:rsidP="001B4D42">
            <w:pPr>
              <w:spacing w:after="0" w:line="360" w:lineRule="auto"/>
              <w:ind w:left="0" w:right="0" w:firstLine="0"/>
              <w:jc w:val="center"/>
            </w:pPr>
            <w:r w:rsidRPr="001437F8">
              <w:rPr>
                <w:b/>
                <w:sz w:val="20"/>
              </w:rPr>
              <w:t xml:space="preserve">Hollow Block Wall Structure </w:t>
            </w:r>
          </w:p>
        </w:tc>
        <w:tc>
          <w:tcPr>
            <w:tcW w:w="3404" w:type="dxa"/>
            <w:gridSpan w:val="4"/>
            <w:tcBorders>
              <w:top w:val="single" w:sz="4" w:space="0" w:color="000000"/>
              <w:left w:val="single" w:sz="4" w:space="0" w:color="000000"/>
              <w:bottom w:val="single" w:sz="4" w:space="0" w:color="000000"/>
              <w:right w:val="single" w:sz="4" w:space="0" w:color="000000"/>
            </w:tcBorders>
            <w:vAlign w:val="center"/>
          </w:tcPr>
          <w:p w14:paraId="08D885FC" w14:textId="77777777" w:rsidR="00785F8C" w:rsidRPr="001437F8" w:rsidRDefault="00CE41F1" w:rsidP="001B4D42">
            <w:pPr>
              <w:spacing w:after="0" w:line="360" w:lineRule="auto"/>
              <w:ind w:left="0" w:right="55" w:firstLine="0"/>
              <w:jc w:val="center"/>
            </w:pPr>
            <w:r w:rsidRPr="001437F8">
              <w:rPr>
                <w:b/>
                <w:sz w:val="20"/>
              </w:rPr>
              <w:t xml:space="preserve">AAC Block Wall Structure </w:t>
            </w:r>
          </w:p>
        </w:tc>
      </w:tr>
      <w:tr w:rsidR="00785F8C" w:rsidRPr="001437F8" w14:paraId="58071F9B" w14:textId="77777777">
        <w:trPr>
          <w:trHeight w:val="931"/>
        </w:trPr>
        <w:tc>
          <w:tcPr>
            <w:tcW w:w="0" w:type="auto"/>
            <w:vMerge/>
            <w:tcBorders>
              <w:top w:val="nil"/>
              <w:left w:val="single" w:sz="4" w:space="0" w:color="000000"/>
              <w:bottom w:val="nil"/>
              <w:right w:val="single" w:sz="4" w:space="0" w:color="000000"/>
            </w:tcBorders>
          </w:tcPr>
          <w:p w14:paraId="02D3AD9F"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vAlign w:val="center"/>
          </w:tcPr>
          <w:p w14:paraId="0DB85A3F" w14:textId="77777777" w:rsidR="00785F8C" w:rsidRPr="001437F8" w:rsidRDefault="00CE41F1" w:rsidP="001B4D42">
            <w:pPr>
              <w:spacing w:after="0" w:line="360" w:lineRule="auto"/>
              <w:ind w:left="0" w:right="0" w:firstLine="0"/>
              <w:jc w:val="left"/>
            </w:pPr>
            <w:proofErr w:type="spellStart"/>
            <w:r w:rsidRPr="001437F8">
              <w:rPr>
                <w:sz w:val="20"/>
              </w:rPr>
              <w:t>Parame</w:t>
            </w:r>
            <w:proofErr w:type="spellEnd"/>
          </w:p>
          <w:p w14:paraId="746AE02D" w14:textId="77777777" w:rsidR="00785F8C" w:rsidRPr="001437F8" w:rsidRDefault="00CE41F1" w:rsidP="001B4D42">
            <w:pPr>
              <w:spacing w:after="0" w:line="360" w:lineRule="auto"/>
              <w:ind w:left="0" w:right="0" w:firstLine="0"/>
              <w:jc w:val="left"/>
            </w:pPr>
            <w:proofErr w:type="spellStart"/>
            <w:r w:rsidRPr="001437F8">
              <w:rPr>
                <w:sz w:val="20"/>
              </w:rPr>
              <w:t>ters</w:t>
            </w:r>
            <w:proofErr w:type="spellEnd"/>
            <w:r w:rsidRPr="001437F8">
              <w:rPr>
                <w:sz w:val="20"/>
              </w:rPr>
              <w:t xml:space="preserve"> </w:t>
            </w:r>
          </w:p>
        </w:tc>
        <w:tc>
          <w:tcPr>
            <w:tcW w:w="718" w:type="dxa"/>
            <w:tcBorders>
              <w:top w:val="single" w:sz="4" w:space="0" w:color="000000"/>
              <w:left w:val="single" w:sz="4" w:space="0" w:color="000000"/>
              <w:bottom w:val="single" w:sz="4" w:space="0" w:color="000000"/>
              <w:right w:val="single" w:sz="4" w:space="0" w:color="000000"/>
            </w:tcBorders>
            <w:vAlign w:val="center"/>
          </w:tcPr>
          <w:p w14:paraId="43272585" w14:textId="77777777" w:rsidR="00785F8C" w:rsidRPr="001437F8" w:rsidRDefault="00CE41F1" w:rsidP="001B4D42">
            <w:pPr>
              <w:spacing w:after="0" w:line="360" w:lineRule="auto"/>
              <w:ind w:left="0" w:right="0" w:firstLine="0"/>
              <w:jc w:val="left"/>
            </w:pPr>
            <w:r w:rsidRPr="001437F8">
              <w:rPr>
                <w:sz w:val="20"/>
              </w:rPr>
              <w:t xml:space="preserve">Conv. </w:t>
            </w:r>
            <w:proofErr w:type="spellStart"/>
            <w:r w:rsidRPr="001437F8">
              <w:rPr>
                <w:sz w:val="20"/>
              </w:rPr>
              <w:t>Buildi</w:t>
            </w:r>
            <w:proofErr w:type="spellEnd"/>
            <w:r w:rsidRPr="001437F8">
              <w:rPr>
                <w:sz w:val="20"/>
              </w:rPr>
              <w:t xml:space="preserve"> ng </w:t>
            </w:r>
          </w:p>
        </w:tc>
        <w:tc>
          <w:tcPr>
            <w:tcW w:w="720" w:type="dxa"/>
            <w:tcBorders>
              <w:top w:val="single" w:sz="4" w:space="0" w:color="000000"/>
              <w:left w:val="single" w:sz="4" w:space="0" w:color="000000"/>
              <w:bottom w:val="single" w:sz="4" w:space="0" w:color="000000"/>
              <w:right w:val="single" w:sz="4" w:space="0" w:color="000000"/>
            </w:tcBorders>
          </w:tcPr>
          <w:p w14:paraId="4FD72CDE" w14:textId="77777777" w:rsidR="00785F8C" w:rsidRPr="001437F8" w:rsidRDefault="00CE41F1" w:rsidP="001B4D42">
            <w:pPr>
              <w:spacing w:after="0" w:line="360" w:lineRule="auto"/>
              <w:ind w:left="0" w:right="0" w:firstLine="0"/>
              <w:jc w:val="left"/>
            </w:pPr>
            <w:proofErr w:type="spellStart"/>
            <w:r w:rsidRPr="001437F8">
              <w:rPr>
                <w:sz w:val="20"/>
              </w:rPr>
              <w:t>Effici</w:t>
            </w:r>
            <w:proofErr w:type="spellEnd"/>
            <w:r w:rsidRPr="001437F8">
              <w:rPr>
                <w:sz w:val="20"/>
              </w:rPr>
              <w:t xml:space="preserve"> </w:t>
            </w:r>
            <w:proofErr w:type="spellStart"/>
            <w:r w:rsidRPr="001437F8">
              <w:rPr>
                <w:sz w:val="20"/>
              </w:rPr>
              <w:t>ent</w:t>
            </w:r>
            <w:proofErr w:type="spellEnd"/>
            <w:r w:rsidRPr="001437F8">
              <w:rPr>
                <w:sz w:val="20"/>
              </w:rPr>
              <w:t xml:space="preserve"> </w:t>
            </w:r>
            <w:proofErr w:type="spellStart"/>
            <w:r w:rsidRPr="001437F8">
              <w:rPr>
                <w:sz w:val="20"/>
              </w:rPr>
              <w:t>Buildi</w:t>
            </w:r>
            <w:proofErr w:type="spellEnd"/>
            <w:r w:rsidRPr="001437F8">
              <w:rPr>
                <w:sz w:val="20"/>
              </w:rPr>
              <w:t xml:space="preserve"> ng </w:t>
            </w:r>
          </w:p>
        </w:tc>
        <w:tc>
          <w:tcPr>
            <w:tcW w:w="982" w:type="dxa"/>
            <w:tcBorders>
              <w:top w:val="single" w:sz="4" w:space="0" w:color="000000"/>
              <w:left w:val="single" w:sz="4" w:space="0" w:color="000000"/>
              <w:bottom w:val="single" w:sz="4" w:space="0" w:color="000000"/>
              <w:right w:val="single" w:sz="4" w:space="0" w:color="000000"/>
            </w:tcBorders>
            <w:vAlign w:val="center"/>
          </w:tcPr>
          <w:p w14:paraId="0CE11A6A" w14:textId="77777777" w:rsidR="00785F8C" w:rsidRPr="001437F8" w:rsidRDefault="00CE41F1" w:rsidP="001B4D42">
            <w:pPr>
              <w:spacing w:after="0" w:line="360" w:lineRule="auto"/>
              <w:ind w:left="0" w:right="0" w:firstLine="0"/>
              <w:jc w:val="left"/>
            </w:pPr>
            <w:r w:rsidRPr="001437F8">
              <w:rPr>
                <w:sz w:val="20"/>
              </w:rPr>
              <w:t xml:space="preserve">% energy improve </w:t>
            </w:r>
            <w:proofErr w:type="spellStart"/>
            <w:r w:rsidRPr="001437F8">
              <w:rPr>
                <w:sz w:val="20"/>
              </w:rPr>
              <w:t>ment</w:t>
            </w:r>
            <w:proofErr w:type="spellEnd"/>
            <w:r w:rsidRPr="001437F8">
              <w:rPr>
                <w:sz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32BF1F36" w14:textId="77777777" w:rsidR="00785F8C" w:rsidRPr="001437F8" w:rsidRDefault="00CE41F1" w:rsidP="001B4D42">
            <w:pPr>
              <w:spacing w:after="0" w:line="360" w:lineRule="auto"/>
              <w:ind w:left="0" w:right="0" w:firstLine="0"/>
              <w:jc w:val="left"/>
            </w:pPr>
            <w:r w:rsidRPr="001437F8">
              <w:rPr>
                <w:sz w:val="20"/>
              </w:rPr>
              <w:t xml:space="preserve">Conv. </w:t>
            </w:r>
            <w:proofErr w:type="spellStart"/>
            <w:r w:rsidRPr="001437F8">
              <w:rPr>
                <w:sz w:val="20"/>
              </w:rPr>
              <w:t>Buildi</w:t>
            </w:r>
            <w:proofErr w:type="spellEnd"/>
            <w:r w:rsidRPr="001437F8">
              <w:rPr>
                <w:sz w:val="20"/>
              </w:rPr>
              <w:t xml:space="preserve"> ng </w:t>
            </w:r>
          </w:p>
        </w:tc>
        <w:tc>
          <w:tcPr>
            <w:tcW w:w="718" w:type="dxa"/>
            <w:tcBorders>
              <w:top w:val="single" w:sz="4" w:space="0" w:color="000000"/>
              <w:left w:val="single" w:sz="4" w:space="0" w:color="000000"/>
              <w:bottom w:val="single" w:sz="4" w:space="0" w:color="000000"/>
              <w:right w:val="single" w:sz="4" w:space="0" w:color="000000"/>
            </w:tcBorders>
          </w:tcPr>
          <w:p w14:paraId="691D3820" w14:textId="77777777" w:rsidR="00785F8C" w:rsidRPr="001437F8" w:rsidRDefault="00CE41F1" w:rsidP="001B4D42">
            <w:pPr>
              <w:spacing w:after="0" w:line="360" w:lineRule="auto"/>
              <w:ind w:left="0" w:right="0" w:firstLine="0"/>
              <w:jc w:val="left"/>
            </w:pPr>
            <w:proofErr w:type="spellStart"/>
            <w:r w:rsidRPr="001437F8">
              <w:rPr>
                <w:sz w:val="20"/>
              </w:rPr>
              <w:t>Effici</w:t>
            </w:r>
            <w:proofErr w:type="spellEnd"/>
            <w:r w:rsidRPr="001437F8">
              <w:rPr>
                <w:sz w:val="20"/>
              </w:rPr>
              <w:t xml:space="preserve"> </w:t>
            </w:r>
            <w:proofErr w:type="spellStart"/>
            <w:r w:rsidRPr="001437F8">
              <w:rPr>
                <w:sz w:val="20"/>
              </w:rPr>
              <w:t>ent</w:t>
            </w:r>
            <w:proofErr w:type="spellEnd"/>
            <w:r w:rsidRPr="001437F8">
              <w:rPr>
                <w:sz w:val="20"/>
              </w:rPr>
              <w:t xml:space="preserve"> </w:t>
            </w:r>
            <w:proofErr w:type="spellStart"/>
            <w:r w:rsidRPr="001437F8">
              <w:rPr>
                <w:sz w:val="20"/>
              </w:rPr>
              <w:t>Buildi</w:t>
            </w:r>
            <w:proofErr w:type="spellEnd"/>
            <w:r w:rsidRPr="001437F8">
              <w:rPr>
                <w:sz w:val="20"/>
              </w:rPr>
              <w:t xml:space="preserve"> ng </w:t>
            </w:r>
          </w:p>
        </w:tc>
        <w:tc>
          <w:tcPr>
            <w:tcW w:w="982" w:type="dxa"/>
            <w:tcBorders>
              <w:top w:val="single" w:sz="4" w:space="0" w:color="000000"/>
              <w:left w:val="single" w:sz="4" w:space="0" w:color="000000"/>
              <w:bottom w:val="single" w:sz="4" w:space="0" w:color="000000"/>
              <w:right w:val="single" w:sz="4" w:space="0" w:color="000000"/>
            </w:tcBorders>
            <w:vAlign w:val="center"/>
          </w:tcPr>
          <w:p w14:paraId="20FF17D7" w14:textId="77777777" w:rsidR="00785F8C" w:rsidRPr="001437F8" w:rsidRDefault="00CE41F1" w:rsidP="001B4D42">
            <w:pPr>
              <w:spacing w:after="0" w:line="360" w:lineRule="auto"/>
              <w:ind w:left="0" w:right="0" w:firstLine="0"/>
              <w:jc w:val="left"/>
            </w:pPr>
            <w:r w:rsidRPr="001437F8">
              <w:rPr>
                <w:sz w:val="20"/>
              </w:rPr>
              <w:t xml:space="preserve">% energy improve </w:t>
            </w:r>
            <w:proofErr w:type="spellStart"/>
            <w:r w:rsidRPr="001437F8">
              <w:rPr>
                <w:sz w:val="20"/>
              </w:rPr>
              <w:t>ment</w:t>
            </w:r>
            <w:proofErr w:type="spellEnd"/>
            <w:r w:rsidRPr="001437F8">
              <w:rPr>
                <w:sz w:val="20"/>
              </w:rPr>
              <w:t xml:space="preserve"> </w:t>
            </w:r>
          </w:p>
        </w:tc>
        <w:tc>
          <w:tcPr>
            <w:tcW w:w="721" w:type="dxa"/>
            <w:tcBorders>
              <w:top w:val="single" w:sz="4" w:space="0" w:color="000000"/>
              <w:left w:val="single" w:sz="4" w:space="0" w:color="000000"/>
              <w:bottom w:val="single" w:sz="4" w:space="0" w:color="000000"/>
              <w:right w:val="single" w:sz="4" w:space="0" w:color="000000"/>
            </w:tcBorders>
            <w:vAlign w:val="center"/>
          </w:tcPr>
          <w:p w14:paraId="75426260" w14:textId="77777777" w:rsidR="00785F8C" w:rsidRPr="001437F8" w:rsidRDefault="00CE41F1" w:rsidP="001B4D42">
            <w:pPr>
              <w:spacing w:after="0" w:line="360" w:lineRule="auto"/>
              <w:ind w:left="0" w:right="0" w:firstLine="0"/>
              <w:jc w:val="left"/>
            </w:pPr>
            <w:r w:rsidRPr="001437F8">
              <w:rPr>
                <w:sz w:val="20"/>
              </w:rPr>
              <w:t xml:space="preserve">Conv. </w:t>
            </w:r>
            <w:proofErr w:type="spellStart"/>
            <w:r w:rsidRPr="001437F8">
              <w:rPr>
                <w:sz w:val="20"/>
              </w:rPr>
              <w:t>Buildi</w:t>
            </w:r>
            <w:proofErr w:type="spellEnd"/>
            <w:r w:rsidRPr="001437F8">
              <w:rPr>
                <w:sz w:val="20"/>
              </w:rPr>
              <w:t xml:space="preserve"> ng </w:t>
            </w:r>
          </w:p>
        </w:tc>
        <w:tc>
          <w:tcPr>
            <w:tcW w:w="720" w:type="dxa"/>
            <w:tcBorders>
              <w:top w:val="single" w:sz="4" w:space="0" w:color="000000"/>
              <w:left w:val="single" w:sz="4" w:space="0" w:color="000000"/>
              <w:bottom w:val="single" w:sz="4" w:space="0" w:color="000000"/>
              <w:right w:val="single" w:sz="4" w:space="0" w:color="000000"/>
            </w:tcBorders>
          </w:tcPr>
          <w:p w14:paraId="0EC503D3" w14:textId="77777777" w:rsidR="00785F8C" w:rsidRPr="001437F8" w:rsidRDefault="00CE41F1" w:rsidP="001B4D42">
            <w:pPr>
              <w:spacing w:after="0" w:line="360" w:lineRule="auto"/>
              <w:ind w:left="0" w:right="0" w:firstLine="0"/>
              <w:jc w:val="left"/>
            </w:pPr>
            <w:proofErr w:type="spellStart"/>
            <w:r w:rsidRPr="001437F8">
              <w:rPr>
                <w:sz w:val="20"/>
              </w:rPr>
              <w:t>Effici</w:t>
            </w:r>
            <w:proofErr w:type="spellEnd"/>
            <w:r w:rsidRPr="001437F8">
              <w:rPr>
                <w:sz w:val="20"/>
              </w:rPr>
              <w:t xml:space="preserve"> </w:t>
            </w:r>
            <w:proofErr w:type="spellStart"/>
            <w:r w:rsidRPr="001437F8">
              <w:rPr>
                <w:sz w:val="20"/>
              </w:rPr>
              <w:t>ent</w:t>
            </w:r>
            <w:proofErr w:type="spellEnd"/>
            <w:r w:rsidRPr="001437F8">
              <w:rPr>
                <w:sz w:val="20"/>
              </w:rPr>
              <w:t xml:space="preserve"> </w:t>
            </w:r>
            <w:proofErr w:type="spellStart"/>
            <w:r w:rsidRPr="001437F8">
              <w:rPr>
                <w:sz w:val="20"/>
              </w:rPr>
              <w:t>Buildi</w:t>
            </w:r>
            <w:proofErr w:type="spellEnd"/>
            <w:r w:rsidRPr="001437F8">
              <w:rPr>
                <w:sz w:val="20"/>
              </w:rPr>
              <w:t xml:space="preserve"> ng </w:t>
            </w:r>
          </w:p>
        </w:tc>
        <w:tc>
          <w:tcPr>
            <w:tcW w:w="982" w:type="dxa"/>
            <w:tcBorders>
              <w:top w:val="single" w:sz="4" w:space="0" w:color="000000"/>
              <w:left w:val="single" w:sz="4" w:space="0" w:color="000000"/>
              <w:bottom w:val="single" w:sz="4" w:space="0" w:color="000000"/>
              <w:right w:val="single" w:sz="4" w:space="0" w:color="000000"/>
            </w:tcBorders>
            <w:vAlign w:val="center"/>
          </w:tcPr>
          <w:p w14:paraId="37306E60" w14:textId="77777777" w:rsidR="00785F8C" w:rsidRPr="001437F8" w:rsidRDefault="00CE41F1" w:rsidP="001B4D42">
            <w:pPr>
              <w:spacing w:after="0" w:line="360" w:lineRule="auto"/>
              <w:ind w:left="0" w:right="0" w:firstLine="0"/>
              <w:jc w:val="left"/>
            </w:pPr>
            <w:r w:rsidRPr="001437F8">
              <w:rPr>
                <w:sz w:val="20"/>
              </w:rPr>
              <w:t xml:space="preserve">% energy improve </w:t>
            </w:r>
            <w:proofErr w:type="spellStart"/>
            <w:r w:rsidRPr="001437F8">
              <w:rPr>
                <w:sz w:val="20"/>
              </w:rPr>
              <w:t>ment</w:t>
            </w:r>
            <w:proofErr w:type="spellEnd"/>
            <w:r w:rsidRPr="001437F8">
              <w:rPr>
                <w:sz w:val="20"/>
              </w:rPr>
              <w:t xml:space="preserve"> </w:t>
            </w:r>
          </w:p>
        </w:tc>
      </w:tr>
      <w:tr w:rsidR="00785F8C" w:rsidRPr="001437F8" w14:paraId="19A19FCE" w14:textId="77777777">
        <w:trPr>
          <w:trHeight w:val="469"/>
        </w:trPr>
        <w:tc>
          <w:tcPr>
            <w:tcW w:w="0" w:type="auto"/>
            <w:vMerge/>
            <w:tcBorders>
              <w:top w:val="nil"/>
              <w:left w:val="single" w:sz="4" w:space="0" w:color="000000"/>
              <w:bottom w:val="nil"/>
              <w:right w:val="single" w:sz="4" w:space="0" w:color="000000"/>
            </w:tcBorders>
          </w:tcPr>
          <w:p w14:paraId="24546922"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5551FF70" w14:textId="77777777" w:rsidR="00785F8C" w:rsidRPr="001437F8" w:rsidRDefault="00CE41F1" w:rsidP="001B4D42">
            <w:pPr>
              <w:spacing w:after="0" w:line="360" w:lineRule="auto"/>
              <w:ind w:left="0" w:right="0" w:firstLine="0"/>
              <w:jc w:val="left"/>
            </w:pPr>
            <w:r w:rsidRPr="001437F8">
              <w:rPr>
                <w:sz w:val="20"/>
              </w:rPr>
              <w:t xml:space="preserve">Heating demand </w:t>
            </w:r>
          </w:p>
        </w:tc>
        <w:tc>
          <w:tcPr>
            <w:tcW w:w="718" w:type="dxa"/>
            <w:tcBorders>
              <w:top w:val="single" w:sz="4" w:space="0" w:color="000000"/>
              <w:left w:val="single" w:sz="4" w:space="0" w:color="000000"/>
              <w:bottom w:val="single" w:sz="4" w:space="0" w:color="000000"/>
              <w:right w:val="single" w:sz="4" w:space="0" w:color="000000"/>
            </w:tcBorders>
            <w:vAlign w:val="center"/>
          </w:tcPr>
          <w:p w14:paraId="45C14D78" w14:textId="77777777" w:rsidR="00785F8C" w:rsidRPr="001437F8" w:rsidRDefault="00CE41F1" w:rsidP="001B4D42">
            <w:pPr>
              <w:spacing w:after="0" w:line="360" w:lineRule="auto"/>
              <w:ind w:left="0" w:right="0" w:firstLine="0"/>
              <w:jc w:val="left"/>
            </w:pPr>
            <w:r w:rsidRPr="001437F8">
              <w:rPr>
                <w:sz w:val="20"/>
              </w:rPr>
              <w:t xml:space="preserve">26 </w:t>
            </w:r>
          </w:p>
        </w:tc>
        <w:tc>
          <w:tcPr>
            <w:tcW w:w="720" w:type="dxa"/>
            <w:tcBorders>
              <w:top w:val="single" w:sz="4" w:space="0" w:color="000000"/>
              <w:left w:val="single" w:sz="4" w:space="0" w:color="000000"/>
              <w:bottom w:val="single" w:sz="4" w:space="0" w:color="000000"/>
              <w:right w:val="single" w:sz="4" w:space="0" w:color="000000"/>
            </w:tcBorders>
            <w:vAlign w:val="center"/>
          </w:tcPr>
          <w:p w14:paraId="23C5D002" w14:textId="77777777" w:rsidR="00785F8C" w:rsidRPr="001437F8" w:rsidRDefault="00CE41F1" w:rsidP="001B4D42">
            <w:pPr>
              <w:spacing w:after="0" w:line="360" w:lineRule="auto"/>
              <w:ind w:left="0" w:right="0" w:firstLine="0"/>
              <w:jc w:val="left"/>
            </w:pPr>
            <w:r w:rsidRPr="001437F8">
              <w:rPr>
                <w:sz w:val="20"/>
              </w:rPr>
              <w:t xml:space="preserve">4.0 </w:t>
            </w:r>
          </w:p>
        </w:tc>
        <w:tc>
          <w:tcPr>
            <w:tcW w:w="982" w:type="dxa"/>
            <w:vMerge w:val="restart"/>
            <w:tcBorders>
              <w:top w:val="single" w:sz="4" w:space="0" w:color="000000"/>
              <w:left w:val="single" w:sz="4" w:space="0" w:color="000000"/>
              <w:bottom w:val="single" w:sz="4" w:space="0" w:color="000000"/>
              <w:right w:val="single" w:sz="4" w:space="0" w:color="000000"/>
            </w:tcBorders>
            <w:vAlign w:val="center"/>
          </w:tcPr>
          <w:p w14:paraId="76C9A747" w14:textId="77777777" w:rsidR="00785F8C" w:rsidRPr="001437F8" w:rsidRDefault="00CE41F1" w:rsidP="001B4D42">
            <w:pPr>
              <w:spacing w:after="0" w:line="360" w:lineRule="auto"/>
              <w:ind w:left="0" w:right="52" w:firstLine="0"/>
              <w:jc w:val="center"/>
            </w:pPr>
            <w:r w:rsidRPr="001437F8">
              <w:rPr>
                <w:sz w:val="20"/>
              </w:rPr>
              <w:t xml:space="preserve">25 % </w:t>
            </w:r>
          </w:p>
        </w:tc>
        <w:tc>
          <w:tcPr>
            <w:tcW w:w="720" w:type="dxa"/>
            <w:tcBorders>
              <w:top w:val="single" w:sz="4" w:space="0" w:color="000000"/>
              <w:left w:val="single" w:sz="4" w:space="0" w:color="000000"/>
              <w:bottom w:val="single" w:sz="4" w:space="0" w:color="000000"/>
              <w:right w:val="single" w:sz="4" w:space="0" w:color="000000"/>
            </w:tcBorders>
            <w:vAlign w:val="center"/>
          </w:tcPr>
          <w:p w14:paraId="312344BB" w14:textId="77777777" w:rsidR="00785F8C" w:rsidRPr="001437F8" w:rsidRDefault="00CE41F1" w:rsidP="001B4D42">
            <w:pPr>
              <w:spacing w:after="0" w:line="360" w:lineRule="auto"/>
              <w:ind w:left="0" w:right="0" w:firstLine="0"/>
              <w:jc w:val="left"/>
            </w:pPr>
            <w:r w:rsidRPr="001437F8">
              <w:rPr>
                <w:sz w:val="20"/>
              </w:rPr>
              <w:t xml:space="preserve">24 </w:t>
            </w:r>
          </w:p>
        </w:tc>
        <w:tc>
          <w:tcPr>
            <w:tcW w:w="718" w:type="dxa"/>
            <w:tcBorders>
              <w:top w:val="single" w:sz="4" w:space="0" w:color="000000"/>
              <w:left w:val="single" w:sz="4" w:space="0" w:color="000000"/>
              <w:bottom w:val="single" w:sz="4" w:space="0" w:color="000000"/>
              <w:right w:val="single" w:sz="4" w:space="0" w:color="000000"/>
            </w:tcBorders>
            <w:vAlign w:val="center"/>
          </w:tcPr>
          <w:p w14:paraId="3110902D" w14:textId="77777777" w:rsidR="00785F8C" w:rsidRPr="001437F8" w:rsidRDefault="00CE41F1" w:rsidP="001B4D42">
            <w:pPr>
              <w:spacing w:after="0" w:line="360" w:lineRule="auto"/>
              <w:ind w:left="0" w:right="0" w:firstLine="0"/>
              <w:jc w:val="left"/>
            </w:pPr>
            <w:r w:rsidRPr="001437F8">
              <w:rPr>
                <w:sz w:val="20"/>
              </w:rPr>
              <w:t xml:space="preserve">4.0 </w:t>
            </w:r>
          </w:p>
        </w:tc>
        <w:tc>
          <w:tcPr>
            <w:tcW w:w="982" w:type="dxa"/>
            <w:vMerge w:val="restart"/>
            <w:tcBorders>
              <w:top w:val="single" w:sz="4" w:space="0" w:color="000000"/>
              <w:left w:val="single" w:sz="4" w:space="0" w:color="000000"/>
              <w:bottom w:val="single" w:sz="4" w:space="0" w:color="000000"/>
              <w:right w:val="single" w:sz="4" w:space="0" w:color="000000"/>
            </w:tcBorders>
            <w:vAlign w:val="center"/>
          </w:tcPr>
          <w:p w14:paraId="6377EACF" w14:textId="77777777" w:rsidR="00785F8C" w:rsidRPr="001437F8" w:rsidRDefault="00CE41F1" w:rsidP="001B4D42">
            <w:pPr>
              <w:spacing w:after="0" w:line="360" w:lineRule="auto"/>
              <w:ind w:left="0" w:right="49" w:firstLine="0"/>
              <w:jc w:val="center"/>
            </w:pPr>
            <w:r w:rsidRPr="001437F8">
              <w:rPr>
                <w:sz w:val="20"/>
              </w:rPr>
              <w:t xml:space="preserve">29% </w:t>
            </w:r>
          </w:p>
        </w:tc>
        <w:tc>
          <w:tcPr>
            <w:tcW w:w="721" w:type="dxa"/>
            <w:tcBorders>
              <w:top w:val="single" w:sz="4" w:space="0" w:color="000000"/>
              <w:left w:val="single" w:sz="4" w:space="0" w:color="000000"/>
              <w:bottom w:val="single" w:sz="4" w:space="0" w:color="000000"/>
              <w:right w:val="single" w:sz="4" w:space="0" w:color="000000"/>
            </w:tcBorders>
            <w:vAlign w:val="center"/>
          </w:tcPr>
          <w:p w14:paraId="0A77E696" w14:textId="77777777" w:rsidR="00785F8C" w:rsidRPr="001437F8" w:rsidRDefault="00CE41F1" w:rsidP="001B4D42">
            <w:pPr>
              <w:spacing w:after="0" w:line="360" w:lineRule="auto"/>
              <w:ind w:left="0" w:right="0" w:firstLine="0"/>
              <w:jc w:val="left"/>
            </w:pPr>
            <w:r w:rsidRPr="001437F8">
              <w:rPr>
                <w:sz w:val="20"/>
              </w:rPr>
              <w:t xml:space="preserve">19 </w:t>
            </w:r>
          </w:p>
        </w:tc>
        <w:tc>
          <w:tcPr>
            <w:tcW w:w="720" w:type="dxa"/>
            <w:tcBorders>
              <w:top w:val="single" w:sz="4" w:space="0" w:color="000000"/>
              <w:left w:val="single" w:sz="4" w:space="0" w:color="000000"/>
              <w:bottom w:val="single" w:sz="4" w:space="0" w:color="000000"/>
              <w:right w:val="single" w:sz="4" w:space="0" w:color="000000"/>
            </w:tcBorders>
            <w:vAlign w:val="center"/>
          </w:tcPr>
          <w:p w14:paraId="34D5C4BC" w14:textId="77777777" w:rsidR="00785F8C" w:rsidRPr="001437F8" w:rsidRDefault="00CE41F1" w:rsidP="001B4D42">
            <w:pPr>
              <w:spacing w:after="0" w:line="360" w:lineRule="auto"/>
              <w:ind w:left="0" w:right="0" w:firstLine="0"/>
              <w:jc w:val="left"/>
            </w:pPr>
            <w:r w:rsidRPr="001437F8">
              <w:rPr>
                <w:sz w:val="20"/>
              </w:rPr>
              <w:t xml:space="preserve">3.0 </w:t>
            </w:r>
          </w:p>
        </w:tc>
        <w:tc>
          <w:tcPr>
            <w:tcW w:w="982" w:type="dxa"/>
            <w:vMerge w:val="restart"/>
            <w:tcBorders>
              <w:top w:val="single" w:sz="4" w:space="0" w:color="000000"/>
              <w:left w:val="single" w:sz="4" w:space="0" w:color="000000"/>
              <w:bottom w:val="single" w:sz="4" w:space="0" w:color="000000"/>
              <w:right w:val="single" w:sz="4" w:space="0" w:color="000000"/>
            </w:tcBorders>
            <w:vAlign w:val="center"/>
          </w:tcPr>
          <w:p w14:paraId="07E93BA3" w14:textId="77777777" w:rsidR="00785F8C" w:rsidRPr="001437F8" w:rsidRDefault="00CE41F1" w:rsidP="001B4D42">
            <w:pPr>
              <w:spacing w:after="0" w:line="360" w:lineRule="auto"/>
              <w:ind w:left="0" w:right="49" w:firstLine="0"/>
              <w:jc w:val="center"/>
            </w:pPr>
            <w:r w:rsidRPr="001437F8">
              <w:rPr>
                <w:sz w:val="20"/>
              </w:rPr>
              <w:t xml:space="preserve">35% </w:t>
            </w:r>
          </w:p>
        </w:tc>
      </w:tr>
      <w:tr w:rsidR="00785F8C" w:rsidRPr="001437F8" w14:paraId="7BDAC869" w14:textId="77777777">
        <w:trPr>
          <w:trHeight w:val="470"/>
        </w:trPr>
        <w:tc>
          <w:tcPr>
            <w:tcW w:w="0" w:type="auto"/>
            <w:vMerge/>
            <w:tcBorders>
              <w:top w:val="nil"/>
              <w:left w:val="single" w:sz="4" w:space="0" w:color="000000"/>
              <w:bottom w:val="nil"/>
              <w:right w:val="single" w:sz="4" w:space="0" w:color="000000"/>
            </w:tcBorders>
          </w:tcPr>
          <w:p w14:paraId="687C4F2A"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03F5FA58" w14:textId="77777777" w:rsidR="00785F8C" w:rsidRPr="001437F8" w:rsidRDefault="00CE41F1" w:rsidP="001B4D42">
            <w:pPr>
              <w:spacing w:after="0" w:line="360" w:lineRule="auto"/>
              <w:ind w:left="0" w:right="0" w:firstLine="0"/>
              <w:jc w:val="left"/>
            </w:pPr>
            <w:r w:rsidRPr="001437F8">
              <w:rPr>
                <w:sz w:val="20"/>
              </w:rPr>
              <w:t xml:space="preserve">Internal gains </w:t>
            </w:r>
          </w:p>
        </w:tc>
        <w:tc>
          <w:tcPr>
            <w:tcW w:w="718" w:type="dxa"/>
            <w:tcBorders>
              <w:top w:val="single" w:sz="4" w:space="0" w:color="000000"/>
              <w:left w:val="single" w:sz="4" w:space="0" w:color="000000"/>
              <w:bottom w:val="single" w:sz="4" w:space="0" w:color="000000"/>
              <w:right w:val="single" w:sz="4" w:space="0" w:color="000000"/>
            </w:tcBorders>
            <w:vAlign w:val="center"/>
          </w:tcPr>
          <w:p w14:paraId="0E91ADA8" w14:textId="77777777" w:rsidR="00785F8C" w:rsidRPr="001437F8" w:rsidRDefault="00CE41F1" w:rsidP="001B4D42">
            <w:pPr>
              <w:spacing w:after="0" w:line="360" w:lineRule="auto"/>
              <w:ind w:left="0" w:right="0" w:firstLine="0"/>
              <w:jc w:val="left"/>
            </w:pPr>
            <w:r w:rsidRPr="001437F8">
              <w:rPr>
                <w:sz w:val="20"/>
              </w:rPr>
              <w:t xml:space="preserve">2.4 </w:t>
            </w:r>
          </w:p>
        </w:tc>
        <w:tc>
          <w:tcPr>
            <w:tcW w:w="720" w:type="dxa"/>
            <w:tcBorders>
              <w:top w:val="single" w:sz="4" w:space="0" w:color="000000"/>
              <w:left w:val="single" w:sz="4" w:space="0" w:color="000000"/>
              <w:bottom w:val="single" w:sz="4" w:space="0" w:color="000000"/>
              <w:right w:val="single" w:sz="4" w:space="0" w:color="000000"/>
            </w:tcBorders>
            <w:vAlign w:val="center"/>
          </w:tcPr>
          <w:p w14:paraId="05BFB58A" w14:textId="77777777" w:rsidR="00785F8C" w:rsidRPr="001437F8" w:rsidRDefault="00CE41F1" w:rsidP="001B4D42">
            <w:pPr>
              <w:spacing w:after="0" w:line="360" w:lineRule="auto"/>
              <w:ind w:left="0" w:right="0" w:firstLine="0"/>
              <w:jc w:val="left"/>
            </w:pPr>
            <w:r w:rsidRPr="001437F8">
              <w:rPr>
                <w:sz w:val="20"/>
              </w:rPr>
              <w:t xml:space="preserve">2.4 </w:t>
            </w:r>
          </w:p>
        </w:tc>
        <w:tc>
          <w:tcPr>
            <w:tcW w:w="0" w:type="auto"/>
            <w:vMerge/>
            <w:tcBorders>
              <w:top w:val="nil"/>
              <w:left w:val="single" w:sz="4" w:space="0" w:color="000000"/>
              <w:bottom w:val="nil"/>
              <w:right w:val="single" w:sz="4" w:space="0" w:color="000000"/>
            </w:tcBorders>
          </w:tcPr>
          <w:p w14:paraId="26A428C1"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02BC41BE" w14:textId="77777777" w:rsidR="00785F8C" w:rsidRPr="001437F8" w:rsidRDefault="00CE41F1" w:rsidP="001B4D42">
            <w:pPr>
              <w:spacing w:after="0" w:line="360" w:lineRule="auto"/>
              <w:ind w:left="0" w:right="0" w:firstLine="0"/>
              <w:jc w:val="left"/>
            </w:pPr>
            <w:r w:rsidRPr="001437F8">
              <w:rPr>
                <w:sz w:val="20"/>
              </w:rPr>
              <w:t xml:space="preserve">2.4 </w:t>
            </w:r>
          </w:p>
        </w:tc>
        <w:tc>
          <w:tcPr>
            <w:tcW w:w="718" w:type="dxa"/>
            <w:tcBorders>
              <w:top w:val="single" w:sz="4" w:space="0" w:color="000000"/>
              <w:left w:val="single" w:sz="4" w:space="0" w:color="000000"/>
              <w:bottom w:val="single" w:sz="4" w:space="0" w:color="000000"/>
              <w:right w:val="single" w:sz="4" w:space="0" w:color="000000"/>
            </w:tcBorders>
            <w:vAlign w:val="center"/>
          </w:tcPr>
          <w:p w14:paraId="0B32D065" w14:textId="77777777" w:rsidR="00785F8C" w:rsidRPr="001437F8" w:rsidRDefault="00CE41F1" w:rsidP="001B4D42">
            <w:pPr>
              <w:spacing w:after="0" w:line="360" w:lineRule="auto"/>
              <w:ind w:left="0" w:right="0" w:firstLine="0"/>
              <w:jc w:val="left"/>
            </w:pPr>
            <w:r w:rsidRPr="001437F8">
              <w:rPr>
                <w:sz w:val="20"/>
              </w:rPr>
              <w:t xml:space="preserve">2.4 </w:t>
            </w:r>
          </w:p>
        </w:tc>
        <w:tc>
          <w:tcPr>
            <w:tcW w:w="0" w:type="auto"/>
            <w:vMerge/>
            <w:tcBorders>
              <w:top w:val="nil"/>
              <w:left w:val="single" w:sz="4" w:space="0" w:color="000000"/>
              <w:bottom w:val="nil"/>
              <w:right w:val="single" w:sz="4" w:space="0" w:color="000000"/>
            </w:tcBorders>
          </w:tcPr>
          <w:p w14:paraId="37717947"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17466750" w14:textId="77777777" w:rsidR="00785F8C" w:rsidRPr="001437F8" w:rsidRDefault="00CE41F1" w:rsidP="001B4D42">
            <w:pPr>
              <w:spacing w:after="0" w:line="360" w:lineRule="auto"/>
              <w:ind w:left="0" w:right="0" w:firstLine="0"/>
              <w:jc w:val="left"/>
            </w:pPr>
            <w:r w:rsidRPr="001437F8">
              <w:rPr>
                <w:sz w:val="20"/>
              </w:rPr>
              <w:t xml:space="preserve">2.4 </w:t>
            </w:r>
          </w:p>
        </w:tc>
        <w:tc>
          <w:tcPr>
            <w:tcW w:w="720" w:type="dxa"/>
            <w:tcBorders>
              <w:top w:val="single" w:sz="4" w:space="0" w:color="000000"/>
              <w:left w:val="single" w:sz="4" w:space="0" w:color="000000"/>
              <w:bottom w:val="single" w:sz="4" w:space="0" w:color="000000"/>
              <w:right w:val="single" w:sz="4" w:space="0" w:color="000000"/>
            </w:tcBorders>
            <w:vAlign w:val="center"/>
          </w:tcPr>
          <w:p w14:paraId="02F61A0B" w14:textId="77777777" w:rsidR="00785F8C" w:rsidRPr="001437F8" w:rsidRDefault="00CE41F1" w:rsidP="001B4D42">
            <w:pPr>
              <w:spacing w:after="0" w:line="360" w:lineRule="auto"/>
              <w:ind w:left="0" w:right="0" w:firstLine="0"/>
              <w:jc w:val="left"/>
            </w:pPr>
            <w:r w:rsidRPr="001437F8">
              <w:rPr>
                <w:sz w:val="20"/>
              </w:rPr>
              <w:t xml:space="preserve">2.4 </w:t>
            </w:r>
          </w:p>
        </w:tc>
        <w:tc>
          <w:tcPr>
            <w:tcW w:w="0" w:type="auto"/>
            <w:vMerge/>
            <w:tcBorders>
              <w:top w:val="nil"/>
              <w:left w:val="single" w:sz="4" w:space="0" w:color="000000"/>
              <w:bottom w:val="nil"/>
              <w:right w:val="single" w:sz="4" w:space="0" w:color="000000"/>
            </w:tcBorders>
          </w:tcPr>
          <w:p w14:paraId="3651D164" w14:textId="77777777" w:rsidR="00785F8C" w:rsidRPr="001437F8" w:rsidRDefault="00785F8C" w:rsidP="001B4D42">
            <w:pPr>
              <w:spacing w:after="160" w:line="360" w:lineRule="auto"/>
              <w:ind w:left="0" w:right="0" w:firstLine="0"/>
              <w:jc w:val="left"/>
            </w:pPr>
          </w:p>
        </w:tc>
      </w:tr>
      <w:tr w:rsidR="00785F8C" w:rsidRPr="001437F8" w14:paraId="51F28313" w14:textId="77777777">
        <w:trPr>
          <w:trHeight w:val="470"/>
        </w:trPr>
        <w:tc>
          <w:tcPr>
            <w:tcW w:w="0" w:type="auto"/>
            <w:vMerge/>
            <w:tcBorders>
              <w:top w:val="nil"/>
              <w:left w:val="single" w:sz="4" w:space="0" w:color="000000"/>
              <w:bottom w:val="nil"/>
              <w:right w:val="single" w:sz="4" w:space="0" w:color="000000"/>
            </w:tcBorders>
          </w:tcPr>
          <w:p w14:paraId="1347683F"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3576F55B" w14:textId="77777777" w:rsidR="00785F8C" w:rsidRPr="001437F8" w:rsidRDefault="00CE41F1" w:rsidP="001B4D42">
            <w:pPr>
              <w:spacing w:after="0" w:line="360" w:lineRule="auto"/>
              <w:ind w:left="0" w:right="0" w:firstLine="0"/>
              <w:jc w:val="left"/>
            </w:pPr>
            <w:r w:rsidRPr="001437F8">
              <w:rPr>
                <w:sz w:val="20"/>
              </w:rPr>
              <w:t xml:space="preserve">Solar gains </w:t>
            </w:r>
          </w:p>
        </w:tc>
        <w:tc>
          <w:tcPr>
            <w:tcW w:w="718" w:type="dxa"/>
            <w:tcBorders>
              <w:top w:val="single" w:sz="4" w:space="0" w:color="000000"/>
              <w:left w:val="single" w:sz="4" w:space="0" w:color="000000"/>
              <w:bottom w:val="single" w:sz="4" w:space="0" w:color="000000"/>
              <w:right w:val="single" w:sz="4" w:space="0" w:color="000000"/>
            </w:tcBorders>
            <w:vAlign w:val="center"/>
          </w:tcPr>
          <w:p w14:paraId="2FAF6DF0" w14:textId="77777777" w:rsidR="00785F8C" w:rsidRPr="001437F8" w:rsidRDefault="00CE41F1" w:rsidP="001B4D42">
            <w:pPr>
              <w:spacing w:after="0" w:line="360" w:lineRule="auto"/>
              <w:ind w:left="0" w:right="0" w:firstLine="0"/>
              <w:jc w:val="left"/>
            </w:pPr>
            <w:r w:rsidRPr="001437F8">
              <w:rPr>
                <w:sz w:val="20"/>
              </w:rPr>
              <w:t xml:space="preserve">1.1 </w:t>
            </w:r>
          </w:p>
        </w:tc>
        <w:tc>
          <w:tcPr>
            <w:tcW w:w="720" w:type="dxa"/>
            <w:tcBorders>
              <w:top w:val="single" w:sz="4" w:space="0" w:color="000000"/>
              <w:left w:val="single" w:sz="4" w:space="0" w:color="000000"/>
              <w:bottom w:val="single" w:sz="4" w:space="0" w:color="000000"/>
              <w:right w:val="single" w:sz="4" w:space="0" w:color="000000"/>
            </w:tcBorders>
            <w:vAlign w:val="center"/>
          </w:tcPr>
          <w:p w14:paraId="78196DC5" w14:textId="77777777" w:rsidR="00785F8C" w:rsidRPr="001437F8" w:rsidRDefault="00CE41F1" w:rsidP="001B4D42">
            <w:pPr>
              <w:spacing w:after="0" w:line="360" w:lineRule="auto"/>
              <w:ind w:left="0" w:right="0" w:firstLine="0"/>
              <w:jc w:val="left"/>
            </w:pPr>
            <w:r w:rsidRPr="001437F8">
              <w:rPr>
                <w:sz w:val="20"/>
              </w:rPr>
              <w:t xml:space="preserve">1.1 </w:t>
            </w:r>
          </w:p>
        </w:tc>
        <w:tc>
          <w:tcPr>
            <w:tcW w:w="0" w:type="auto"/>
            <w:vMerge/>
            <w:tcBorders>
              <w:top w:val="nil"/>
              <w:left w:val="single" w:sz="4" w:space="0" w:color="000000"/>
              <w:bottom w:val="nil"/>
              <w:right w:val="single" w:sz="4" w:space="0" w:color="000000"/>
            </w:tcBorders>
          </w:tcPr>
          <w:p w14:paraId="029519C1"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2D09A5E8" w14:textId="77777777" w:rsidR="00785F8C" w:rsidRPr="001437F8" w:rsidRDefault="00CE41F1" w:rsidP="001B4D42">
            <w:pPr>
              <w:spacing w:after="0" w:line="360" w:lineRule="auto"/>
              <w:ind w:left="0" w:right="0" w:firstLine="0"/>
              <w:jc w:val="left"/>
            </w:pPr>
            <w:r w:rsidRPr="001437F8">
              <w:rPr>
                <w:sz w:val="20"/>
              </w:rPr>
              <w:t xml:space="preserve">1.1 </w:t>
            </w:r>
          </w:p>
        </w:tc>
        <w:tc>
          <w:tcPr>
            <w:tcW w:w="718" w:type="dxa"/>
            <w:tcBorders>
              <w:top w:val="single" w:sz="4" w:space="0" w:color="000000"/>
              <w:left w:val="single" w:sz="4" w:space="0" w:color="000000"/>
              <w:bottom w:val="single" w:sz="4" w:space="0" w:color="000000"/>
              <w:right w:val="single" w:sz="4" w:space="0" w:color="000000"/>
            </w:tcBorders>
            <w:vAlign w:val="center"/>
          </w:tcPr>
          <w:p w14:paraId="662E6FE0" w14:textId="77777777" w:rsidR="00785F8C" w:rsidRPr="001437F8" w:rsidRDefault="00CE41F1" w:rsidP="001B4D42">
            <w:pPr>
              <w:spacing w:after="0" w:line="360" w:lineRule="auto"/>
              <w:ind w:left="0" w:right="0" w:firstLine="0"/>
              <w:jc w:val="left"/>
            </w:pPr>
            <w:r w:rsidRPr="001437F8">
              <w:rPr>
                <w:sz w:val="20"/>
              </w:rPr>
              <w:t xml:space="preserve">1.1 </w:t>
            </w:r>
          </w:p>
        </w:tc>
        <w:tc>
          <w:tcPr>
            <w:tcW w:w="0" w:type="auto"/>
            <w:vMerge/>
            <w:tcBorders>
              <w:top w:val="nil"/>
              <w:left w:val="single" w:sz="4" w:space="0" w:color="000000"/>
              <w:bottom w:val="nil"/>
              <w:right w:val="single" w:sz="4" w:space="0" w:color="000000"/>
            </w:tcBorders>
          </w:tcPr>
          <w:p w14:paraId="1E86D6DE"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35EDCB1B" w14:textId="77777777" w:rsidR="00785F8C" w:rsidRPr="001437F8" w:rsidRDefault="00CE41F1" w:rsidP="001B4D42">
            <w:pPr>
              <w:spacing w:after="0" w:line="360" w:lineRule="auto"/>
              <w:ind w:left="0" w:right="0" w:firstLine="0"/>
              <w:jc w:val="left"/>
            </w:pPr>
            <w:r w:rsidRPr="001437F8">
              <w:rPr>
                <w:sz w:val="20"/>
              </w:rPr>
              <w:t xml:space="preserve">1.1 </w:t>
            </w:r>
          </w:p>
        </w:tc>
        <w:tc>
          <w:tcPr>
            <w:tcW w:w="720" w:type="dxa"/>
            <w:tcBorders>
              <w:top w:val="single" w:sz="4" w:space="0" w:color="000000"/>
              <w:left w:val="single" w:sz="4" w:space="0" w:color="000000"/>
              <w:bottom w:val="single" w:sz="4" w:space="0" w:color="000000"/>
              <w:right w:val="single" w:sz="4" w:space="0" w:color="000000"/>
            </w:tcBorders>
            <w:vAlign w:val="center"/>
          </w:tcPr>
          <w:p w14:paraId="7E959715" w14:textId="77777777" w:rsidR="00785F8C" w:rsidRPr="001437F8" w:rsidRDefault="00CE41F1" w:rsidP="001B4D42">
            <w:pPr>
              <w:spacing w:after="0" w:line="360" w:lineRule="auto"/>
              <w:ind w:left="0" w:right="0" w:firstLine="0"/>
              <w:jc w:val="left"/>
            </w:pPr>
            <w:r w:rsidRPr="001437F8">
              <w:rPr>
                <w:sz w:val="20"/>
              </w:rPr>
              <w:t xml:space="preserve">1.1 </w:t>
            </w:r>
          </w:p>
        </w:tc>
        <w:tc>
          <w:tcPr>
            <w:tcW w:w="0" w:type="auto"/>
            <w:vMerge/>
            <w:tcBorders>
              <w:top w:val="nil"/>
              <w:left w:val="single" w:sz="4" w:space="0" w:color="000000"/>
              <w:bottom w:val="nil"/>
              <w:right w:val="single" w:sz="4" w:space="0" w:color="000000"/>
            </w:tcBorders>
          </w:tcPr>
          <w:p w14:paraId="4BD1FD62" w14:textId="77777777" w:rsidR="00785F8C" w:rsidRPr="001437F8" w:rsidRDefault="00785F8C" w:rsidP="001B4D42">
            <w:pPr>
              <w:spacing w:after="160" w:line="360" w:lineRule="auto"/>
              <w:ind w:left="0" w:right="0" w:firstLine="0"/>
              <w:jc w:val="left"/>
            </w:pPr>
          </w:p>
        </w:tc>
      </w:tr>
      <w:tr w:rsidR="00785F8C" w:rsidRPr="001437F8" w14:paraId="57040897" w14:textId="77777777">
        <w:trPr>
          <w:trHeight w:val="701"/>
        </w:trPr>
        <w:tc>
          <w:tcPr>
            <w:tcW w:w="0" w:type="auto"/>
            <w:vMerge/>
            <w:tcBorders>
              <w:top w:val="nil"/>
              <w:left w:val="single" w:sz="4" w:space="0" w:color="000000"/>
              <w:bottom w:val="nil"/>
              <w:right w:val="single" w:sz="4" w:space="0" w:color="000000"/>
            </w:tcBorders>
          </w:tcPr>
          <w:p w14:paraId="5F9B4E03"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640CA852" w14:textId="77777777" w:rsidR="00785F8C" w:rsidRPr="001437F8" w:rsidRDefault="00CE41F1" w:rsidP="001B4D42">
            <w:pPr>
              <w:spacing w:after="0" w:line="360" w:lineRule="auto"/>
              <w:ind w:left="0" w:right="8" w:firstLine="0"/>
              <w:jc w:val="left"/>
            </w:pPr>
            <w:proofErr w:type="spellStart"/>
            <w:r w:rsidRPr="001437F8">
              <w:rPr>
                <w:sz w:val="20"/>
              </w:rPr>
              <w:t>Windo</w:t>
            </w:r>
            <w:proofErr w:type="spellEnd"/>
            <w:r w:rsidRPr="001437F8">
              <w:rPr>
                <w:sz w:val="20"/>
              </w:rPr>
              <w:t xml:space="preserve"> w </w:t>
            </w:r>
          </w:p>
          <w:p w14:paraId="54A24CD2" w14:textId="77777777" w:rsidR="00785F8C" w:rsidRPr="001437F8" w:rsidRDefault="00CE41F1" w:rsidP="001B4D42">
            <w:pPr>
              <w:spacing w:after="0" w:line="360" w:lineRule="auto"/>
              <w:ind w:left="0" w:right="0" w:firstLine="0"/>
              <w:jc w:val="left"/>
            </w:pPr>
            <w:r w:rsidRPr="001437F8">
              <w:rPr>
                <w:sz w:val="20"/>
              </w:rPr>
              <w:t xml:space="preserve">losses </w:t>
            </w:r>
          </w:p>
        </w:tc>
        <w:tc>
          <w:tcPr>
            <w:tcW w:w="718" w:type="dxa"/>
            <w:tcBorders>
              <w:top w:val="single" w:sz="4" w:space="0" w:color="000000"/>
              <w:left w:val="single" w:sz="4" w:space="0" w:color="000000"/>
              <w:bottom w:val="single" w:sz="4" w:space="0" w:color="000000"/>
              <w:right w:val="single" w:sz="4" w:space="0" w:color="000000"/>
            </w:tcBorders>
            <w:vAlign w:val="center"/>
          </w:tcPr>
          <w:p w14:paraId="7169F7DE" w14:textId="77777777" w:rsidR="00785F8C" w:rsidRPr="001437F8" w:rsidRDefault="00CE41F1" w:rsidP="001B4D42">
            <w:pPr>
              <w:spacing w:after="0" w:line="360" w:lineRule="auto"/>
              <w:ind w:left="0" w:right="0" w:firstLine="0"/>
              <w:jc w:val="left"/>
            </w:pPr>
            <w:r w:rsidRPr="001437F8">
              <w:rPr>
                <w:sz w:val="20"/>
              </w:rPr>
              <w:t xml:space="preserve">1.32 </w:t>
            </w:r>
          </w:p>
        </w:tc>
        <w:tc>
          <w:tcPr>
            <w:tcW w:w="720" w:type="dxa"/>
            <w:tcBorders>
              <w:top w:val="single" w:sz="4" w:space="0" w:color="000000"/>
              <w:left w:val="single" w:sz="4" w:space="0" w:color="000000"/>
              <w:bottom w:val="single" w:sz="4" w:space="0" w:color="000000"/>
              <w:right w:val="single" w:sz="4" w:space="0" w:color="000000"/>
            </w:tcBorders>
            <w:vAlign w:val="center"/>
          </w:tcPr>
          <w:p w14:paraId="0956E8DA" w14:textId="77777777" w:rsidR="00785F8C" w:rsidRPr="001437F8" w:rsidRDefault="00CE41F1" w:rsidP="001B4D42">
            <w:pPr>
              <w:spacing w:after="0" w:line="360" w:lineRule="auto"/>
              <w:ind w:left="0" w:right="0" w:firstLine="0"/>
              <w:jc w:val="left"/>
            </w:pPr>
            <w:r w:rsidRPr="001437F8">
              <w:rPr>
                <w:sz w:val="20"/>
              </w:rPr>
              <w:t xml:space="preserve">1.28 </w:t>
            </w:r>
          </w:p>
        </w:tc>
        <w:tc>
          <w:tcPr>
            <w:tcW w:w="0" w:type="auto"/>
            <w:vMerge/>
            <w:tcBorders>
              <w:top w:val="nil"/>
              <w:left w:val="single" w:sz="4" w:space="0" w:color="000000"/>
              <w:bottom w:val="nil"/>
              <w:right w:val="single" w:sz="4" w:space="0" w:color="000000"/>
            </w:tcBorders>
          </w:tcPr>
          <w:p w14:paraId="662FA791"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4D3C649B" w14:textId="77777777" w:rsidR="00785F8C" w:rsidRPr="001437F8" w:rsidRDefault="00CE41F1" w:rsidP="001B4D42">
            <w:pPr>
              <w:spacing w:after="0" w:line="360" w:lineRule="auto"/>
              <w:ind w:left="0" w:right="0" w:firstLine="0"/>
              <w:jc w:val="left"/>
            </w:pPr>
            <w:r w:rsidRPr="001437F8">
              <w:rPr>
                <w:sz w:val="20"/>
              </w:rPr>
              <w:t xml:space="preserve">1.32 </w:t>
            </w:r>
          </w:p>
        </w:tc>
        <w:tc>
          <w:tcPr>
            <w:tcW w:w="718" w:type="dxa"/>
            <w:tcBorders>
              <w:top w:val="single" w:sz="4" w:space="0" w:color="000000"/>
              <w:left w:val="single" w:sz="4" w:space="0" w:color="000000"/>
              <w:bottom w:val="single" w:sz="4" w:space="0" w:color="000000"/>
              <w:right w:val="single" w:sz="4" w:space="0" w:color="000000"/>
            </w:tcBorders>
            <w:vAlign w:val="center"/>
          </w:tcPr>
          <w:p w14:paraId="20EC5C9C" w14:textId="77777777" w:rsidR="00785F8C" w:rsidRPr="001437F8" w:rsidRDefault="00CE41F1" w:rsidP="001B4D42">
            <w:pPr>
              <w:spacing w:after="0" w:line="360" w:lineRule="auto"/>
              <w:ind w:left="0" w:right="0" w:firstLine="0"/>
              <w:jc w:val="left"/>
            </w:pPr>
            <w:r w:rsidRPr="001437F8">
              <w:rPr>
                <w:sz w:val="20"/>
              </w:rPr>
              <w:t xml:space="preserve">1.28 </w:t>
            </w:r>
          </w:p>
        </w:tc>
        <w:tc>
          <w:tcPr>
            <w:tcW w:w="0" w:type="auto"/>
            <w:vMerge/>
            <w:tcBorders>
              <w:top w:val="nil"/>
              <w:left w:val="single" w:sz="4" w:space="0" w:color="000000"/>
              <w:bottom w:val="nil"/>
              <w:right w:val="single" w:sz="4" w:space="0" w:color="000000"/>
            </w:tcBorders>
          </w:tcPr>
          <w:p w14:paraId="26A99F65"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5454AD8C" w14:textId="77777777" w:rsidR="00785F8C" w:rsidRPr="001437F8" w:rsidRDefault="00CE41F1" w:rsidP="001B4D42">
            <w:pPr>
              <w:spacing w:after="0" w:line="360" w:lineRule="auto"/>
              <w:ind w:left="0" w:right="0" w:firstLine="0"/>
              <w:jc w:val="left"/>
            </w:pPr>
            <w:r w:rsidRPr="001437F8">
              <w:rPr>
                <w:sz w:val="20"/>
              </w:rPr>
              <w:t xml:space="preserve">1.32 </w:t>
            </w:r>
          </w:p>
        </w:tc>
        <w:tc>
          <w:tcPr>
            <w:tcW w:w="720" w:type="dxa"/>
            <w:tcBorders>
              <w:top w:val="single" w:sz="4" w:space="0" w:color="000000"/>
              <w:left w:val="single" w:sz="4" w:space="0" w:color="000000"/>
              <w:bottom w:val="single" w:sz="4" w:space="0" w:color="000000"/>
              <w:right w:val="single" w:sz="4" w:space="0" w:color="000000"/>
            </w:tcBorders>
            <w:vAlign w:val="center"/>
          </w:tcPr>
          <w:p w14:paraId="4F92B51E" w14:textId="77777777" w:rsidR="00785F8C" w:rsidRPr="001437F8" w:rsidRDefault="00CE41F1" w:rsidP="001B4D42">
            <w:pPr>
              <w:spacing w:after="0" w:line="360" w:lineRule="auto"/>
              <w:ind w:left="0" w:right="0" w:firstLine="0"/>
              <w:jc w:val="left"/>
            </w:pPr>
            <w:r w:rsidRPr="001437F8">
              <w:rPr>
                <w:sz w:val="20"/>
              </w:rPr>
              <w:t xml:space="preserve">1.28 </w:t>
            </w:r>
          </w:p>
        </w:tc>
        <w:tc>
          <w:tcPr>
            <w:tcW w:w="0" w:type="auto"/>
            <w:vMerge/>
            <w:tcBorders>
              <w:top w:val="nil"/>
              <w:left w:val="single" w:sz="4" w:space="0" w:color="000000"/>
              <w:bottom w:val="nil"/>
              <w:right w:val="single" w:sz="4" w:space="0" w:color="000000"/>
            </w:tcBorders>
          </w:tcPr>
          <w:p w14:paraId="4A3B10E5" w14:textId="77777777" w:rsidR="00785F8C" w:rsidRPr="001437F8" w:rsidRDefault="00785F8C" w:rsidP="001B4D42">
            <w:pPr>
              <w:spacing w:after="160" w:line="360" w:lineRule="auto"/>
              <w:ind w:left="0" w:right="0" w:firstLine="0"/>
              <w:jc w:val="left"/>
            </w:pPr>
          </w:p>
        </w:tc>
      </w:tr>
      <w:tr w:rsidR="00785F8C" w:rsidRPr="001437F8" w14:paraId="56856D43" w14:textId="77777777">
        <w:trPr>
          <w:trHeight w:val="698"/>
        </w:trPr>
        <w:tc>
          <w:tcPr>
            <w:tcW w:w="0" w:type="auto"/>
            <w:vMerge/>
            <w:tcBorders>
              <w:top w:val="nil"/>
              <w:left w:val="single" w:sz="4" w:space="0" w:color="000000"/>
              <w:bottom w:val="nil"/>
              <w:right w:val="single" w:sz="4" w:space="0" w:color="000000"/>
            </w:tcBorders>
          </w:tcPr>
          <w:p w14:paraId="50CA7C2B"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030A6C5F" w14:textId="77777777" w:rsidR="00785F8C" w:rsidRPr="001437F8" w:rsidRDefault="00CE41F1" w:rsidP="001B4D42">
            <w:pPr>
              <w:spacing w:after="0" w:line="360" w:lineRule="auto"/>
              <w:ind w:left="0" w:right="17" w:firstLine="0"/>
              <w:jc w:val="left"/>
            </w:pPr>
            <w:r w:rsidRPr="001437F8">
              <w:rPr>
                <w:sz w:val="20"/>
              </w:rPr>
              <w:t xml:space="preserve">Externa l </w:t>
            </w:r>
            <w:r w:rsidRPr="001437F8">
              <w:rPr>
                <w:sz w:val="20"/>
              </w:rPr>
              <w:tab/>
              <w:t xml:space="preserve">wall </w:t>
            </w:r>
          </w:p>
          <w:p w14:paraId="41EC1775" w14:textId="77777777" w:rsidR="00785F8C" w:rsidRPr="001437F8" w:rsidRDefault="00CE41F1" w:rsidP="001B4D42">
            <w:pPr>
              <w:spacing w:after="0" w:line="360" w:lineRule="auto"/>
              <w:ind w:left="0" w:right="0" w:firstLine="0"/>
              <w:jc w:val="left"/>
            </w:pPr>
            <w:r w:rsidRPr="001437F8">
              <w:rPr>
                <w:sz w:val="20"/>
              </w:rPr>
              <w:t xml:space="preserve">losses </w:t>
            </w:r>
          </w:p>
        </w:tc>
        <w:tc>
          <w:tcPr>
            <w:tcW w:w="718" w:type="dxa"/>
            <w:tcBorders>
              <w:top w:val="single" w:sz="4" w:space="0" w:color="000000"/>
              <w:left w:val="single" w:sz="4" w:space="0" w:color="000000"/>
              <w:bottom w:val="single" w:sz="4" w:space="0" w:color="000000"/>
              <w:right w:val="single" w:sz="4" w:space="0" w:color="000000"/>
            </w:tcBorders>
            <w:vAlign w:val="center"/>
          </w:tcPr>
          <w:p w14:paraId="194CBE06" w14:textId="77777777" w:rsidR="00785F8C" w:rsidRPr="001437F8" w:rsidRDefault="00CE41F1" w:rsidP="001B4D42">
            <w:pPr>
              <w:spacing w:after="0" w:line="360" w:lineRule="auto"/>
              <w:ind w:left="0" w:right="0" w:firstLine="0"/>
              <w:jc w:val="left"/>
            </w:pPr>
            <w:r w:rsidRPr="001437F8">
              <w:rPr>
                <w:sz w:val="20"/>
              </w:rPr>
              <w:t xml:space="preserve">11.81 </w:t>
            </w:r>
          </w:p>
        </w:tc>
        <w:tc>
          <w:tcPr>
            <w:tcW w:w="720" w:type="dxa"/>
            <w:tcBorders>
              <w:top w:val="single" w:sz="4" w:space="0" w:color="000000"/>
              <w:left w:val="single" w:sz="4" w:space="0" w:color="000000"/>
              <w:bottom w:val="single" w:sz="4" w:space="0" w:color="000000"/>
              <w:right w:val="single" w:sz="4" w:space="0" w:color="000000"/>
            </w:tcBorders>
            <w:vAlign w:val="center"/>
          </w:tcPr>
          <w:p w14:paraId="3022A07B" w14:textId="77777777" w:rsidR="00785F8C" w:rsidRPr="001437F8" w:rsidRDefault="00CE41F1" w:rsidP="001B4D42">
            <w:pPr>
              <w:spacing w:after="0" w:line="360" w:lineRule="auto"/>
              <w:ind w:left="0" w:right="0" w:firstLine="0"/>
              <w:jc w:val="left"/>
            </w:pPr>
            <w:r w:rsidRPr="001437F8">
              <w:rPr>
                <w:sz w:val="20"/>
              </w:rPr>
              <w:t xml:space="preserve">1.95 </w:t>
            </w:r>
          </w:p>
        </w:tc>
        <w:tc>
          <w:tcPr>
            <w:tcW w:w="0" w:type="auto"/>
            <w:vMerge/>
            <w:tcBorders>
              <w:top w:val="nil"/>
              <w:left w:val="single" w:sz="4" w:space="0" w:color="000000"/>
              <w:bottom w:val="nil"/>
              <w:right w:val="single" w:sz="4" w:space="0" w:color="000000"/>
            </w:tcBorders>
          </w:tcPr>
          <w:p w14:paraId="3B736048"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54417C94" w14:textId="77777777" w:rsidR="00785F8C" w:rsidRPr="001437F8" w:rsidRDefault="00CE41F1" w:rsidP="001B4D42">
            <w:pPr>
              <w:spacing w:after="0" w:line="360" w:lineRule="auto"/>
              <w:ind w:left="0" w:right="0" w:firstLine="0"/>
              <w:jc w:val="left"/>
            </w:pPr>
            <w:r w:rsidRPr="001437F8">
              <w:rPr>
                <w:sz w:val="20"/>
              </w:rPr>
              <w:t xml:space="preserve">8.99 </w:t>
            </w:r>
          </w:p>
        </w:tc>
        <w:tc>
          <w:tcPr>
            <w:tcW w:w="718" w:type="dxa"/>
            <w:tcBorders>
              <w:top w:val="single" w:sz="4" w:space="0" w:color="000000"/>
              <w:left w:val="single" w:sz="4" w:space="0" w:color="000000"/>
              <w:bottom w:val="single" w:sz="4" w:space="0" w:color="000000"/>
              <w:right w:val="single" w:sz="4" w:space="0" w:color="000000"/>
            </w:tcBorders>
            <w:vAlign w:val="center"/>
          </w:tcPr>
          <w:p w14:paraId="6F550C1C" w14:textId="77777777" w:rsidR="00785F8C" w:rsidRPr="001437F8" w:rsidRDefault="00CE41F1" w:rsidP="001B4D42">
            <w:pPr>
              <w:spacing w:after="0" w:line="360" w:lineRule="auto"/>
              <w:ind w:left="0" w:right="0" w:firstLine="0"/>
              <w:jc w:val="left"/>
            </w:pPr>
            <w:r w:rsidRPr="001437F8">
              <w:rPr>
                <w:sz w:val="20"/>
              </w:rPr>
              <w:t xml:space="preserve">1.85 </w:t>
            </w:r>
          </w:p>
        </w:tc>
        <w:tc>
          <w:tcPr>
            <w:tcW w:w="0" w:type="auto"/>
            <w:vMerge/>
            <w:tcBorders>
              <w:top w:val="nil"/>
              <w:left w:val="single" w:sz="4" w:space="0" w:color="000000"/>
              <w:bottom w:val="nil"/>
              <w:right w:val="single" w:sz="4" w:space="0" w:color="000000"/>
            </w:tcBorders>
          </w:tcPr>
          <w:p w14:paraId="2CBE7FEA"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233E03A9" w14:textId="77777777" w:rsidR="00785F8C" w:rsidRPr="001437F8" w:rsidRDefault="00CE41F1" w:rsidP="001B4D42">
            <w:pPr>
              <w:spacing w:after="0" w:line="360" w:lineRule="auto"/>
              <w:ind w:left="0" w:right="0" w:firstLine="0"/>
              <w:jc w:val="left"/>
            </w:pPr>
            <w:r w:rsidRPr="001437F8">
              <w:rPr>
                <w:sz w:val="20"/>
              </w:rPr>
              <w:t xml:space="preserve">4.92 </w:t>
            </w:r>
          </w:p>
        </w:tc>
        <w:tc>
          <w:tcPr>
            <w:tcW w:w="720" w:type="dxa"/>
            <w:tcBorders>
              <w:top w:val="single" w:sz="4" w:space="0" w:color="000000"/>
              <w:left w:val="single" w:sz="4" w:space="0" w:color="000000"/>
              <w:bottom w:val="single" w:sz="4" w:space="0" w:color="000000"/>
              <w:right w:val="single" w:sz="4" w:space="0" w:color="000000"/>
            </w:tcBorders>
            <w:vAlign w:val="center"/>
          </w:tcPr>
          <w:p w14:paraId="1D1F2118" w14:textId="77777777" w:rsidR="00785F8C" w:rsidRPr="001437F8" w:rsidRDefault="00CE41F1" w:rsidP="001B4D42">
            <w:pPr>
              <w:spacing w:after="0" w:line="360" w:lineRule="auto"/>
              <w:ind w:left="0" w:right="0" w:firstLine="0"/>
              <w:jc w:val="left"/>
            </w:pPr>
            <w:r w:rsidRPr="001437F8">
              <w:rPr>
                <w:sz w:val="20"/>
              </w:rPr>
              <w:t xml:space="preserve">1.58 </w:t>
            </w:r>
          </w:p>
        </w:tc>
        <w:tc>
          <w:tcPr>
            <w:tcW w:w="0" w:type="auto"/>
            <w:vMerge/>
            <w:tcBorders>
              <w:top w:val="nil"/>
              <w:left w:val="single" w:sz="4" w:space="0" w:color="000000"/>
              <w:bottom w:val="nil"/>
              <w:right w:val="single" w:sz="4" w:space="0" w:color="000000"/>
            </w:tcBorders>
          </w:tcPr>
          <w:p w14:paraId="4E45601F" w14:textId="77777777" w:rsidR="00785F8C" w:rsidRPr="001437F8" w:rsidRDefault="00785F8C" w:rsidP="001B4D42">
            <w:pPr>
              <w:spacing w:after="160" w:line="360" w:lineRule="auto"/>
              <w:ind w:left="0" w:right="0" w:firstLine="0"/>
              <w:jc w:val="left"/>
            </w:pPr>
          </w:p>
        </w:tc>
      </w:tr>
      <w:tr w:rsidR="00785F8C" w:rsidRPr="001437F8" w14:paraId="0EE05B68" w14:textId="77777777">
        <w:trPr>
          <w:trHeight w:val="701"/>
        </w:trPr>
        <w:tc>
          <w:tcPr>
            <w:tcW w:w="0" w:type="auto"/>
            <w:vMerge/>
            <w:tcBorders>
              <w:top w:val="nil"/>
              <w:left w:val="single" w:sz="4" w:space="0" w:color="000000"/>
              <w:bottom w:val="single" w:sz="4" w:space="0" w:color="000000"/>
              <w:right w:val="single" w:sz="4" w:space="0" w:color="000000"/>
            </w:tcBorders>
          </w:tcPr>
          <w:p w14:paraId="57BD81AC"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1C2497A0" w14:textId="77777777" w:rsidR="00785F8C" w:rsidRPr="001437F8" w:rsidRDefault="00CE41F1" w:rsidP="001B4D42">
            <w:pPr>
              <w:spacing w:after="0" w:line="360" w:lineRule="auto"/>
              <w:ind w:left="0" w:right="0" w:firstLine="0"/>
              <w:jc w:val="left"/>
            </w:pPr>
            <w:proofErr w:type="spellStart"/>
            <w:r w:rsidRPr="001437F8">
              <w:rPr>
                <w:sz w:val="20"/>
              </w:rPr>
              <w:t>Ventilat</w:t>
            </w:r>
            <w:proofErr w:type="spellEnd"/>
            <w:r w:rsidRPr="001437F8">
              <w:rPr>
                <w:sz w:val="20"/>
              </w:rPr>
              <w:t xml:space="preserve"> ion losses </w:t>
            </w:r>
          </w:p>
        </w:tc>
        <w:tc>
          <w:tcPr>
            <w:tcW w:w="718" w:type="dxa"/>
            <w:tcBorders>
              <w:top w:val="single" w:sz="4" w:space="0" w:color="000000"/>
              <w:left w:val="single" w:sz="4" w:space="0" w:color="000000"/>
              <w:bottom w:val="single" w:sz="4" w:space="0" w:color="000000"/>
              <w:right w:val="single" w:sz="4" w:space="0" w:color="000000"/>
            </w:tcBorders>
            <w:vAlign w:val="center"/>
          </w:tcPr>
          <w:p w14:paraId="42D99D6E" w14:textId="77777777" w:rsidR="00785F8C" w:rsidRPr="001437F8" w:rsidRDefault="00CE41F1" w:rsidP="001B4D42">
            <w:pPr>
              <w:spacing w:after="0" w:line="360" w:lineRule="auto"/>
              <w:ind w:left="0" w:right="0" w:firstLine="0"/>
              <w:jc w:val="left"/>
            </w:pPr>
            <w:r w:rsidRPr="001437F8">
              <w:rPr>
                <w:sz w:val="20"/>
              </w:rPr>
              <w:t xml:space="preserve">0.9 </w:t>
            </w:r>
          </w:p>
        </w:tc>
        <w:tc>
          <w:tcPr>
            <w:tcW w:w="720" w:type="dxa"/>
            <w:tcBorders>
              <w:top w:val="single" w:sz="4" w:space="0" w:color="000000"/>
              <w:left w:val="single" w:sz="4" w:space="0" w:color="000000"/>
              <w:bottom w:val="single" w:sz="4" w:space="0" w:color="000000"/>
              <w:right w:val="single" w:sz="4" w:space="0" w:color="000000"/>
            </w:tcBorders>
            <w:vAlign w:val="center"/>
          </w:tcPr>
          <w:p w14:paraId="317969AA" w14:textId="77777777" w:rsidR="00785F8C" w:rsidRPr="001437F8" w:rsidRDefault="00CE41F1" w:rsidP="001B4D42">
            <w:pPr>
              <w:spacing w:after="0" w:line="360" w:lineRule="auto"/>
              <w:ind w:left="0" w:right="0" w:firstLine="0"/>
              <w:jc w:val="left"/>
            </w:pPr>
            <w:r w:rsidRPr="001437F8">
              <w:rPr>
                <w:sz w:val="20"/>
              </w:rPr>
              <w:t xml:space="preserve">0.9 </w:t>
            </w:r>
          </w:p>
        </w:tc>
        <w:tc>
          <w:tcPr>
            <w:tcW w:w="0" w:type="auto"/>
            <w:vMerge/>
            <w:tcBorders>
              <w:top w:val="nil"/>
              <w:left w:val="single" w:sz="4" w:space="0" w:color="000000"/>
              <w:bottom w:val="single" w:sz="4" w:space="0" w:color="000000"/>
              <w:right w:val="single" w:sz="4" w:space="0" w:color="000000"/>
            </w:tcBorders>
          </w:tcPr>
          <w:p w14:paraId="19D77D65"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7AF24EF9" w14:textId="77777777" w:rsidR="00785F8C" w:rsidRPr="001437F8" w:rsidRDefault="00CE41F1" w:rsidP="001B4D42">
            <w:pPr>
              <w:spacing w:after="0" w:line="360" w:lineRule="auto"/>
              <w:ind w:left="0" w:right="0" w:firstLine="0"/>
              <w:jc w:val="left"/>
            </w:pPr>
            <w:r w:rsidRPr="001437F8">
              <w:rPr>
                <w:sz w:val="20"/>
              </w:rPr>
              <w:t xml:space="preserve">0.9 </w:t>
            </w:r>
          </w:p>
        </w:tc>
        <w:tc>
          <w:tcPr>
            <w:tcW w:w="718" w:type="dxa"/>
            <w:tcBorders>
              <w:top w:val="single" w:sz="4" w:space="0" w:color="000000"/>
              <w:left w:val="single" w:sz="4" w:space="0" w:color="000000"/>
              <w:bottom w:val="single" w:sz="4" w:space="0" w:color="000000"/>
              <w:right w:val="single" w:sz="4" w:space="0" w:color="000000"/>
            </w:tcBorders>
            <w:vAlign w:val="center"/>
          </w:tcPr>
          <w:p w14:paraId="3CCCAB01" w14:textId="77777777" w:rsidR="00785F8C" w:rsidRPr="001437F8" w:rsidRDefault="00CE41F1" w:rsidP="001B4D42">
            <w:pPr>
              <w:spacing w:after="0" w:line="360" w:lineRule="auto"/>
              <w:ind w:left="0" w:right="0" w:firstLine="0"/>
              <w:jc w:val="left"/>
            </w:pPr>
            <w:r w:rsidRPr="001437F8">
              <w:rPr>
                <w:sz w:val="20"/>
              </w:rPr>
              <w:t xml:space="preserve">0.9 </w:t>
            </w:r>
          </w:p>
        </w:tc>
        <w:tc>
          <w:tcPr>
            <w:tcW w:w="0" w:type="auto"/>
            <w:vMerge/>
            <w:tcBorders>
              <w:top w:val="nil"/>
              <w:left w:val="single" w:sz="4" w:space="0" w:color="000000"/>
              <w:bottom w:val="single" w:sz="4" w:space="0" w:color="000000"/>
              <w:right w:val="single" w:sz="4" w:space="0" w:color="000000"/>
            </w:tcBorders>
          </w:tcPr>
          <w:p w14:paraId="12C92BA5"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4A9C0A18" w14:textId="77777777" w:rsidR="00785F8C" w:rsidRPr="001437F8" w:rsidRDefault="00CE41F1" w:rsidP="001B4D42">
            <w:pPr>
              <w:spacing w:after="0" w:line="360" w:lineRule="auto"/>
              <w:ind w:left="0" w:right="0" w:firstLine="0"/>
              <w:jc w:val="left"/>
            </w:pPr>
            <w:r w:rsidRPr="001437F8">
              <w:rPr>
                <w:sz w:val="20"/>
              </w:rPr>
              <w:t xml:space="preserve">0.9 </w:t>
            </w:r>
          </w:p>
        </w:tc>
        <w:tc>
          <w:tcPr>
            <w:tcW w:w="720" w:type="dxa"/>
            <w:tcBorders>
              <w:top w:val="single" w:sz="4" w:space="0" w:color="000000"/>
              <w:left w:val="single" w:sz="4" w:space="0" w:color="000000"/>
              <w:bottom w:val="single" w:sz="4" w:space="0" w:color="000000"/>
              <w:right w:val="single" w:sz="4" w:space="0" w:color="000000"/>
            </w:tcBorders>
            <w:vAlign w:val="center"/>
          </w:tcPr>
          <w:p w14:paraId="5F3C1A8D" w14:textId="77777777" w:rsidR="00785F8C" w:rsidRPr="001437F8" w:rsidRDefault="00CE41F1" w:rsidP="001B4D42">
            <w:pPr>
              <w:spacing w:after="0" w:line="360" w:lineRule="auto"/>
              <w:ind w:left="0" w:right="0" w:firstLine="0"/>
              <w:jc w:val="left"/>
            </w:pPr>
            <w:r w:rsidRPr="001437F8">
              <w:rPr>
                <w:sz w:val="20"/>
              </w:rPr>
              <w:t xml:space="preserve">0.9 </w:t>
            </w:r>
          </w:p>
        </w:tc>
        <w:tc>
          <w:tcPr>
            <w:tcW w:w="0" w:type="auto"/>
            <w:vMerge/>
            <w:tcBorders>
              <w:top w:val="nil"/>
              <w:left w:val="single" w:sz="4" w:space="0" w:color="000000"/>
              <w:bottom w:val="single" w:sz="4" w:space="0" w:color="000000"/>
              <w:right w:val="single" w:sz="4" w:space="0" w:color="000000"/>
            </w:tcBorders>
          </w:tcPr>
          <w:p w14:paraId="1FD37947" w14:textId="77777777" w:rsidR="00785F8C" w:rsidRPr="001437F8" w:rsidRDefault="00785F8C" w:rsidP="001B4D42">
            <w:pPr>
              <w:spacing w:after="160" w:line="360" w:lineRule="auto"/>
              <w:ind w:left="0" w:right="0" w:firstLine="0"/>
              <w:jc w:val="left"/>
            </w:pPr>
          </w:p>
        </w:tc>
      </w:tr>
      <w:tr w:rsidR="00785F8C" w:rsidRPr="001437F8" w14:paraId="7BFB6D9E" w14:textId="77777777">
        <w:trPr>
          <w:trHeight w:val="470"/>
        </w:trPr>
        <w:tc>
          <w:tcPr>
            <w:tcW w:w="895" w:type="dxa"/>
            <w:vMerge w:val="restart"/>
            <w:tcBorders>
              <w:top w:val="single" w:sz="4" w:space="0" w:color="000000"/>
              <w:left w:val="single" w:sz="4" w:space="0" w:color="000000"/>
              <w:bottom w:val="single" w:sz="4" w:space="0" w:color="000000"/>
              <w:right w:val="single" w:sz="4" w:space="0" w:color="000000"/>
            </w:tcBorders>
            <w:vAlign w:val="center"/>
          </w:tcPr>
          <w:p w14:paraId="501F6A9D" w14:textId="77777777" w:rsidR="00785F8C" w:rsidRPr="001437F8" w:rsidRDefault="00CE41F1" w:rsidP="001B4D42">
            <w:pPr>
              <w:spacing w:after="0" w:line="360" w:lineRule="auto"/>
              <w:ind w:left="0" w:right="0" w:firstLine="0"/>
              <w:jc w:val="left"/>
            </w:pPr>
            <w:r w:rsidRPr="001437F8">
              <w:rPr>
                <w:b/>
                <w:sz w:val="20"/>
              </w:rPr>
              <w:t>Cooling (kWh/ m</w:t>
            </w:r>
            <w:r w:rsidRPr="001437F8">
              <w:rPr>
                <w:b/>
                <w:sz w:val="20"/>
                <w:vertAlign w:val="superscript"/>
              </w:rPr>
              <w:t>2</w:t>
            </w:r>
            <w:r w:rsidRPr="001437F8">
              <w:rPr>
                <w:b/>
                <w:sz w:val="20"/>
              </w:rPr>
              <w:t xml:space="preserve">a) </w:t>
            </w:r>
          </w:p>
        </w:tc>
        <w:tc>
          <w:tcPr>
            <w:tcW w:w="862" w:type="dxa"/>
            <w:tcBorders>
              <w:top w:val="single" w:sz="4" w:space="0" w:color="000000"/>
              <w:left w:val="single" w:sz="4" w:space="0" w:color="000000"/>
              <w:bottom w:val="single" w:sz="4" w:space="0" w:color="000000"/>
              <w:right w:val="single" w:sz="4" w:space="0" w:color="000000"/>
            </w:tcBorders>
          </w:tcPr>
          <w:p w14:paraId="6049EDF6" w14:textId="77777777" w:rsidR="00785F8C" w:rsidRPr="001437F8" w:rsidRDefault="00CE41F1" w:rsidP="001B4D42">
            <w:pPr>
              <w:spacing w:after="0" w:line="360" w:lineRule="auto"/>
              <w:ind w:left="0" w:right="0" w:firstLine="0"/>
              <w:jc w:val="left"/>
            </w:pPr>
            <w:r w:rsidRPr="001437F8">
              <w:rPr>
                <w:sz w:val="20"/>
              </w:rPr>
              <w:t xml:space="preserve">Cooling demand </w:t>
            </w:r>
          </w:p>
        </w:tc>
        <w:tc>
          <w:tcPr>
            <w:tcW w:w="718" w:type="dxa"/>
            <w:tcBorders>
              <w:top w:val="single" w:sz="4" w:space="0" w:color="000000"/>
              <w:left w:val="single" w:sz="4" w:space="0" w:color="000000"/>
              <w:bottom w:val="single" w:sz="4" w:space="0" w:color="000000"/>
              <w:right w:val="single" w:sz="4" w:space="0" w:color="000000"/>
            </w:tcBorders>
            <w:vAlign w:val="center"/>
          </w:tcPr>
          <w:p w14:paraId="0F3AE9E9" w14:textId="77777777" w:rsidR="00785F8C" w:rsidRPr="001437F8" w:rsidRDefault="00CE41F1" w:rsidP="001B4D42">
            <w:pPr>
              <w:spacing w:after="0" w:line="360" w:lineRule="auto"/>
              <w:ind w:left="0" w:right="0" w:firstLine="0"/>
              <w:jc w:val="left"/>
            </w:pPr>
            <w:r w:rsidRPr="001437F8">
              <w:rPr>
                <w:sz w:val="20"/>
              </w:rPr>
              <w:t xml:space="preserve">109 </w:t>
            </w:r>
          </w:p>
        </w:tc>
        <w:tc>
          <w:tcPr>
            <w:tcW w:w="720" w:type="dxa"/>
            <w:tcBorders>
              <w:top w:val="single" w:sz="4" w:space="0" w:color="000000"/>
              <w:left w:val="single" w:sz="4" w:space="0" w:color="000000"/>
              <w:bottom w:val="single" w:sz="4" w:space="0" w:color="000000"/>
              <w:right w:val="single" w:sz="4" w:space="0" w:color="000000"/>
            </w:tcBorders>
            <w:vAlign w:val="center"/>
          </w:tcPr>
          <w:p w14:paraId="622C4691" w14:textId="77777777" w:rsidR="00785F8C" w:rsidRPr="001437F8" w:rsidRDefault="00CE41F1" w:rsidP="001B4D42">
            <w:pPr>
              <w:spacing w:after="0" w:line="360" w:lineRule="auto"/>
              <w:ind w:left="0" w:right="0" w:firstLine="0"/>
              <w:jc w:val="left"/>
            </w:pPr>
            <w:r w:rsidRPr="001437F8">
              <w:rPr>
                <w:sz w:val="20"/>
              </w:rPr>
              <w:t xml:space="preserve">25.0 </w:t>
            </w:r>
          </w:p>
        </w:tc>
        <w:tc>
          <w:tcPr>
            <w:tcW w:w="982" w:type="dxa"/>
            <w:vMerge w:val="restart"/>
            <w:tcBorders>
              <w:top w:val="single" w:sz="4" w:space="0" w:color="000000"/>
              <w:left w:val="single" w:sz="4" w:space="0" w:color="000000"/>
              <w:bottom w:val="single" w:sz="4" w:space="0" w:color="000000"/>
              <w:right w:val="single" w:sz="4" w:space="0" w:color="000000"/>
            </w:tcBorders>
            <w:vAlign w:val="center"/>
          </w:tcPr>
          <w:p w14:paraId="579C07FC" w14:textId="77777777" w:rsidR="00785F8C" w:rsidRPr="001437F8" w:rsidRDefault="00CE41F1" w:rsidP="001B4D42">
            <w:pPr>
              <w:spacing w:after="0" w:line="360" w:lineRule="auto"/>
              <w:ind w:left="0" w:right="49" w:firstLine="0"/>
              <w:jc w:val="center"/>
            </w:pPr>
            <w:r w:rsidRPr="001437F8">
              <w:rPr>
                <w:sz w:val="20"/>
              </w:rPr>
              <w:t xml:space="preserve">40% </w:t>
            </w:r>
          </w:p>
        </w:tc>
        <w:tc>
          <w:tcPr>
            <w:tcW w:w="720" w:type="dxa"/>
            <w:tcBorders>
              <w:top w:val="single" w:sz="4" w:space="0" w:color="000000"/>
              <w:left w:val="single" w:sz="4" w:space="0" w:color="000000"/>
              <w:bottom w:val="single" w:sz="4" w:space="0" w:color="000000"/>
              <w:right w:val="single" w:sz="4" w:space="0" w:color="000000"/>
            </w:tcBorders>
            <w:vAlign w:val="center"/>
          </w:tcPr>
          <w:p w14:paraId="17EB2A30" w14:textId="77777777" w:rsidR="00785F8C" w:rsidRPr="001437F8" w:rsidRDefault="00CE41F1" w:rsidP="001B4D42">
            <w:pPr>
              <w:spacing w:after="0" w:line="360" w:lineRule="auto"/>
              <w:ind w:left="0" w:right="0" w:firstLine="0"/>
              <w:jc w:val="left"/>
            </w:pPr>
            <w:r w:rsidRPr="001437F8">
              <w:rPr>
                <w:sz w:val="20"/>
              </w:rPr>
              <w:t xml:space="preserve">100 </w:t>
            </w:r>
          </w:p>
        </w:tc>
        <w:tc>
          <w:tcPr>
            <w:tcW w:w="718" w:type="dxa"/>
            <w:tcBorders>
              <w:top w:val="single" w:sz="4" w:space="0" w:color="000000"/>
              <w:left w:val="single" w:sz="4" w:space="0" w:color="000000"/>
              <w:bottom w:val="single" w:sz="4" w:space="0" w:color="000000"/>
              <w:right w:val="single" w:sz="4" w:space="0" w:color="000000"/>
            </w:tcBorders>
            <w:vAlign w:val="center"/>
          </w:tcPr>
          <w:p w14:paraId="33BE2C89" w14:textId="77777777" w:rsidR="00785F8C" w:rsidRPr="001437F8" w:rsidRDefault="00CE41F1" w:rsidP="001B4D42">
            <w:pPr>
              <w:spacing w:after="0" w:line="360" w:lineRule="auto"/>
              <w:ind w:left="0" w:right="0" w:firstLine="0"/>
              <w:jc w:val="left"/>
            </w:pPr>
            <w:r w:rsidRPr="001437F8">
              <w:rPr>
                <w:sz w:val="20"/>
              </w:rPr>
              <w:t xml:space="preserve">25.0 </w:t>
            </w:r>
          </w:p>
        </w:tc>
        <w:tc>
          <w:tcPr>
            <w:tcW w:w="982" w:type="dxa"/>
            <w:vMerge w:val="restart"/>
            <w:tcBorders>
              <w:top w:val="single" w:sz="4" w:space="0" w:color="000000"/>
              <w:left w:val="single" w:sz="4" w:space="0" w:color="000000"/>
              <w:bottom w:val="single" w:sz="4" w:space="0" w:color="000000"/>
              <w:right w:val="single" w:sz="4" w:space="0" w:color="000000"/>
            </w:tcBorders>
            <w:vAlign w:val="center"/>
          </w:tcPr>
          <w:p w14:paraId="21BF46FB" w14:textId="77777777" w:rsidR="00785F8C" w:rsidRPr="001437F8" w:rsidRDefault="00CE41F1" w:rsidP="001B4D42">
            <w:pPr>
              <w:spacing w:after="0" w:line="360" w:lineRule="auto"/>
              <w:ind w:left="0" w:right="49" w:firstLine="0"/>
              <w:jc w:val="center"/>
            </w:pPr>
            <w:r w:rsidRPr="001437F8">
              <w:rPr>
                <w:sz w:val="20"/>
              </w:rPr>
              <w:t xml:space="preserve">42% </w:t>
            </w:r>
          </w:p>
        </w:tc>
        <w:tc>
          <w:tcPr>
            <w:tcW w:w="721" w:type="dxa"/>
            <w:tcBorders>
              <w:top w:val="single" w:sz="4" w:space="0" w:color="000000"/>
              <w:left w:val="single" w:sz="4" w:space="0" w:color="000000"/>
              <w:bottom w:val="single" w:sz="4" w:space="0" w:color="000000"/>
              <w:right w:val="single" w:sz="4" w:space="0" w:color="000000"/>
            </w:tcBorders>
            <w:vAlign w:val="center"/>
          </w:tcPr>
          <w:p w14:paraId="4212E266" w14:textId="77777777" w:rsidR="00785F8C" w:rsidRPr="001437F8" w:rsidRDefault="00CE41F1" w:rsidP="001B4D42">
            <w:pPr>
              <w:spacing w:after="0" w:line="360" w:lineRule="auto"/>
              <w:ind w:left="0" w:right="0" w:firstLine="0"/>
              <w:jc w:val="left"/>
            </w:pPr>
            <w:r w:rsidRPr="001437F8">
              <w:rPr>
                <w:sz w:val="20"/>
              </w:rPr>
              <w:t xml:space="preserve">87 </w:t>
            </w:r>
          </w:p>
        </w:tc>
        <w:tc>
          <w:tcPr>
            <w:tcW w:w="720" w:type="dxa"/>
            <w:tcBorders>
              <w:top w:val="single" w:sz="4" w:space="0" w:color="000000"/>
              <w:left w:val="single" w:sz="4" w:space="0" w:color="000000"/>
              <w:bottom w:val="single" w:sz="4" w:space="0" w:color="000000"/>
              <w:right w:val="single" w:sz="4" w:space="0" w:color="000000"/>
            </w:tcBorders>
            <w:vAlign w:val="center"/>
          </w:tcPr>
          <w:p w14:paraId="69844D60" w14:textId="77777777" w:rsidR="00785F8C" w:rsidRPr="001437F8" w:rsidRDefault="00CE41F1" w:rsidP="001B4D42">
            <w:pPr>
              <w:spacing w:after="0" w:line="360" w:lineRule="auto"/>
              <w:ind w:left="0" w:right="0" w:firstLine="0"/>
              <w:jc w:val="left"/>
            </w:pPr>
            <w:r w:rsidRPr="001437F8">
              <w:rPr>
                <w:sz w:val="20"/>
              </w:rPr>
              <w:t xml:space="preserve">23.0 </w:t>
            </w:r>
          </w:p>
        </w:tc>
        <w:tc>
          <w:tcPr>
            <w:tcW w:w="982" w:type="dxa"/>
            <w:vMerge w:val="restart"/>
            <w:tcBorders>
              <w:top w:val="single" w:sz="4" w:space="0" w:color="000000"/>
              <w:left w:val="single" w:sz="4" w:space="0" w:color="000000"/>
              <w:bottom w:val="single" w:sz="4" w:space="0" w:color="000000"/>
              <w:right w:val="single" w:sz="4" w:space="0" w:color="000000"/>
            </w:tcBorders>
            <w:vAlign w:val="center"/>
          </w:tcPr>
          <w:p w14:paraId="1399526A" w14:textId="77777777" w:rsidR="00785F8C" w:rsidRPr="001437F8" w:rsidRDefault="00CE41F1" w:rsidP="001B4D42">
            <w:pPr>
              <w:spacing w:after="0" w:line="360" w:lineRule="auto"/>
              <w:ind w:left="0" w:right="49" w:firstLine="0"/>
              <w:jc w:val="center"/>
            </w:pPr>
            <w:r w:rsidRPr="001437F8">
              <w:rPr>
                <w:sz w:val="20"/>
              </w:rPr>
              <w:t xml:space="preserve">47% </w:t>
            </w:r>
          </w:p>
        </w:tc>
      </w:tr>
      <w:tr w:rsidR="00785F8C" w:rsidRPr="001437F8" w14:paraId="239C33EA" w14:textId="77777777">
        <w:trPr>
          <w:trHeight w:val="699"/>
        </w:trPr>
        <w:tc>
          <w:tcPr>
            <w:tcW w:w="0" w:type="auto"/>
            <w:vMerge/>
            <w:tcBorders>
              <w:top w:val="nil"/>
              <w:left w:val="single" w:sz="4" w:space="0" w:color="000000"/>
              <w:bottom w:val="nil"/>
              <w:right w:val="single" w:sz="4" w:space="0" w:color="000000"/>
            </w:tcBorders>
          </w:tcPr>
          <w:p w14:paraId="77A940AE"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33233DD6" w14:textId="77777777" w:rsidR="00785F8C" w:rsidRPr="001437F8" w:rsidRDefault="00CE41F1" w:rsidP="001B4D42">
            <w:pPr>
              <w:spacing w:after="0" w:line="360" w:lineRule="auto"/>
              <w:ind w:left="0" w:right="0" w:firstLine="0"/>
              <w:jc w:val="left"/>
            </w:pPr>
            <w:r w:rsidRPr="001437F8">
              <w:rPr>
                <w:sz w:val="20"/>
              </w:rPr>
              <w:t xml:space="preserve">Internal heat loads </w:t>
            </w:r>
          </w:p>
        </w:tc>
        <w:tc>
          <w:tcPr>
            <w:tcW w:w="718" w:type="dxa"/>
            <w:tcBorders>
              <w:top w:val="single" w:sz="4" w:space="0" w:color="000000"/>
              <w:left w:val="single" w:sz="4" w:space="0" w:color="000000"/>
              <w:bottom w:val="single" w:sz="4" w:space="0" w:color="000000"/>
              <w:right w:val="single" w:sz="4" w:space="0" w:color="000000"/>
            </w:tcBorders>
            <w:vAlign w:val="center"/>
          </w:tcPr>
          <w:p w14:paraId="6A080080" w14:textId="77777777" w:rsidR="00785F8C" w:rsidRPr="001437F8" w:rsidRDefault="00CE41F1" w:rsidP="001B4D42">
            <w:pPr>
              <w:spacing w:after="0" w:line="360" w:lineRule="auto"/>
              <w:ind w:left="0" w:right="0" w:firstLine="0"/>
              <w:jc w:val="left"/>
            </w:pPr>
            <w:r w:rsidRPr="001437F8">
              <w:rPr>
                <w:sz w:val="20"/>
              </w:rPr>
              <w:t xml:space="preserve">20.0 </w:t>
            </w:r>
          </w:p>
        </w:tc>
        <w:tc>
          <w:tcPr>
            <w:tcW w:w="720" w:type="dxa"/>
            <w:tcBorders>
              <w:top w:val="single" w:sz="4" w:space="0" w:color="000000"/>
              <w:left w:val="single" w:sz="4" w:space="0" w:color="000000"/>
              <w:bottom w:val="single" w:sz="4" w:space="0" w:color="000000"/>
              <w:right w:val="single" w:sz="4" w:space="0" w:color="000000"/>
            </w:tcBorders>
            <w:vAlign w:val="center"/>
          </w:tcPr>
          <w:p w14:paraId="50080C76" w14:textId="77777777" w:rsidR="00785F8C" w:rsidRPr="001437F8" w:rsidRDefault="00CE41F1" w:rsidP="001B4D42">
            <w:pPr>
              <w:spacing w:after="0" w:line="360" w:lineRule="auto"/>
              <w:ind w:left="0" w:right="0" w:firstLine="0"/>
              <w:jc w:val="left"/>
            </w:pPr>
            <w:r w:rsidRPr="001437F8">
              <w:rPr>
                <w:sz w:val="20"/>
              </w:rPr>
              <w:t xml:space="preserve">20.0 </w:t>
            </w:r>
          </w:p>
        </w:tc>
        <w:tc>
          <w:tcPr>
            <w:tcW w:w="0" w:type="auto"/>
            <w:vMerge/>
            <w:tcBorders>
              <w:top w:val="nil"/>
              <w:left w:val="single" w:sz="4" w:space="0" w:color="000000"/>
              <w:bottom w:val="nil"/>
              <w:right w:val="single" w:sz="4" w:space="0" w:color="000000"/>
            </w:tcBorders>
          </w:tcPr>
          <w:p w14:paraId="5FD2DC2A"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3755142B" w14:textId="77777777" w:rsidR="00785F8C" w:rsidRPr="001437F8" w:rsidRDefault="00CE41F1" w:rsidP="001B4D42">
            <w:pPr>
              <w:spacing w:after="0" w:line="360" w:lineRule="auto"/>
              <w:ind w:left="0" w:right="0" w:firstLine="0"/>
              <w:jc w:val="left"/>
            </w:pPr>
            <w:r w:rsidRPr="001437F8">
              <w:rPr>
                <w:sz w:val="20"/>
              </w:rPr>
              <w:t xml:space="preserve">20.0 </w:t>
            </w:r>
          </w:p>
        </w:tc>
        <w:tc>
          <w:tcPr>
            <w:tcW w:w="718" w:type="dxa"/>
            <w:tcBorders>
              <w:top w:val="single" w:sz="4" w:space="0" w:color="000000"/>
              <w:left w:val="single" w:sz="4" w:space="0" w:color="000000"/>
              <w:bottom w:val="single" w:sz="4" w:space="0" w:color="000000"/>
              <w:right w:val="single" w:sz="4" w:space="0" w:color="000000"/>
            </w:tcBorders>
            <w:vAlign w:val="center"/>
          </w:tcPr>
          <w:p w14:paraId="55F39873" w14:textId="77777777" w:rsidR="00785F8C" w:rsidRPr="001437F8" w:rsidRDefault="00CE41F1" w:rsidP="001B4D42">
            <w:pPr>
              <w:spacing w:after="0" w:line="360" w:lineRule="auto"/>
              <w:ind w:left="0" w:right="0" w:firstLine="0"/>
              <w:jc w:val="left"/>
            </w:pPr>
            <w:r w:rsidRPr="001437F8">
              <w:rPr>
                <w:sz w:val="20"/>
              </w:rPr>
              <w:t xml:space="preserve">20.0 </w:t>
            </w:r>
          </w:p>
        </w:tc>
        <w:tc>
          <w:tcPr>
            <w:tcW w:w="0" w:type="auto"/>
            <w:vMerge/>
            <w:tcBorders>
              <w:top w:val="nil"/>
              <w:left w:val="single" w:sz="4" w:space="0" w:color="000000"/>
              <w:bottom w:val="nil"/>
              <w:right w:val="single" w:sz="4" w:space="0" w:color="000000"/>
            </w:tcBorders>
          </w:tcPr>
          <w:p w14:paraId="7D2C6404"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2B05F167" w14:textId="77777777" w:rsidR="00785F8C" w:rsidRPr="001437F8" w:rsidRDefault="00CE41F1" w:rsidP="001B4D42">
            <w:pPr>
              <w:spacing w:after="0" w:line="360" w:lineRule="auto"/>
              <w:ind w:left="0" w:right="0" w:firstLine="0"/>
              <w:jc w:val="left"/>
            </w:pPr>
            <w:r w:rsidRPr="001437F8">
              <w:rPr>
                <w:sz w:val="20"/>
              </w:rPr>
              <w:t xml:space="preserve">20.0 </w:t>
            </w:r>
          </w:p>
        </w:tc>
        <w:tc>
          <w:tcPr>
            <w:tcW w:w="720" w:type="dxa"/>
            <w:tcBorders>
              <w:top w:val="single" w:sz="4" w:space="0" w:color="000000"/>
              <w:left w:val="single" w:sz="4" w:space="0" w:color="000000"/>
              <w:bottom w:val="single" w:sz="4" w:space="0" w:color="000000"/>
              <w:right w:val="single" w:sz="4" w:space="0" w:color="000000"/>
            </w:tcBorders>
            <w:vAlign w:val="center"/>
          </w:tcPr>
          <w:p w14:paraId="1E0AD150" w14:textId="77777777" w:rsidR="00785F8C" w:rsidRPr="001437F8" w:rsidRDefault="00CE41F1" w:rsidP="001B4D42">
            <w:pPr>
              <w:spacing w:after="0" w:line="360" w:lineRule="auto"/>
              <w:ind w:left="0" w:right="0" w:firstLine="0"/>
              <w:jc w:val="left"/>
            </w:pPr>
            <w:r w:rsidRPr="001437F8">
              <w:rPr>
                <w:sz w:val="20"/>
              </w:rPr>
              <w:t xml:space="preserve">20.0 </w:t>
            </w:r>
          </w:p>
        </w:tc>
        <w:tc>
          <w:tcPr>
            <w:tcW w:w="0" w:type="auto"/>
            <w:vMerge/>
            <w:tcBorders>
              <w:top w:val="nil"/>
              <w:left w:val="single" w:sz="4" w:space="0" w:color="000000"/>
              <w:bottom w:val="nil"/>
              <w:right w:val="single" w:sz="4" w:space="0" w:color="000000"/>
            </w:tcBorders>
          </w:tcPr>
          <w:p w14:paraId="200CBC30" w14:textId="77777777" w:rsidR="00785F8C" w:rsidRPr="001437F8" w:rsidRDefault="00785F8C" w:rsidP="001B4D42">
            <w:pPr>
              <w:spacing w:after="160" w:line="360" w:lineRule="auto"/>
              <w:ind w:left="0" w:right="0" w:firstLine="0"/>
              <w:jc w:val="left"/>
            </w:pPr>
          </w:p>
        </w:tc>
      </w:tr>
      <w:tr w:rsidR="00785F8C" w:rsidRPr="001437F8" w14:paraId="1760CA20" w14:textId="77777777">
        <w:trPr>
          <w:trHeight w:val="701"/>
        </w:trPr>
        <w:tc>
          <w:tcPr>
            <w:tcW w:w="0" w:type="auto"/>
            <w:vMerge/>
            <w:tcBorders>
              <w:top w:val="nil"/>
              <w:left w:val="single" w:sz="4" w:space="0" w:color="000000"/>
              <w:bottom w:val="nil"/>
              <w:right w:val="single" w:sz="4" w:space="0" w:color="000000"/>
            </w:tcBorders>
          </w:tcPr>
          <w:p w14:paraId="3A804D82"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672A423A" w14:textId="77777777" w:rsidR="00785F8C" w:rsidRPr="001437F8" w:rsidRDefault="00CE41F1" w:rsidP="001B4D42">
            <w:pPr>
              <w:spacing w:after="0" w:line="360" w:lineRule="auto"/>
              <w:ind w:left="0" w:right="0" w:firstLine="0"/>
              <w:jc w:val="left"/>
            </w:pPr>
            <w:r w:rsidRPr="001437F8">
              <w:rPr>
                <w:sz w:val="20"/>
              </w:rPr>
              <w:t xml:space="preserve">Solar heat loads </w:t>
            </w:r>
          </w:p>
        </w:tc>
        <w:tc>
          <w:tcPr>
            <w:tcW w:w="718" w:type="dxa"/>
            <w:tcBorders>
              <w:top w:val="single" w:sz="4" w:space="0" w:color="000000"/>
              <w:left w:val="single" w:sz="4" w:space="0" w:color="000000"/>
              <w:bottom w:val="single" w:sz="4" w:space="0" w:color="000000"/>
              <w:right w:val="single" w:sz="4" w:space="0" w:color="000000"/>
            </w:tcBorders>
            <w:vAlign w:val="center"/>
          </w:tcPr>
          <w:p w14:paraId="5B3B8848" w14:textId="77777777" w:rsidR="00785F8C" w:rsidRPr="001437F8" w:rsidRDefault="00CE41F1" w:rsidP="001B4D42">
            <w:pPr>
              <w:spacing w:after="0" w:line="360" w:lineRule="auto"/>
              <w:ind w:left="0" w:right="0" w:firstLine="0"/>
              <w:jc w:val="left"/>
            </w:pPr>
            <w:r w:rsidRPr="001437F8">
              <w:rPr>
                <w:sz w:val="20"/>
              </w:rPr>
              <w:t xml:space="preserve">36.3 </w:t>
            </w:r>
          </w:p>
        </w:tc>
        <w:tc>
          <w:tcPr>
            <w:tcW w:w="720" w:type="dxa"/>
            <w:tcBorders>
              <w:top w:val="single" w:sz="4" w:space="0" w:color="000000"/>
              <w:left w:val="single" w:sz="4" w:space="0" w:color="000000"/>
              <w:bottom w:val="single" w:sz="4" w:space="0" w:color="000000"/>
              <w:right w:val="single" w:sz="4" w:space="0" w:color="000000"/>
            </w:tcBorders>
            <w:vAlign w:val="center"/>
          </w:tcPr>
          <w:p w14:paraId="15E80A80" w14:textId="77777777" w:rsidR="00785F8C" w:rsidRPr="001437F8" w:rsidRDefault="00CE41F1" w:rsidP="001B4D42">
            <w:pPr>
              <w:spacing w:after="0" w:line="360" w:lineRule="auto"/>
              <w:ind w:left="0" w:right="0" w:firstLine="0"/>
              <w:jc w:val="left"/>
            </w:pPr>
            <w:r w:rsidRPr="001437F8">
              <w:rPr>
                <w:sz w:val="20"/>
              </w:rPr>
              <w:t xml:space="preserve">10.3 </w:t>
            </w:r>
          </w:p>
        </w:tc>
        <w:tc>
          <w:tcPr>
            <w:tcW w:w="0" w:type="auto"/>
            <w:vMerge/>
            <w:tcBorders>
              <w:top w:val="nil"/>
              <w:left w:val="single" w:sz="4" w:space="0" w:color="000000"/>
              <w:bottom w:val="nil"/>
              <w:right w:val="single" w:sz="4" w:space="0" w:color="000000"/>
            </w:tcBorders>
          </w:tcPr>
          <w:p w14:paraId="01E789E6"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2AA1F547" w14:textId="77777777" w:rsidR="00785F8C" w:rsidRPr="001437F8" w:rsidRDefault="00CE41F1" w:rsidP="001B4D42">
            <w:pPr>
              <w:spacing w:after="0" w:line="360" w:lineRule="auto"/>
              <w:ind w:left="0" w:right="0" w:firstLine="0"/>
              <w:jc w:val="left"/>
            </w:pPr>
            <w:r w:rsidRPr="001437F8">
              <w:rPr>
                <w:sz w:val="20"/>
              </w:rPr>
              <w:t xml:space="preserve">30.4 </w:t>
            </w:r>
          </w:p>
        </w:tc>
        <w:tc>
          <w:tcPr>
            <w:tcW w:w="718" w:type="dxa"/>
            <w:tcBorders>
              <w:top w:val="single" w:sz="4" w:space="0" w:color="000000"/>
              <w:left w:val="single" w:sz="4" w:space="0" w:color="000000"/>
              <w:bottom w:val="single" w:sz="4" w:space="0" w:color="000000"/>
              <w:right w:val="single" w:sz="4" w:space="0" w:color="000000"/>
            </w:tcBorders>
            <w:vAlign w:val="center"/>
          </w:tcPr>
          <w:p w14:paraId="224B6B88" w14:textId="77777777" w:rsidR="00785F8C" w:rsidRPr="001437F8" w:rsidRDefault="00CE41F1" w:rsidP="001B4D42">
            <w:pPr>
              <w:spacing w:after="0" w:line="360" w:lineRule="auto"/>
              <w:ind w:left="0" w:right="0" w:firstLine="0"/>
              <w:jc w:val="left"/>
            </w:pPr>
            <w:r w:rsidRPr="001437F8">
              <w:rPr>
                <w:sz w:val="20"/>
              </w:rPr>
              <w:t xml:space="preserve">10.1 </w:t>
            </w:r>
          </w:p>
        </w:tc>
        <w:tc>
          <w:tcPr>
            <w:tcW w:w="0" w:type="auto"/>
            <w:vMerge/>
            <w:tcBorders>
              <w:top w:val="nil"/>
              <w:left w:val="single" w:sz="4" w:space="0" w:color="000000"/>
              <w:bottom w:val="nil"/>
              <w:right w:val="single" w:sz="4" w:space="0" w:color="000000"/>
            </w:tcBorders>
          </w:tcPr>
          <w:p w14:paraId="4268F681"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4FC5923F" w14:textId="77777777" w:rsidR="00785F8C" w:rsidRPr="001437F8" w:rsidRDefault="00CE41F1" w:rsidP="001B4D42">
            <w:pPr>
              <w:spacing w:after="0" w:line="360" w:lineRule="auto"/>
              <w:ind w:left="0" w:right="0" w:firstLine="0"/>
              <w:jc w:val="left"/>
            </w:pPr>
            <w:r w:rsidRPr="001437F8">
              <w:rPr>
                <w:sz w:val="20"/>
              </w:rPr>
              <w:t xml:space="preserve">22.2 </w:t>
            </w:r>
          </w:p>
        </w:tc>
        <w:tc>
          <w:tcPr>
            <w:tcW w:w="720" w:type="dxa"/>
            <w:tcBorders>
              <w:top w:val="single" w:sz="4" w:space="0" w:color="000000"/>
              <w:left w:val="single" w:sz="4" w:space="0" w:color="000000"/>
              <w:bottom w:val="single" w:sz="4" w:space="0" w:color="000000"/>
              <w:right w:val="single" w:sz="4" w:space="0" w:color="000000"/>
            </w:tcBorders>
            <w:vAlign w:val="center"/>
          </w:tcPr>
          <w:p w14:paraId="69885D7D" w14:textId="77777777" w:rsidR="00785F8C" w:rsidRPr="001437F8" w:rsidRDefault="00CE41F1" w:rsidP="001B4D42">
            <w:pPr>
              <w:spacing w:after="0" w:line="360" w:lineRule="auto"/>
              <w:ind w:left="0" w:right="0" w:firstLine="0"/>
              <w:jc w:val="left"/>
            </w:pPr>
            <w:r w:rsidRPr="001437F8">
              <w:rPr>
                <w:sz w:val="20"/>
              </w:rPr>
              <w:t xml:space="preserve">9.5 </w:t>
            </w:r>
          </w:p>
        </w:tc>
        <w:tc>
          <w:tcPr>
            <w:tcW w:w="0" w:type="auto"/>
            <w:vMerge/>
            <w:tcBorders>
              <w:top w:val="nil"/>
              <w:left w:val="single" w:sz="4" w:space="0" w:color="000000"/>
              <w:bottom w:val="nil"/>
              <w:right w:val="single" w:sz="4" w:space="0" w:color="000000"/>
            </w:tcBorders>
          </w:tcPr>
          <w:p w14:paraId="2F77861D" w14:textId="77777777" w:rsidR="00785F8C" w:rsidRPr="001437F8" w:rsidRDefault="00785F8C" w:rsidP="001B4D42">
            <w:pPr>
              <w:spacing w:after="160" w:line="360" w:lineRule="auto"/>
              <w:ind w:left="0" w:right="0" w:firstLine="0"/>
              <w:jc w:val="left"/>
            </w:pPr>
          </w:p>
        </w:tc>
      </w:tr>
      <w:tr w:rsidR="00785F8C" w:rsidRPr="001437F8" w14:paraId="667D8F06" w14:textId="77777777">
        <w:trPr>
          <w:trHeight w:val="701"/>
        </w:trPr>
        <w:tc>
          <w:tcPr>
            <w:tcW w:w="0" w:type="auto"/>
            <w:vMerge/>
            <w:tcBorders>
              <w:top w:val="nil"/>
              <w:left w:val="single" w:sz="4" w:space="0" w:color="000000"/>
              <w:bottom w:val="nil"/>
              <w:right w:val="single" w:sz="4" w:space="0" w:color="000000"/>
            </w:tcBorders>
          </w:tcPr>
          <w:p w14:paraId="7736DAF4"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0E7ABEBA" w14:textId="77777777" w:rsidR="00785F8C" w:rsidRPr="001437F8" w:rsidRDefault="00CE41F1" w:rsidP="001B4D42">
            <w:pPr>
              <w:spacing w:after="0" w:line="360" w:lineRule="auto"/>
              <w:ind w:left="0" w:right="8" w:firstLine="0"/>
              <w:jc w:val="left"/>
            </w:pPr>
            <w:proofErr w:type="spellStart"/>
            <w:r w:rsidRPr="001437F8">
              <w:rPr>
                <w:sz w:val="20"/>
              </w:rPr>
              <w:t>Windo</w:t>
            </w:r>
            <w:proofErr w:type="spellEnd"/>
            <w:r w:rsidRPr="001437F8">
              <w:rPr>
                <w:sz w:val="20"/>
              </w:rPr>
              <w:t xml:space="preserve"> w </w:t>
            </w:r>
          </w:p>
          <w:p w14:paraId="15F39142" w14:textId="77777777" w:rsidR="00785F8C" w:rsidRPr="001437F8" w:rsidRDefault="00CE41F1" w:rsidP="001B4D42">
            <w:pPr>
              <w:spacing w:after="0" w:line="360" w:lineRule="auto"/>
              <w:ind w:left="0" w:right="0" w:firstLine="0"/>
              <w:jc w:val="left"/>
            </w:pPr>
            <w:r w:rsidRPr="001437F8">
              <w:rPr>
                <w:sz w:val="20"/>
              </w:rPr>
              <w:t xml:space="preserve">losses </w:t>
            </w:r>
          </w:p>
        </w:tc>
        <w:tc>
          <w:tcPr>
            <w:tcW w:w="718" w:type="dxa"/>
            <w:tcBorders>
              <w:top w:val="single" w:sz="4" w:space="0" w:color="000000"/>
              <w:left w:val="single" w:sz="4" w:space="0" w:color="000000"/>
              <w:bottom w:val="single" w:sz="4" w:space="0" w:color="000000"/>
              <w:right w:val="single" w:sz="4" w:space="0" w:color="000000"/>
            </w:tcBorders>
            <w:vAlign w:val="center"/>
          </w:tcPr>
          <w:p w14:paraId="3C18407B" w14:textId="77777777" w:rsidR="00785F8C" w:rsidRPr="001437F8" w:rsidRDefault="00CE41F1" w:rsidP="001B4D42">
            <w:pPr>
              <w:spacing w:after="0" w:line="360" w:lineRule="auto"/>
              <w:ind w:left="0" w:right="0" w:firstLine="0"/>
              <w:jc w:val="left"/>
            </w:pPr>
            <w:r w:rsidRPr="001437F8">
              <w:rPr>
                <w:sz w:val="20"/>
              </w:rPr>
              <w:t xml:space="preserve">0.30 </w:t>
            </w:r>
          </w:p>
        </w:tc>
        <w:tc>
          <w:tcPr>
            <w:tcW w:w="720" w:type="dxa"/>
            <w:tcBorders>
              <w:top w:val="single" w:sz="4" w:space="0" w:color="000000"/>
              <w:left w:val="single" w:sz="4" w:space="0" w:color="000000"/>
              <w:bottom w:val="single" w:sz="4" w:space="0" w:color="000000"/>
              <w:right w:val="single" w:sz="4" w:space="0" w:color="000000"/>
            </w:tcBorders>
            <w:vAlign w:val="center"/>
          </w:tcPr>
          <w:p w14:paraId="096E8EAC" w14:textId="77777777" w:rsidR="00785F8C" w:rsidRPr="001437F8" w:rsidRDefault="00CE41F1" w:rsidP="001B4D42">
            <w:pPr>
              <w:spacing w:after="0" w:line="360" w:lineRule="auto"/>
              <w:ind w:left="0" w:right="0" w:firstLine="0"/>
              <w:jc w:val="left"/>
            </w:pPr>
            <w:r w:rsidRPr="001437F8">
              <w:rPr>
                <w:sz w:val="20"/>
              </w:rPr>
              <w:t xml:space="preserve">3.05 </w:t>
            </w:r>
          </w:p>
        </w:tc>
        <w:tc>
          <w:tcPr>
            <w:tcW w:w="0" w:type="auto"/>
            <w:vMerge/>
            <w:tcBorders>
              <w:top w:val="nil"/>
              <w:left w:val="single" w:sz="4" w:space="0" w:color="000000"/>
              <w:bottom w:val="nil"/>
              <w:right w:val="single" w:sz="4" w:space="0" w:color="000000"/>
            </w:tcBorders>
          </w:tcPr>
          <w:p w14:paraId="716403BE"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24F0971F" w14:textId="77777777" w:rsidR="00785F8C" w:rsidRPr="001437F8" w:rsidRDefault="00CE41F1" w:rsidP="001B4D42">
            <w:pPr>
              <w:spacing w:after="0" w:line="360" w:lineRule="auto"/>
              <w:ind w:left="0" w:right="0" w:firstLine="0"/>
              <w:jc w:val="left"/>
            </w:pPr>
            <w:r w:rsidRPr="001437F8">
              <w:rPr>
                <w:sz w:val="20"/>
              </w:rPr>
              <w:t xml:space="preserve">0.23 </w:t>
            </w:r>
          </w:p>
        </w:tc>
        <w:tc>
          <w:tcPr>
            <w:tcW w:w="718" w:type="dxa"/>
            <w:tcBorders>
              <w:top w:val="single" w:sz="4" w:space="0" w:color="000000"/>
              <w:left w:val="single" w:sz="4" w:space="0" w:color="000000"/>
              <w:bottom w:val="single" w:sz="4" w:space="0" w:color="000000"/>
              <w:right w:val="single" w:sz="4" w:space="0" w:color="000000"/>
            </w:tcBorders>
            <w:vAlign w:val="center"/>
          </w:tcPr>
          <w:p w14:paraId="3CE246EB" w14:textId="77777777" w:rsidR="00785F8C" w:rsidRPr="001437F8" w:rsidRDefault="00CE41F1" w:rsidP="001B4D42">
            <w:pPr>
              <w:spacing w:after="0" w:line="360" w:lineRule="auto"/>
              <w:ind w:left="0" w:right="0" w:firstLine="0"/>
              <w:jc w:val="left"/>
            </w:pPr>
            <w:r w:rsidRPr="001437F8">
              <w:rPr>
                <w:sz w:val="20"/>
              </w:rPr>
              <w:t xml:space="preserve">3.03 </w:t>
            </w:r>
          </w:p>
        </w:tc>
        <w:tc>
          <w:tcPr>
            <w:tcW w:w="0" w:type="auto"/>
            <w:vMerge/>
            <w:tcBorders>
              <w:top w:val="nil"/>
              <w:left w:val="single" w:sz="4" w:space="0" w:color="000000"/>
              <w:bottom w:val="nil"/>
              <w:right w:val="single" w:sz="4" w:space="0" w:color="000000"/>
            </w:tcBorders>
          </w:tcPr>
          <w:p w14:paraId="4FC78A39"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350E9947" w14:textId="77777777" w:rsidR="00785F8C" w:rsidRPr="001437F8" w:rsidRDefault="00CE41F1" w:rsidP="001B4D42">
            <w:pPr>
              <w:spacing w:after="0" w:line="360" w:lineRule="auto"/>
              <w:ind w:left="0" w:right="0" w:firstLine="0"/>
              <w:jc w:val="left"/>
            </w:pPr>
            <w:r w:rsidRPr="001437F8">
              <w:rPr>
                <w:sz w:val="20"/>
              </w:rPr>
              <w:t xml:space="preserve">0.90 </w:t>
            </w:r>
          </w:p>
        </w:tc>
        <w:tc>
          <w:tcPr>
            <w:tcW w:w="720" w:type="dxa"/>
            <w:tcBorders>
              <w:top w:val="single" w:sz="4" w:space="0" w:color="000000"/>
              <w:left w:val="single" w:sz="4" w:space="0" w:color="000000"/>
              <w:bottom w:val="single" w:sz="4" w:space="0" w:color="000000"/>
              <w:right w:val="single" w:sz="4" w:space="0" w:color="000000"/>
            </w:tcBorders>
            <w:vAlign w:val="center"/>
          </w:tcPr>
          <w:p w14:paraId="0C1B1A34" w14:textId="77777777" w:rsidR="00785F8C" w:rsidRPr="001437F8" w:rsidRDefault="00CE41F1" w:rsidP="001B4D42">
            <w:pPr>
              <w:spacing w:after="0" w:line="360" w:lineRule="auto"/>
              <w:ind w:left="0" w:right="0" w:firstLine="0"/>
              <w:jc w:val="left"/>
            </w:pPr>
            <w:r w:rsidRPr="001437F8">
              <w:rPr>
                <w:sz w:val="20"/>
              </w:rPr>
              <w:t xml:space="preserve">3.00 </w:t>
            </w:r>
          </w:p>
        </w:tc>
        <w:tc>
          <w:tcPr>
            <w:tcW w:w="0" w:type="auto"/>
            <w:vMerge/>
            <w:tcBorders>
              <w:top w:val="nil"/>
              <w:left w:val="single" w:sz="4" w:space="0" w:color="000000"/>
              <w:bottom w:val="nil"/>
              <w:right w:val="single" w:sz="4" w:space="0" w:color="000000"/>
            </w:tcBorders>
          </w:tcPr>
          <w:p w14:paraId="06C8F577" w14:textId="77777777" w:rsidR="00785F8C" w:rsidRPr="001437F8" w:rsidRDefault="00785F8C" w:rsidP="001B4D42">
            <w:pPr>
              <w:spacing w:after="160" w:line="360" w:lineRule="auto"/>
              <w:ind w:left="0" w:right="0" w:firstLine="0"/>
              <w:jc w:val="left"/>
            </w:pPr>
          </w:p>
        </w:tc>
      </w:tr>
      <w:tr w:rsidR="00785F8C" w:rsidRPr="001437F8" w14:paraId="709BAC7C" w14:textId="77777777">
        <w:trPr>
          <w:trHeight w:val="698"/>
        </w:trPr>
        <w:tc>
          <w:tcPr>
            <w:tcW w:w="0" w:type="auto"/>
            <w:vMerge/>
            <w:tcBorders>
              <w:top w:val="nil"/>
              <w:left w:val="single" w:sz="4" w:space="0" w:color="000000"/>
              <w:bottom w:val="nil"/>
              <w:right w:val="single" w:sz="4" w:space="0" w:color="000000"/>
            </w:tcBorders>
          </w:tcPr>
          <w:p w14:paraId="79E4CD3E"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59A2AB39" w14:textId="77777777" w:rsidR="00785F8C" w:rsidRPr="001437F8" w:rsidRDefault="00CE41F1" w:rsidP="001B4D42">
            <w:pPr>
              <w:spacing w:after="0" w:line="360" w:lineRule="auto"/>
              <w:ind w:left="0" w:right="17" w:firstLine="0"/>
              <w:jc w:val="left"/>
            </w:pPr>
            <w:r w:rsidRPr="001437F8">
              <w:rPr>
                <w:sz w:val="20"/>
              </w:rPr>
              <w:t xml:space="preserve">Externa l </w:t>
            </w:r>
            <w:r w:rsidRPr="001437F8">
              <w:rPr>
                <w:sz w:val="20"/>
              </w:rPr>
              <w:tab/>
              <w:t xml:space="preserve">wall </w:t>
            </w:r>
          </w:p>
          <w:p w14:paraId="508F9288" w14:textId="77777777" w:rsidR="00785F8C" w:rsidRPr="001437F8" w:rsidRDefault="00CE41F1" w:rsidP="001B4D42">
            <w:pPr>
              <w:spacing w:after="0" w:line="360" w:lineRule="auto"/>
              <w:ind w:left="0" w:right="0" w:firstLine="0"/>
              <w:jc w:val="left"/>
            </w:pPr>
            <w:r w:rsidRPr="001437F8">
              <w:rPr>
                <w:sz w:val="20"/>
              </w:rPr>
              <w:t xml:space="preserve">losses </w:t>
            </w:r>
          </w:p>
        </w:tc>
        <w:tc>
          <w:tcPr>
            <w:tcW w:w="718" w:type="dxa"/>
            <w:tcBorders>
              <w:top w:val="single" w:sz="4" w:space="0" w:color="000000"/>
              <w:left w:val="single" w:sz="4" w:space="0" w:color="000000"/>
              <w:bottom w:val="single" w:sz="4" w:space="0" w:color="000000"/>
              <w:right w:val="single" w:sz="4" w:space="0" w:color="000000"/>
            </w:tcBorders>
            <w:vAlign w:val="center"/>
          </w:tcPr>
          <w:p w14:paraId="2EF549AB" w14:textId="77777777" w:rsidR="00785F8C" w:rsidRPr="001437F8" w:rsidRDefault="00CE41F1" w:rsidP="001B4D42">
            <w:pPr>
              <w:spacing w:after="0" w:line="360" w:lineRule="auto"/>
              <w:ind w:left="0" w:right="0" w:firstLine="0"/>
              <w:jc w:val="left"/>
            </w:pPr>
            <w:r w:rsidRPr="001437F8">
              <w:rPr>
                <w:sz w:val="20"/>
              </w:rPr>
              <w:t xml:space="preserve">4.62 </w:t>
            </w:r>
          </w:p>
        </w:tc>
        <w:tc>
          <w:tcPr>
            <w:tcW w:w="720" w:type="dxa"/>
            <w:tcBorders>
              <w:top w:val="single" w:sz="4" w:space="0" w:color="000000"/>
              <w:left w:val="single" w:sz="4" w:space="0" w:color="000000"/>
              <w:bottom w:val="single" w:sz="4" w:space="0" w:color="000000"/>
              <w:right w:val="single" w:sz="4" w:space="0" w:color="000000"/>
            </w:tcBorders>
            <w:vAlign w:val="center"/>
          </w:tcPr>
          <w:p w14:paraId="1317EBEE" w14:textId="77777777" w:rsidR="00785F8C" w:rsidRPr="001437F8" w:rsidRDefault="00CE41F1" w:rsidP="001B4D42">
            <w:pPr>
              <w:spacing w:after="0" w:line="360" w:lineRule="auto"/>
              <w:ind w:left="0" w:right="0" w:firstLine="0"/>
              <w:jc w:val="left"/>
            </w:pPr>
            <w:r w:rsidRPr="001437F8">
              <w:rPr>
                <w:sz w:val="20"/>
              </w:rPr>
              <w:t xml:space="preserve">2.89 </w:t>
            </w:r>
          </w:p>
        </w:tc>
        <w:tc>
          <w:tcPr>
            <w:tcW w:w="0" w:type="auto"/>
            <w:vMerge/>
            <w:tcBorders>
              <w:top w:val="nil"/>
              <w:left w:val="single" w:sz="4" w:space="0" w:color="000000"/>
              <w:bottom w:val="nil"/>
              <w:right w:val="single" w:sz="4" w:space="0" w:color="000000"/>
            </w:tcBorders>
          </w:tcPr>
          <w:p w14:paraId="17C2D5E4"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289449CC" w14:textId="77777777" w:rsidR="00785F8C" w:rsidRPr="001437F8" w:rsidRDefault="00CE41F1" w:rsidP="001B4D42">
            <w:pPr>
              <w:spacing w:after="0" w:line="360" w:lineRule="auto"/>
              <w:ind w:left="0" w:right="0" w:firstLine="0"/>
              <w:jc w:val="left"/>
            </w:pPr>
            <w:r w:rsidRPr="001437F8">
              <w:rPr>
                <w:sz w:val="20"/>
              </w:rPr>
              <w:t xml:space="preserve">4.38 </w:t>
            </w:r>
          </w:p>
        </w:tc>
        <w:tc>
          <w:tcPr>
            <w:tcW w:w="718" w:type="dxa"/>
            <w:tcBorders>
              <w:top w:val="single" w:sz="4" w:space="0" w:color="000000"/>
              <w:left w:val="single" w:sz="4" w:space="0" w:color="000000"/>
              <w:bottom w:val="single" w:sz="4" w:space="0" w:color="000000"/>
              <w:right w:val="single" w:sz="4" w:space="0" w:color="000000"/>
            </w:tcBorders>
            <w:vAlign w:val="center"/>
          </w:tcPr>
          <w:p w14:paraId="5BDFD2E7" w14:textId="77777777" w:rsidR="00785F8C" w:rsidRPr="001437F8" w:rsidRDefault="00CE41F1" w:rsidP="001B4D42">
            <w:pPr>
              <w:spacing w:after="0" w:line="360" w:lineRule="auto"/>
              <w:ind w:left="0" w:right="0" w:firstLine="0"/>
              <w:jc w:val="left"/>
            </w:pPr>
            <w:r w:rsidRPr="001437F8">
              <w:rPr>
                <w:sz w:val="20"/>
              </w:rPr>
              <w:t xml:space="preserve">1.55 </w:t>
            </w:r>
          </w:p>
        </w:tc>
        <w:tc>
          <w:tcPr>
            <w:tcW w:w="0" w:type="auto"/>
            <w:vMerge/>
            <w:tcBorders>
              <w:top w:val="nil"/>
              <w:left w:val="single" w:sz="4" w:space="0" w:color="000000"/>
              <w:bottom w:val="nil"/>
              <w:right w:val="single" w:sz="4" w:space="0" w:color="000000"/>
            </w:tcBorders>
          </w:tcPr>
          <w:p w14:paraId="34AABFCF"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158D4484" w14:textId="77777777" w:rsidR="00785F8C" w:rsidRPr="001437F8" w:rsidRDefault="00CE41F1" w:rsidP="001B4D42">
            <w:pPr>
              <w:spacing w:after="0" w:line="360" w:lineRule="auto"/>
              <w:ind w:left="0" w:right="0" w:firstLine="0"/>
              <w:jc w:val="left"/>
            </w:pPr>
            <w:r w:rsidRPr="001437F8">
              <w:rPr>
                <w:sz w:val="20"/>
              </w:rPr>
              <w:t xml:space="preserve">3.69 </w:t>
            </w:r>
          </w:p>
        </w:tc>
        <w:tc>
          <w:tcPr>
            <w:tcW w:w="720" w:type="dxa"/>
            <w:tcBorders>
              <w:top w:val="single" w:sz="4" w:space="0" w:color="000000"/>
              <w:left w:val="single" w:sz="4" w:space="0" w:color="000000"/>
              <w:bottom w:val="single" w:sz="4" w:space="0" w:color="000000"/>
              <w:right w:val="single" w:sz="4" w:space="0" w:color="000000"/>
            </w:tcBorders>
            <w:vAlign w:val="center"/>
          </w:tcPr>
          <w:p w14:paraId="678A2709" w14:textId="77777777" w:rsidR="00785F8C" w:rsidRPr="001437F8" w:rsidRDefault="00CE41F1" w:rsidP="001B4D42">
            <w:pPr>
              <w:spacing w:after="0" w:line="360" w:lineRule="auto"/>
              <w:ind w:left="0" w:right="0" w:firstLine="0"/>
              <w:jc w:val="left"/>
            </w:pPr>
            <w:r w:rsidRPr="001437F8">
              <w:rPr>
                <w:sz w:val="20"/>
              </w:rPr>
              <w:t xml:space="preserve">0.32 </w:t>
            </w:r>
          </w:p>
        </w:tc>
        <w:tc>
          <w:tcPr>
            <w:tcW w:w="0" w:type="auto"/>
            <w:vMerge/>
            <w:tcBorders>
              <w:top w:val="nil"/>
              <w:left w:val="single" w:sz="4" w:space="0" w:color="000000"/>
              <w:bottom w:val="nil"/>
              <w:right w:val="single" w:sz="4" w:space="0" w:color="000000"/>
            </w:tcBorders>
          </w:tcPr>
          <w:p w14:paraId="3A086F1E" w14:textId="77777777" w:rsidR="00785F8C" w:rsidRPr="001437F8" w:rsidRDefault="00785F8C" w:rsidP="001B4D42">
            <w:pPr>
              <w:spacing w:after="160" w:line="360" w:lineRule="auto"/>
              <w:ind w:left="0" w:right="0" w:firstLine="0"/>
              <w:jc w:val="left"/>
            </w:pPr>
          </w:p>
        </w:tc>
      </w:tr>
      <w:tr w:rsidR="00785F8C" w:rsidRPr="001437F8" w14:paraId="4ECA1DF0" w14:textId="77777777">
        <w:trPr>
          <w:trHeight w:val="701"/>
        </w:trPr>
        <w:tc>
          <w:tcPr>
            <w:tcW w:w="0" w:type="auto"/>
            <w:vMerge/>
            <w:tcBorders>
              <w:top w:val="nil"/>
              <w:left w:val="single" w:sz="4" w:space="0" w:color="000000"/>
              <w:bottom w:val="single" w:sz="4" w:space="0" w:color="000000"/>
              <w:right w:val="single" w:sz="4" w:space="0" w:color="000000"/>
            </w:tcBorders>
          </w:tcPr>
          <w:p w14:paraId="1F35020B" w14:textId="77777777" w:rsidR="00785F8C" w:rsidRPr="001437F8" w:rsidRDefault="00785F8C" w:rsidP="001B4D42">
            <w:pPr>
              <w:spacing w:after="160" w:line="360" w:lineRule="auto"/>
              <w:ind w:left="0" w:right="0" w:firstLine="0"/>
              <w:jc w:val="left"/>
            </w:pPr>
          </w:p>
        </w:tc>
        <w:tc>
          <w:tcPr>
            <w:tcW w:w="862" w:type="dxa"/>
            <w:tcBorders>
              <w:top w:val="single" w:sz="4" w:space="0" w:color="000000"/>
              <w:left w:val="single" w:sz="4" w:space="0" w:color="000000"/>
              <w:bottom w:val="single" w:sz="4" w:space="0" w:color="000000"/>
              <w:right w:val="single" w:sz="4" w:space="0" w:color="000000"/>
            </w:tcBorders>
          </w:tcPr>
          <w:p w14:paraId="4F9C102D" w14:textId="77777777" w:rsidR="00785F8C" w:rsidRPr="001437F8" w:rsidRDefault="00CE41F1" w:rsidP="001B4D42">
            <w:pPr>
              <w:spacing w:after="0" w:line="360" w:lineRule="auto"/>
              <w:ind w:left="0" w:right="0" w:firstLine="0"/>
              <w:jc w:val="left"/>
            </w:pPr>
            <w:proofErr w:type="spellStart"/>
            <w:r w:rsidRPr="001437F8">
              <w:rPr>
                <w:sz w:val="20"/>
              </w:rPr>
              <w:t>Ventilat</w:t>
            </w:r>
            <w:proofErr w:type="spellEnd"/>
            <w:r w:rsidRPr="001437F8">
              <w:rPr>
                <w:sz w:val="20"/>
              </w:rPr>
              <w:t xml:space="preserve"> ion losses </w:t>
            </w:r>
          </w:p>
        </w:tc>
        <w:tc>
          <w:tcPr>
            <w:tcW w:w="718" w:type="dxa"/>
            <w:tcBorders>
              <w:top w:val="single" w:sz="4" w:space="0" w:color="000000"/>
              <w:left w:val="single" w:sz="4" w:space="0" w:color="000000"/>
              <w:bottom w:val="single" w:sz="4" w:space="0" w:color="000000"/>
              <w:right w:val="single" w:sz="4" w:space="0" w:color="000000"/>
            </w:tcBorders>
            <w:vAlign w:val="center"/>
          </w:tcPr>
          <w:p w14:paraId="31256052" w14:textId="77777777" w:rsidR="00785F8C" w:rsidRPr="001437F8" w:rsidRDefault="00CE41F1" w:rsidP="001B4D42">
            <w:pPr>
              <w:spacing w:after="0" w:line="360" w:lineRule="auto"/>
              <w:ind w:left="0" w:right="0" w:firstLine="0"/>
              <w:jc w:val="left"/>
            </w:pPr>
            <w:r w:rsidRPr="001437F8">
              <w:rPr>
                <w:sz w:val="20"/>
              </w:rPr>
              <w:t xml:space="preserve">-0.4 </w:t>
            </w:r>
          </w:p>
        </w:tc>
        <w:tc>
          <w:tcPr>
            <w:tcW w:w="720" w:type="dxa"/>
            <w:tcBorders>
              <w:top w:val="single" w:sz="4" w:space="0" w:color="000000"/>
              <w:left w:val="single" w:sz="4" w:space="0" w:color="000000"/>
              <w:bottom w:val="single" w:sz="4" w:space="0" w:color="000000"/>
              <w:right w:val="single" w:sz="4" w:space="0" w:color="000000"/>
            </w:tcBorders>
            <w:vAlign w:val="center"/>
          </w:tcPr>
          <w:p w14:paraId="01ECF8B1" w14:textId="77777777" w:rsidR="00785F8C" w:rsidRPr="001437F8" w:rsidRDefault="00CE41F1" w:rsidP="001B4D42">
            <w:pPr>
              <w:spacing w:after="0" w:line="360" w:lineRule="auto"/>
              <w:ind w:left="0" w:right="0" w:firstLine="0"/>
              <w:jc w:val="left"/>
            </w:pPr>
            <w:r w:rsidRPr="001437F8">
              <w:rPr>
                <w:sz w:val="20"/>
              </w:rPr>
              <w:t xml:space="preserve">6.3 </w:t>
            </w:r>
          </w:p>
        </w:tc>
        <w:tc>
          <w:tcPr>
            <w:tcW w:w="0" w:type="auto"/>
            <w:vMerge/>
            <w:tcBorders>
              <w:top w:val="nil"/>
              <w:left w:val="single" w:sz="4" w:space="0" w:color="000000"/>
              <w:bottom w:val="single" w:sz="4" w:space="0" w:color="000000"/>
              <w:right w:val="single" w:sz="4" w:space="0" w:color="000000"/>
            </w:tcBorders>
          </w:tcPr>
          <w:p w14:paraId="7B0D5C0A" w14:textId="77777777" w:rsidR="00785F8C" w:rsidRPr="001437F8" w:rsidRDefault="00785F8C" w:rsidP="001B4D42">
            <w:pPr>
              <w:spacing w:after="160" w:line="360" w:lineRule="auto"/>
              <w:ind w:left="0" w:right="0" w:firstLine="0"/>
              <w:jc w:val="left"/>
            </w:pPr>
          </w:p>
        </w:tc>
        <w:tc>
          <w:tcPr>
            <w:tcW w:w="720" w:type="dxa"/>
            <w:tcBorders>
              <w:top w:val="single" w:sz="4" w:space="0" w:color="000000"/>
              <w:left w:val="single" w:sz="4" w:space="0" w:color="000000"/>
              <w:bottom w:val="single" w:sz="4" w:space="0" w:color="000000"/>
              <w:right w:val="single" w:sz="4" w:space="0" w:color="000000"/>
            </w:tcBorders>
            <w:vAlign w:val="center"/>
          </w:tcPr>
          <w:p w14:paraId="4A90DF40" w14:textId="77777777" w:rsidR="00785F8C" w:rsidRPr="001437F8" w:rsidRDefault="00CE41F1" w:rsidP="001B4D42">
            <w:pPr>
              <w:spacing w:after="0" w:line="360" w:lineRule="auto"/>
              <w:ind w:left="0" w:right="0" w:firstLine="0"/>
              <w:jc w:val="left"/>
            </w:pPr>
            <w:r w:rsidRPr="001437F8">
              <w:rPr>
                <w:sz w:val="20"/>
              </w:rPr>
              <w:t xml:space="preserve">-0.4 </w:t>
            </w:r>
          </w:p>
        </w:tc>
        <w:tc>
          <w:tcPr>
            <w:tcW w:w="718" w:type="dxa"/>
            <w:tcBorders>
              <w:top w:val="single" w:sz="4" w:space="0" w:color="000000"/>
              <w:left w:val="single" w:sz="4" w:space="0" w:color="000000"/>
              <w:bottom w:val="single" w:sz="4" w:space="0" w:color="000000"/>
              <w:right w:val="single" w:sz="4" w:space="0" w:color="000000"/>
            </w:tcBorders>
            <w:vAlign w:val="center"/>
          </w:tcPr>
          <w:p w14:paraId="32D16F25" w14:textId="77777777" w:rsidR="00785F8C" w:rsidRPr="001437F8" w:rsidRDefault="00CE41F1" w:rsidP="001B4D42">
            <w:pPr>
              <w:spacing w:after="0" w:line="360" w:lineRule="auto"/>
              <w:ind w:left="0" w:right="0" w:firstLine="0"/>
              <w:jc w:val="left"/>
            </w:pPr>
            <w:r w:rsidRPr="001437F8">
              <w:rPr>
                <w:sz w:val="20"/>
              </w:rPr>
              <w:t xml:space="preserve">6.3 </w:t>
            </w:r>
          </w:p>
        </w:tc>
        <w:tc>
          <w:tcPr>
            <w:tcW w:w="0" w:type="auto"/>
            <w:vMerge/>
            <w:tcBorders>
              <w:top w:val="nil"/>
              <w:left w:val="single" w:sz="4" w:space="0" w:color="000000"/>
              <w:bottom w:val="single" w:sz="4" w:space="0" w:color="000000"/>
              <w:right w:val="single" w:sz="4" w:space="0" w:color="000000"/>
            </w:tcBorders>
          </w:tcPr>
          <w:p w14:paraId="27A1B091" w14:textId="77777777" w:rsidR="00785F8C" w:rsidRPr="001437F8" w:rsidRDefault="00785F8C" w:rsidP="001B4D42">
            <w:pPr>
              <w:spacing w:after="160" w:line="360" w:lineRule="auto"/>
              <w:ind w:left="0" w:right="0" w:firstLine="0"/>
              <w:jc w:val="left"/>
            </w:pPr>
          </w:p>
        </w:tc>
        <w:tc>
          <w:tcPr>
            <w:tcW w:w="721" w:type="dxa"/>
            <w:tcBorders>
              <w:top w:val="single" w:sz="4" w:space="0" w:color="000000"/>
              <w:left w:val="single" w:sz="4" w:space="0" w:color="000000"/>
              <w:bottom w:val="single" w:sz="4" w:space="0" w:color="000000"/>
              <w:right w:val="single" w:sz="4" w:space="0" w:color="000000"/>
            </w:tcBorders>
            <w:vAlign w:val="center"/>
          </w:tcPr>
          <w:p w14:paraId="00FF6127" w14:textId="77777777" w:rsidR="00785F8C" w:rsidRPr="001437F8" w:rsidRDefault="00CE41F1" w:rsidP="001B4D42">
            <w:pPr>
              <w:spacing w:after="0" w:line="360" w:lineRule="auto"/>
              <w:ind w:left="0" w:right="0" w:firstLine="0"/>
              <w:jc w:val="left"/>
            </w:pPr>
            <w:r w:rsidRPr="001437F8">
              <w:rPr>
                <w:sz w:val="20"/>
              </w:rPr>
              <w:t xml:space="preserve">-0.4 </w:t>
            </w:r>
          </w:p>
        </w:tc>
        <w:tc>
          <w:tcPr>
            <w:tcW w:w="720" w:type="dxa"/>
            <w:tcBorders>
              <w:top w:val="single" w:sz="4" w:space="0" w:color="000000"/>
              <w:left w:val="single" w:sz="4" w:space="0" w:color="000000"/>
              <w:bottom w:val="single" w:sz="4" w:space="0" w:color="000000"/>
              <w:right w:val="single" w:sz="4" w:space="0" w:color="000000"/>
            </w:tcBorders>
            <w:vAlign w:val="center"/>
          </w:tcPr>
          <w:p w14:paraId="603ECAAA" w14:textId="77777777" w:rsidR="00785F8C" w:rsidRPr="001437F8" w:rsidRDefault="00CE41F1" w:rsidP="001B4D42">
            <w:pPr>
              <w:spacing w:after="0" w:line="360" w:lineRule="auto"/>
              <w:ind w:left="0" w:right="0" w:firstLine="0"/>
              <w:jc w:val="left"/>
            </w:pPr>
            <w:r w:rsidRPr="001437F8">
              <w:rPr>
                <w:sz w:val="20"/>
              </w:rPr>
              <w:t xml:space="preserve">6.3 </w:t>
            </w:r>
          </w:p>
        </w:tc>
        <w:tc>
          <w:tcPr>
            <w:tcW w:w="0" w:type="auto"/>
            <w:vMerge/>
            <w:tcBorders>
              <w:top w:val="nil"/>
              <w:left w:val="single" w:sz="4" w:space="0" w:color="000000"/>
              <w:bottom w:val="single" w:sz="4" w:space="0" w:color="000000"/>
              <w:right w:val="single" w:sz="4" w:space="0" w:color="000000"/>
            </w:tcBorders>
          </w:tcPr>
          <w:p w14:paraId="63F1D01F" w14:textId="77777777" w:rsidR="00785F8C" w:rsidRPr="001437F8" w:rsidRDefault="00785F8C" w:rsidP="001B4D42">
            <w:pPr>
              <w:spacing w:after="160" w:line="360" w:lineRule="auto"/>
              <w:ind w:left="0" w:right="0" w:firstLine="0"/>
              <w:jc w:val="left"/>
            </w:pPr>
          </w:p>
        </w:tc>
      </w:tr>
    </w:tbl>
    <w:p w14:paraId="3AEB5083" w14:textId="77777777" w:rsidR="00785F8C" w:rsidRPr="001437F8" w:rsidRDefault="00CE41F1" w:rsidP="001B4D42">
      <w:pPr>
        <w:spacing w:after="276" w:line="360" w:lineRule="auto"/>
        <w:ind w:left="0" w:right="0" w:firstLine="0"/>
        <w:jc w:val="left"/>
      </w:pPr>
      <w:r w:rsidRPr="001437F8">
        <w:t xml:space="preserve"> </w:t>
      </w:r>
    </w:p>
    <w:p w14:paraId="707C80A3" w14:textId="77777777" w:rsidR="00785F8C" w:rsidRPr="001437F8" w:rsidRDefault="00CE41F1" w:rsidP="001B4D42">
      <w:pPr>
        <w:pStyle w:val="Heading1"/>
        <w:spacing w:line="360" w:lineRule="auto"/>
        <w:ind w:left="266" w:hanging="281"/>
      </w:pPr>
      <w:bookmarkStart w:id="28" w:name="_Toc46545"/>
      <w:r w:rsidRPr="001437F8">
        <w:t xml:space="preserve">Discussion and Policy Recommendations: </w:t>
      </w:r>
      <w:bookmarkEnd w:id="28"/>
    </w:p>
    <w:p w14:paraId="735FDF41" w14:textId="5C4F0AA8" w:rsidR="00785F8C" w:rsidRPr="001437F8" w:rsidRDefault="00CE41F1" w:rsidP="001B4D42">
      <w:pPr>
        <w:spacing w:line="360" w:lineRule="auto"/>
        <w:ind w:left="-5" w:right="51"/>
      </w:pPr>
      <w:r w:rsidRPr="001437F8">
        <w:t xml:space="preserve">This study </w:t>
      </w:r>
      <w:r w:rsidR="00E42136">
        <w:t>assesses</w:t>
      </w:r>
      <w:r w:rsidRPr="001437F8">
        <w:t xml:space="preserve"> economic values through </w:t>
      </w:r>
      <w:r w:rsidR="00E42136">
        <w:t xml:space="preserve">the </w:t>
      </w:r>
      <w:r w:rsidRPr="001437F8">
        <w:t>use of energy</w:t>
      </w:r>
      <w:r w:rsidR="00E42136">
        <w:t>-</w:t>
      </w:r>
      <w:r w:rsidRPr="001437F8">
        <w:t xml:space="preserve">efficient materials, active and passive techniques in </w:t>
      </w:r>
      <w:r w:rsidR="00E42136">
        <w:t xml:space="preserve">the </w:t>
      </w:r>
      <w:r w:rsidRPr="001437F8">
        <w:t>Residential sector of Australia. As per energy building codes</w:t>
      </w:r>
      <w:r w:rsidR="00E42136">
        <w:t>,</w:t>
      </w:r>
      <w:r w:rsidRPr="001437F8">
        <w:t xml:space="preserve"> it was necessary to develop a model </w:t>
      </w:r>
      <w:r w:rsidR="00E42136">
        <w:t>that</w:t>
      </w:r>
      <w:r w:rsidRPr="001437F8">
        <w:t xml:space="preserve"> meet the energy</w:t>
      </w:r>
      <w:r w:rsidR="00E42136">
        <w:t>-</w:t>
      </w:r>
      <w:r w:rsidRPr="001437F8">
        <w:t>efficient building standards. In this study, energy performance, cost</w:t>
      </w:r>
      <w:r w:rsidR="00E42136">
        <w:t>-</w:t>
      </w:r>
      <w:r w:rsidRPr="001437F8">
        <w:t>effectiveness</w:t>
      </w:r>
      <w:r w:rsidR="00E42136">
        <w:t>,</w:t>
      </w:r>
      <w:r w:rsidRPr="001437F8">
        <w:t xml:space="preserve"> and environmental effects of new energy</w:t>
      </w:r>
      <w:r w:rsidR="00E42136">
        <w:t>-</w:t>
      </w:r>
      <w:r w:rsidRPr="001437F8">
        <w:t>efficient and traditional measures w</w:t>
      </w:r>
      <w:r w:rsidR="00E42136">
        <w:t>ere</w:t>
      </w:r>
      <w:r w:rsidRPr="001437F8">
        <w:t xml:space="preserve"> presented for dynamic comparison. </w:t>
      </w:r>
    </w:p>
    <w:p w14:paraId="4004AC23" w14:textId="77777777" w:rsidR="00785F8C" w:rsidRPr="001437F8" w:rsidRDefault="00CE41F1" w:rsidP="001B4D42">
      <w:pPr>
        <w:spacing w:after="0" w:line="360" w:lineRule="auto"/>
        <w:ind w:left="0" w:right="0" w:firstLine="0"/>
        <w:jc w:val="left"/>
      </w:pPr>
      <w:r w:rsidRPr="001437F8">
        <w:t xml:space="preserve"> </w:t>
      </w:r>
    </w:p>
    <w:p w14:paraId="0E4C875F" w14:textId="69922AD1" w:rsidR="00785F8C" w:rsidRPr="001437F8" w:rsidRDefault="00CE41F1" w:rsidP="001B4D42">
      <w:pPr>
        <w:pStyle w:val="Heading2"/>
        <w:spacing w:line="360" w:lineRule="auto"/>
        <w:ind w:left="405" w:hanging="420"/>
      </w:pPr>
      <w:bookmarkStart w:id="29" w:name="_Toc46546"/>
      <w:r w:rsidRPr="001437F8">
        <w:t>Summary of transformational pathways for energy</w:t>
      </w:r>
      <w:r w:rsidR="00E42136">
        <w:t>-</w:t>
      </w:r>
      <w:r w:rsidRPr="001437F8">
        <w:t xml:space="preserve">efficient NZEBs </w:t>
      </w:r>
      <w:bookmarkEnd w:id="29"/>
    </w:p>
    <w:p w14:paraId="28F1F405" w14:textId="5311F152" w:rsidR="00785F8C" w:rsidRPr="001437F8" w:rsidRDefault="00CE41F1" w:rsidP="001B4D42">
      <w:pPr>
        <w:spacing w:after="186" w:line="360" w:lineRule="auto"/>
        <w:ind w:left="-5" w:right="51"/>
      </w:pPr>
      <w:r w:rsidRPr="001437F8">
        <w:t>A summary of all techniques and measures discussed in the study, either in literature or proved through results convey the below</w:t>
      </w:r>
      <w:r w:rsidR="00E42136">
        <w:t>-</w:t>
      </w:r>
      <w:r w:rsidRPr="001437F8">
        <w:t xml:space="preserve">mentioned points: </w:t>
      </w:r>
    </w:p>
    <w:p w14:paraId="652B399B" w14:textId="6DD1C4AD" w:rsidR="00785F8C" w:rsidRPr="001437F8" w:rsidRDefault="00CE41F1" w:rsidP="001B4D42">
      <w:pPr>
        <w:numPr>
          <w:ilvl w:val="0"/>
          <w:numId w:val="4"/>
        </w:numPr>
        <w:spacing w:after="28" w:line="360" w:lineRule="auto"/>
        <w:ind w:right="51" w:hanging="360"/>
      </w:pPr>
      <w:r w:rsidRPr="001437F8">
        <w:t>To control the rapidly increasing energy demand of the residential sector, short</w:t>
      </w:r>
      <w:r w:rsidR="00E42136">
        <w:t>-</w:t>
      </w:r>
      <w:r w:rsidRPr="001437F8">
        <w:t>term transitions must be made which includes technology transformation, using energy</w:t>
      </w:r>
      <w:r w:rsidR="00E42136">
        <w:t>-</w:t>
      </w:r>
      <w:r w:rsidRPr="001437F8">
        <w:t>efficient appliances (active techniques)</w:t>
      </w:r>
      <w:r w:rsidR="00E42136">
        <w:t>,</w:t>
      </w:r>
      <w:r w:rsidRPr="001437F8">
        <w:t xml:space="preserve"> and passive techniques like efficient construction materials. </w:t>
      </w:r>
    </w:p>
    <w:p w14:paraId="464DEEB0" w14:textId="2FEF5AB4" w:rsidR="00785F8C" w:rsidRPr="001437F8" w:rsidRDefault="00CE41F1" w:rsidP="001B4D42">
      <w:pPr>
        <w:numPr>
          <w:ilvl w:val="0"/>
          <w:numId w:val="4"/>
        </w:numPr>
        <w:spacing w:after="26" w:line="360" w:lineRule="auto"/>
        <w:ind w:right="51" w:hanging="360"/>
      </w:pPr>
      <w:r w:rsidRPr="001437F8">
        <w:t xml:space="preserve">NZEBs will require </w:t>
      </w:r>
      <w:r w:rsidR="00E42136">
        <w:t xml:space="preserve">the </w:t>
      </w:r>
      <w:r w:rsidRPr="001437F8">
        <w:t xml:space="preserve">use of renewables like wind catchers, biomass digestors, and most importantly Solar PV systems to cater </w:t>
      </w:r>
      <w:r w:rsidR="00E42136">
        <w:t>to</w:t>
      </w:r>
      <w:r w:rsidRPr="001437F8">
        <w:t xml:space="preserve"> the electricity consumption of different devices.  </w:t>
      </w:r>
    </w:p>
    <w:p w14:paraId="36CAA7AF" w14:textId="77777777" w:rsidR="00785F8C" w:rsidRPr="001437F8" w:rsidRDefault="00CE41F1" w:rsidP="001B4D42">
      <w:pPr>
        <w:numPr>
          <w:ilvl w:val="0"/>
          <w:numId w:val="4"/>
        </w:numPr>
        <w:spacing w:after="26" w:line="360" w:lineRule="auto"/>
        <w:ind w:right="51" w:hanging="360"/>
      </w:pPr>
      <w:r w:rsidRPr="001437F8">
        <w:t xml:space="preserve">Solar PV systems can be both centralized and decentralized. Net metering should be integrated to even reduce the load of National Grid. Further as analyzed in the study, it can also be used to generate economic value.  </w:t>
      </w:r>
    </w:p>
    <w:p w14:paraId="178FC4EF" w14:textId="77777777" w:rsidR="00785F8C" w:rsidRPr="001437F8" w:rsidRDefault="00CE41F1" w:rsidP="001B4D42">
      <w:pPr>
        <w:numPr>
          <w:ilvl w:val="0"/>
          <w:numId w:val="4"/>
        </w:numPr>
        <w:spacing w:after="26" w:line="360" w:lineRule="auto"/>
        <w:ind w:right="51" w:hanging="360"/>
      </w:pPr>
      <w:r w:rsidRPr="001437F8">
        <w:t xml:space="preserve">Wind catchers can be used for extracting both power and mechanical energy that can be used for applications such as grinding or milling. </w:t>
      </w:r>
    </w:p>
    <w:p w14:paraId="0182CEEF" w14:textId="5CFD5F9C" w:rsidR="00785F8C" w:rsidRPr="001437F8" w:rsidRDefault="00CE41F1" w:rsidP="001B4D42">
      <w:pPr>
        <w:numPr>
          <w:ilvl w:val="0"/>
          <w:numId w:val="4"/>
        </w:numPr>
        <w:spacing w:after="1" w:line="360" w:lineRule="auto"/>
        <w:ind w:right="51" w:hanging="360"/>
      </w:pPr>
      <w:r w:rsidRPr="001437F8">
        <w:t xml:space="preserve">Biogas generated through waste can be used as an alternate fuel. </w:t>
      </w:r>
    </w:p>
    <w:p w14:paraId="12494C97" w14:textId="77777777" w:rsidR="00785F8C" w:rsidRPr="001437F8" w:rsidRDefault="00CE41F1" w:rsidP="001B4D42">
      <w:pPr>
        <w:numPr>
          <w:ilvl w:val="0"/>
          <w:numId w:val="4"/>
        </w:numPr>
        <w:spacing w:after="1" w:line="360" w:lineRule="auto"/>
        <w:ind w:right="51" w:hanging="360"/>
      </w:pPr>
      <w:r w:rsidRPr="001437F8">
        <w:t xml:space="preserve">Geothermal energy can be used for heat transfer applications. </w:t>
      </w:r>
    </w:p>
    <w:p w14:paraId="210C0551" w14:textId="2F2ED802" w:rsidR="00785F8C" w:rsidRPr="001437F8" w:rsidRDefault="00CE41F1" w:rsidP="001B4D42">
      <w:pPr>
        <w:numPr>
          <w:ilvl w:val="0"/>
          <w:numId w:val="4"/>
        </w:numPr>
        <w:spacing w:after="26" w:line="360" w:lineRule="auto"/>
        <w:ind w:right="51" w:hanging="360"/>
      </w:pPr>
      <w:r w:rsidRPr="001437F8">
        <w:lastRenderedPageBreak/>
        <w:t xml:space="preserve">Building structure can be improved by </w:t>
      </w:r>
      <w:r w:rsidR="00E42136">
        <w:t xml:space="preserve">the </w:t>
      </w:r>
      <w:r w:rsidRPr="001437F8">
        <w:t>use of energy</w:t>
      </w:r>
      <w:r w:rsidR="00E42136">
        <w:t>-</w:t>
      </w:r>
      <w:r w:rsidRPr="001437F8">
        <w:t xml:space="preserve">efficient materials such as AAC blocks to prevent air leakage and energy storage. </w:t>
      </w:r>
    </w:p>
    <w:p w14:paraId="6534A5D7" w14:textId="77777777" w:rsidR="00785F8C" w:rsidRPr="001437F8" w:rsidRDefault="00CE41F1" w:rsidP="001B4D42">
      <w:pPr>
        <w:numPr>
          <w:ilvl w:val="0"/>
          <w:numId w:val="4"/>
        </w:numPr>
        <w:spacing w:after="26" w:line="360" w:lineRule="auto"/>
        <w:ind w:right="51" w:hanging="360"/>
      </w:pPr>
      <w:r w:rsidRPr="001437F8">
        <w:t xml:space="preserve">Building directions can also be adjusted before construction depending on the demographics of the location. </w:t>
      </w:r>
    </w:p>
    <w:p w14:paraId="17B2FFDD" w14:textId="076737FE" w:rsidR="008E5325" w:rsidRDefault="00CE41F1" w:rsidP="001B4D42">
      <w:pPr>
        <w:numPr>
          <w:ilvl w:val="0"/>
          <w:numId w:val="4"/>
        </w:numPr>
        <w:spacing w:after="12" w:line="360" w:lineRule="auto"/>
        <w:ind w:right="51" w:hanging="360"/>
      </w:pPr>
      <w:r w:rsidRPr="001437F8">
        <w:t xml:space="preserve">Window shading can be applied to prevent heat or cooling loss. </w:t>
      </w:r>
    </w:p>
    <w:p w14:paraId="1DDBC100" w14:textId="77777777" w:rsidR="00D8649B" w:rsidRPr="001437F8" w:rsidRDefault="00D8649B" w:rsidP="00D8649B">
      <w:pPr>
        <w:spacing w:after="12" w:line="360" w:lineRule="auto"/>
        <w:ind w:right="51"/>
      </w:pPr>
    </w:p>
    <w:p w14:paraId="11EA9EBA" w14:textId="292C69BE" w:rsidR="001B4D42" w:rsidRPr="001B4D42" w:rsidRDefault="00CE41F1" w:rsidP="00D8649B">
      <w:pPr>
        <w:pStyle w:val="Heading1"/>
        <w:spacing w:line="360" w:lineRule="auto"/>
      </w:pPr>
      <w:r w:rsidRPr="001437F8">
        <w:t xml:space="preserve">Conclusion and Future Scope </w:t>
      </w:r>
    </w:p>
    <w:p w14:paraId="6A86138D" w14:textId="50703AA1" w:rsidR="00402EF5" w:rsidRDefault="00402EF5" w:rsidP="001B4D42">
      <w:pPr>
        <w:spacing w:after="12" w:line="360" w:lineRule="auto"/>
        <w:ind w:right="51"/>
      </w:pPr>
      <w:r>
        <w:t xml:space="preserve">This study </w:t>
      </w:r>
      <w:r w:rsidR="00E42136">
        <w:t>assesses</w:t>
      </w:r>
      <w:r>
        <w:t xml:space="preserve"> net</w:t>
      </w:r>
      <w:r w:rsidR="00E42136">
        <w:t>-</w:t>
      </w:r>
      <w:r>
        <w:t xml:space="preserve">zero energy buildings in the climate conditions of Australia. Due to </w:t>
      </w:r>
      <w:r w:rsidR="00E42136">
        <w:t xml:space="preserve">the </w:t>
      </w:r>
      <w:r>
        <w:t xml:space="preserve">constantly increasing demand </w:t>
      </w:r>
      <w:r w:rsidR="00E42136">
        <w:t>for</w:t>
      </w:r>
      <w:r>
        <w:t xml:space="preserve"> </w:t>
      </w:r>
      <w:r w:rsidR="00E42136">
        <w:t xml:space="preserve">the </w:t>
      </w:r>
      <w:r>
        <w:t>building sector due to industrialization, urbanization, and population growth, energy efficiency measure</w:t>
      </w:r>
      <w:r w:rsidR="00E42136">
        <w:t>s</w:t>
      </w:r>
      <w:r>
        <w:t xml:space="preserve"> have to </w:t>
      </w:r>
      <w:r w:rsidR="00E42136">
        <w:t xml:space="preserve">be </w:t>
      </w:r>
      <w:r>
        <w:t>taken to counter it. Simply increasing energy supplies does not serve the purpose as they lead to increas</w:t>
      </w:r>
      <w:r w:rsidR="00E42136">
        <w:t>ed</w:t>
      </w:r>
      <w:r>
        <w:t xml:space="preserve"> financial debt and the risk of power lock</w:t>
      </w:r>
      <w:r w:rsidR="00E42136">
        <w:t>-</w:t>
      </w:r>
      <w:r>
        <w:t xml:space="preserve">in. This study covers both active and passive techniques as </w:t>
      </w:r>
      <w:r w:rsidR="00E42136">
        <w:t xml:space="preserve">a </w:t>
      </w:r>
      <w:r>
        <w:t xml:space="preserve">means of achieving energy security in the building sector. </w:t>
      </w:r>
    </w:p>
    <w:p w14:paraId="473B1331" w14:textId="7C8601D5" w:rsidR="00402EF5" w:rsidRPr="001437F8" w:rsidRDefault="00402EF5" w:rsidP="000B3B58">
      <w:pPr>
        <w:spacing w:after="12" w:line="360" w:lineRule="auto"/>
        <w:ind w:right="51"/>
      </w:pPr>
      <w:r>
        <w:t xml:space="preserve">ETU software has been used to create a building design on which loading conditions have been applied to calculate the value of overall heat transfer coefficient “U”. Then PHPP software has been used to calculate the effect of passive techniques such as building construction materials to reduce the energy demand of </w:t>
      </w:r>
      <w:r w:rsidR="00E42136">
        <w:t xml:space="preserve">the </w:t>
      </w:r>
      <w:r>
        <w:t xml:space="preserve">building and how economically sound it can be. Further, </w:t>
      </w:r>
      <w:r w:rsidR="001B4D42">
        <w:t>based on the load calculations, a solar system has been designed for the building which explains the total economic benefits that can be achieved through a non zero energy building.</w:t>
      </w:r>
    </w:p>
    <w:p w14:paraId="1BEA8C4B" w14:textId="4BD2E0CE" w:rsidR="00785F8C" w:rsidRPr="001437F8" w:rsidRDefault="00CE41F1" w:rsidP="001B4D42">
      <w:pPr>
        <w:spacing w:after="119" w:line="360" w:lineRule="auto"/>
        <w:ind w:left="-5" w:right="0"/>
        <w:jc w:val="left"/>
      </w:pPr>
      <w:r w:rsidRPr="001437F8">
        <w:rPr>
          <w:b/>
          <w:sz w:val="28"/>
        </w:rPr>
        <w:t xml:space="preserve">6. References: </w:t>
      </w:r>
    </w:p>
    <w:p w14:paraId="39AA9517" w14:textId="7AA97EB3" w:rsidR="000B3B58" w:rsidRPr="000B3B58" w:rsidRDefault="00CE41F1" w:rsidP="000B3B58">
      <w:pPr>
        <w:widowControl w:val="0"/>
        <w:autoSpaceDE w:val="0"/>
        <w:autoSpaceDN w:val="0"/>
        <w:adjustRightInd w:val="0"/>
        <w:spacing w:after="160" w:line="360" w:lineRule="auto"/>
        <w:ind w:left="640" w:hanging="640"/>
        <w:rPr>
          <w:noProof/>
          <w:szCs w:val="24"/>
        </w:rPr>
      </w:pPr>
      <w:r w:rsidRPr="001437F8">
        <w:t xml:space="preserve"> </w:t>
      </w:r>
      <w:r w:rsidR="000B3B58">
        <w:fldChar w:fldCharType="begin" w:fldLock="1"/>
      </w:r>
      <w:r w:rsidR="000B3B58">
        <w:instrText xml:space="preserve">ADDIN Mendeley Bibliography CSL_BIBLIOGRAPHY </w:instrText>
      </w:r>
      <w:r w:rsidR="000B3B58">
        <w:fldChar w:fldCharType="separate"/>
      </w:r>
      <w:r w:rsidR="000B3B58" w:rsidRPr="000B3B58">
        <w:rPr>
          <w:noProof/>
          <w:szCs w:val="24"/>
        </w:rPr>
        <w:t>[1]</w:t>
      </w:r>
      <w:r w:rsidR="000B3B58" w:rsidRPr="000B3B58">
        <w:rPr>
          <w:noProof/>
          <w:szCs w:val="24"/>
        </w:rPr>
        <w:tab/>
        <w:t xml:space="preserve">G. Das, M. Aslam, H. Rahman, R. Samoo, N. Hussain, and K. Harijan, “Overcoming electricity crisis in Pakistan : A review of sustainable electricity options,” </w:t>
      </w:r>
      <w:r w:rsidR="000B3B58" w:rsidRPr="000B3B58">
        <w:rPr>
          <w:i/>
          <w:iCs/>
          <w:noProof/>
          <w:szCs w:val="24"/>
        </w:rPr>
        <w:t>Renew. Sustain. Energy Rev.</w:t>
      </w:r>
      <w:r w:rsidR="000B3B58" w:rsidRPr="000B3B58">
        <w:rPr>
          <w:noProof/>
          <w:szCs w:val="24"/>
        </w:rPr>
        <w:t>, vol. 72, no. November 2016, pp. 734–745, 2017.</w:t>
      </w:r>
    </w:p>
    <w:p w14:paraId="602670F0"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2]</w:t>
      </w:r>
      <w:r w:rsidRPr="000B3B58">
        <w:rPr>
          <w:noProof/>
          <w:szCs w:val="24"/>
        </w:rPr>
        <w:tab/>
        <w:t xml:space="preserve">A. B. Awan and Z. Ali, “Recent progress in renewable energy – Remedy of energy crisis,” </w:t>
      </w:r>
      <w:r w:rsidRPr="000B3B58">
        <w:rPr>
          <w:i/>
          <w:iCs/>
          <w:noProof/>
          <w:szCs w:val="24"/>
        </w:rPr>
        <w:t>Renew. Sustain. Energy Rev.</w:t>
      </w:r>
      <w:r w:rsidRPr="000B3B58">
        <w:rPr>
          <w:noProof/>
          <w:szCs w:val="24"/>
        </w:rPr>
        <w:t>, vol. 33, pp. 236–253, 2014.</w:t>
      </w:r>
    </w:p>
    <w:p w14:paraId="3DC7A25F"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3]</w:t>
      </w:r>
      <w:r w:rsidRPr="000B3B58">
        <w:rPr>
          <w:noProof/>
          <w:szCs w:val="24"/>
        </w:rPr>
        <w:tab/>
        <w:t xml:space="preserve">G. Cheung and P. J. Davies, “In the transformation of energy systems : what is holding Australia back ?,” </w:t>
      </w:r>
      <w:r w:rsidRPr="000B3B58">
        <w:rPr>
          <w:i/>
          <w:iCs/>
          <w:noProof/>
          <w:szCs w:val="24"/>
        </w:rPr>
        <w:t>Energy Policy</w:t>
      </w:r>
      <w:r w:rsidRPr="000B3B58">
        <w:rPr>
          <w:noProof/>
          <w:szCs w:val="24"/>
        </w:rPr>
        <w:t>, vol. 109, no. December 2016, pp. 96–108, 2017.</w:t>
      </w:r>
    </w:p>
    <w:p w14:paraId="2EACE1AB"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4]</w:t>
      </w:r>
      <w:r w:rsidRPr="000B3B58">
        <w:rPr>
          <w:noProof/>
          <w:szCs w:val="24"/>
        </w:rPr>
        <w:tab/>
        <w:t>W. Lin, B. Chen, L. Xie, and H. Pan, “Estimating Energy Consumption of Transport Modes in China Using DEA,” pp. 4225–4239, 2015.</w:t>
      </w:r>
    </w:p>
    <w:p w14:paraId="395A17B7"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5]</w:t>
      </w:r>
      <w:r w:rsidRPr="000B3B58">
        <w:rPr>
          <w:noProof/>
          <w:szCs w:val="24"/>
        </w:rPr>
        <w:tab/>
        <w:t xml:space="preserve">T. Wu, M. Zhang, and X. Ou, “Analysis of future vehicle energy demand in China based on a Gompertz function method and computable general equilibrium model,” </w:t>
      </w:r>
      <w:r w:rsidRPr="000B3B58">
        <w:rPr>
          <w:i/>
          <w:iCs/>
          <w:noProof/>
          <w:szCs w:val="24"/>
        </w:rPr>
        <w:t>Energies</w:t>
      </w:r>
      <w:r w:rsidRPr="000B3B58">
        <w:rPr>
          <w:noProof/>
          <w:szCs w:val="24"/>
        </w:rPr>
        <w:t xml:space="preserve">, </w:t>
      </w:r>
      <w:r w:rsidRPr="000B3B58">
        <w:rPr>
          <w:noProof/>
          <w:szCs w:val="24"/>
        </w:rPr>
        <w:lastRenderedPageBreak/>
        <w:t>vol. 7, no. 11, pp. 7454–7482, 2014.</w:t>
      </w:r>
    </w:p>
    <w:p w14:paraId="504CA2F8"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6]</w:t>
      </w:r>
      <w:r w:rsidRPr="000B3B58">
        <w:rPr>
          <w:noProof/>
          <w:szCs w:val="24"/>
        </w:rPr>
        <w:tab/>
        <w:t>Y. Geng, W. Ji, Z. Wang, B. Lin, and Y. Zhu, “Energy &amp; Buildings Response to the commentary on ‘ A review of operating performance in green buildings : Energy use , indoor environmental quality and occupant satisfaction ’ by John H . Scofield,” vol. 194, pp. 366–368, 2019.</w:t>
      </w:r>
    </w:p>
    <w:p w14:paraId="2714D59E"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7]</w:t>
      </w:r>
      <w:r w:rsidRPr="000B3B58">
        <w:rPr>
          <w:noProof/>
          <w:szCs w:val="24"/>
        </w:rPr>
        <w:tab/>
        <w:t xml:space="preserve">N. Lauzet </w:t>
      </w:r>
      <w:r w:rsidRPr="000B3B58">
        <w:rPr>
          <w:i/>
          <w:iCs/>
          <w:noProof/>
          <w:szCs w:val="24"/>
        </w:rPr>
        <w:t>et al.</w:t>
      </w:r>
      <w:r w:rsidRPr="000B3B58">
        <w:rPr>
          <w:noProof/>
          <w:szCs w:val="24"/>
        </w:rPr>
        <w:t xml:space="preserve">, “How building energy models take the local climate into account in an urban context – A review,” </w:t>
      </w:r>
      <w:r w:rsidRPr="000B3B58">
        <w:rPr>
          <w:i/>
          <w:iCs/>
          <w:noProof/>
          <w:szCs w:val="24"/>
        </w:rPr>
        <w:t>Renew. Sustain. Energy Rev.</w:t>
      </w:r>
      <w:r w:rsidRPr="000B3B58">
        <w:rPr>
          <w:noProof/>
          <w:szCs w:val="24"/>
        </w:rPr>
        <w:t>, vol. 116, no. February, p. 109390, 2019.</w:t>
      </w:r>
    </w:p>
    <w:p w14:paraId="6553D9D9"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8]</w:t>
      </w:r>
      <w:r w:rsidRPr="000B3B58">
        <w:rPr>
          <w:noProof/>
          <w:szCs w:val="24"/>
        </w:rPr>
        <w:tab/>
        <w:t xml:space="preserve">R. Dowling, P. Mcguirk, and S. Maalsen, “Energy Research &amp; Social Science Multiscalar governance of urban energy transitions in Australia : The cases of Sydney and Melbourne,” </w:t>
      </w:r>
      <w:r w:rsidRPr="000B3B58">
        <w:rPr>
          <w:i/>
          <w:iCs/>
          <w:noProof/>
          <w:szCs w:val="24"/>
        </w:rPr>
        <w:t>Energy Res. Soc. Sci.</w:t>
      </w:r>
      <w:r w:rsidRPr="000B3B58">
        <w:rPr>
          <w:noProof/>
          <w:szCs w:val="24"/>
        </w:rPr>
        <w:t>, vol. 44, no. May, pp. 260–267, 2018.</w:t>
      </w:r>
    </w:p>
    <w:p w14:paraId="5CD956A9"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9]</w:t>
      </w:r>
      <w:r w:rsidRPr="000B3B58">
        <w:rPr>
          <w:noProof/>
          <w:szCs w:val="24"/>
        </w:rPr>
        <w:tab/>
        <w:t xml:space="preserve">I. Sarbu and C. Sebarchievici, “Review of solar refrigeration and cooling systems,” </w:t>
      </w:r>
      <w:r w:rsidRPr="000B3B58">
        <w:rPr>
          <w:i/>
          <w:iCs/>
          <w:noProof/>
          <w:szCs w:val="24"/>
        </w:rPr>
        <w:t>Energy Build.</w:t>
      </w:r>
      <w:r w:rsidRPr="000B3B58">
        <w:rPr>
          <w:noProof/>
          <w:szCs w:val="24"/>
        </w:rPr>
        <w:t>, vol. 67, pp. 286–297, 2013.</w:t>
      </w:r>
    </w:p>
    <w:p w14:paraId="18DE82C4"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0]</w:t>
      </w:r>
      <w:r w:rsidRPr="000B3B58">
        <w:rPr>
          <w:noProof/>
          <w:szCs w:val="24"/>
        </w:rPr>
        <w:tab/>
        <w:t>A. Macintosh and A. Macintosh, “The Australian Government’s environmental impact assessment (EIA) regime: using surveys to identify proponent views on cost-effectiveness,” vol. 5517, 2012.</w:t>
      </w:r>
    </w:p>
    <w:p w14:paraId="2B4B45DD"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1]</w:t>
      </w:r>
      <w:r w:rsidRPr="000B3B58">
        <w:rPr>
          <w:noProof/>
          <w:szCs w:val="24"/>
        </w:rPr>
        <w:tab/>
        <w:t xml:space="preserve">A. W. Bhutto, A. A. Bazmi, and G. Zahedi, “Greener energy: Issues and challenges for Pakistan - Biomass energy prospective,” </w:t>
      </w:r>
      <w:r w:rsidRPr="000B3B58">
        <w:rPr>
          <w:i/>
          <w:iCs/>
          <w:noProof/>
          <w:szCs w:val="24"/>
        </w:rPr>
        <w:t>Renew. Sustain. Energy Rev.</w:t>
      </w:r>
      <w:r w:rsidRPr="000B3B58">
        <w:rPr>
          <w:noProof/>
          <w:szCs w:val="24"/>
        </w:rPr>
        <w:t>, vol. 15, no. 6, pp. 3207–3219, 2011.</w:t>
      </w:r>
    </w:p>
    <w:p w14:paraId="01C3ECA8"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2]</w:t>
      </w:r>
      <w:r w:rsidRPr="000B3B58">
        <w:rPr>
          <w:noProof/>
          <w:szCs w:val="24"/>
        </w:rPr>
        <w:tab/>
        <w:t>C. Du, B. Li, H. Liu, Y. Ji, R. Yao, and W. Yu, “Energy &amp; Buildings Quantification of personal thermal comfort with localized airflow system based on sensitivity analysis and classification tree model,” vol. 194, pp. 1–11, 2019.</w:t>
      </w:r>
    </w:p>
    <w:p w14:paraId="545A9371"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3]</w:t>
      </w:r>
      <w:r w:rsidRPr="000B3B58">
        <w:rPr>
          <w:noProof/>
          <w:szCs w:val="24"/>
        </w:rPr>
        <w:tab/>
        <w:t xml:space="preserve">L. C. Lau, K. T. Lee, and A. R. Mohamed, “Global warming mitigation and renewable energy policy development from the Kyoto Protocol to the Copenhagen Accord - A comment,” </w:t>
      </w:r>
      <w:r w:rsidRPr="000B3B58">
        <w:rPr>
          <w:i/>
          <w:iCs/>
          <w:noProof/>
          <w:szCs w:val="24"/>
        </w:rPr>
        <w:t>Renew. Sustain. Energy Rev.</w:t>
      </w:r>
      <w:r w:rsidRPr="000B3B58">
        <w:rPr>
          <w:noProof/>
          <w:szCs w:val="24"/>
        </w:rPr>
        <w:t>, vol. 16, no. 7, pp. 5280–5284, 2012.</w:t>
      </w:r>
    </w:p>
    <w:p w14:paraId="31D7288D"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4]</w:t>
      </w:r>
      <w:r w:rsidRPr="000B3B58">
        <w:rPr>
          <w:noProof/>
          <w:szCs w:val="24"/>
        </w:rPr>
        <w:tab/>
        <w:t xml:space="preserve">A. Persily, “Challenges in developing ventilation and indoor air quality standards: The story of ASHRAE Standard 62,” </w:t>
      </w:r>
      <w:r w:rsidRPr="000B3B58">
        <w:rPr>
          <w:i/>
          <w:iCs/>
          <w:noProof/>
          <w:szCs w:val="24"/>
        </w:rPr>
        <w:t>Build. Environ.</w:t>
      </w:r>
      <w:r w:rsidRPr="000B3B58">
        <w:rPr>
          <w:noProof/>
          <w:szCs w:val="24"/>
        </w:rPr>
        <w:t>, vol. 91, pp. 61–69, 2015.</w:t>
      </w:r>
    </w:p>
    <w:p w14:paraId="263B732E"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5]</w:t>
      </w:r>
      <w:r w:rsidRPr="000B3B58">
        <w:rPr>
          <w:noProof/>
          <w:szCs w:val="24"/>
        </w:rPr>
        <w:tab/>
        <w:t xml:space="preserve">S. Hu, D. Yan, J. An, S. Guo, and M. Qian, “Investigation and analysis of Chinese residential building occupancy with large-scale questionnaire surveys,” </w:t>
      </w:r>
      <w:r w:rsidRPr="000B3B58">
        <w:rPr>
          <w:i/>
          <w:iCs/>
          <w:noProof/>
          <w:szCs w:val="24"/>
        </w:rPr>
        <w:t>Energy Build.</w:t>
      </w:r>
      <w:r w:rsidRPr="000B3B58">
        <w:rPr>
          <w:noProof/>
          <w:szCs w:val="24"/>
        </w:rPr>
        <w:t xml:space="preserve">, </w:t>
      </w:r>
      <w:r w:rsidRPr="000B3B58">
        <w:rPr>
          <w:noProof/>
          <w:szCs w:val="24"/>
        </w:rPr>
        <w:lastRenderedPageBreak/>
        <w:t>2019.</w:t>
      </w:r>
    </w:p>
    <w:p w14:paraId="51BE69E7"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6]</w:t>
      </w:r>
      <w:r w:rsidRPr="000B3B58">
        <w:rPr>
          <w:noProof/>
          <w:szCs w:val="24"/>
        </w:rPr>
        <w:tab/>
        <w:t xml:space="preserve">J. Chen and C. Poon, “Photocatalytic construction and building materials: from fundamentals to applications,” </w:t>
      </w:r>
      <w:r w:rsidRPr="000B3B58">
        <w:rPr>
          <w:i/>
          <w:iCs/>
          <w:noProof/>
          <w:szCs w:val="24"/>
        </w:rPr>
        <w:t>Build. Environ.</w:t>
      </w:r>
      <w:r w:rsidRPr="000B3B58">
        <w:rPr>
          <w:noProof/>
          <w:szCs w:val="24"/>
        </w:rPr>
        <w:t>, vol. 44, no. 9, pp. 1899–1906, 2009.</w:t>
      </w:r>
    </w:p>
    <w:p w14:paraId="10F1939E"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7]</w:t>
      </w:r>
      <w:r w:rsidRPr="000B3B58">
        <w:rPr>
          <w:noProof/>
          <w:szCs w:val="24"/>
        </w:rPr>
        <w:tab/>
        <w:t xml:space="preserve">A. Figueiredo, J. Figueira, R. Vicente, and R. Maio, “Thermal comfort and energy performance: Sensitivity analysis to apply the Passive House concept to the Portuguese climate,” </w:t>
      </w:r>
      <w:r w:rsidRPr="000B3B58">
        <w:rPr>
          <w:i/>
          <w:iCs/>
          <w:noProof/>
          <w:szCs w:val="24"/>
        </w:rPr>
        <w:t>Build. Environ.</w:t>
      </w:r>
      <w:r w:rsidRPr="000B3B58">
        <w:rPr>
          <w:noProof/>
          <w:szCs w:val="24"/>
        </w:rPr>
        <w:t>, vol. 103, pp. 276–288, 2016.</w:t>
      </w:r>
    </w:p>
    <w:p w14:paraId="1EB8DFEE"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8]</w:t>
      </w:r>
      <w:r w:rsidRPr="000B3B58">
        <w:rPr>
          <w:noProof/>
          <w:szCs w:val="24"/>
        </w:rPr>
        <w:tab/>
        <w:t xml:space="preserve">M. Cellura, F. Guarino, S. Longo, and M. Mistretta, “Energy life-cycle approach in Net zero energy buildings balance: Operation and embodied energy of an Italian case study,” </w:t>
      </w:r>
      <w:r w:rsidRPr="000B3B58">
        <w:rPr>
          <w:i/>
          <w:iCs/>
          <w:noProof/>
          <w:szCs w:val="24"/>
        </w:rPr>
        <w:t>Energy Build.</w:t>
      </w:r>
      <w:r w:rsidRPr="000B3B58">
        <w:rPr>
          <w:noProof/>
          <w:szCs w:val="24"/>
        </w:rPr>
        <w:t>, vol. 72, pp. 371–381, 2014.</w:t>
      </w:r>
    </w:p>
    <w:p w14:paraId="35736489" w14:textId="77777777" w:rsidR="000B3B58" w:rsidRPr="000B3B58" w:rsidRDefault="000B3B58" w:rsidP="000B3B58">
      <w:pPr>
        <w:widowControl w:val="0"/>
        <w:autoSpaceDE w:val="0"/>
        <w:autoSpaceDN w:val="0"/>
        <w:adjustRightInd w:val="0"/>
        <w:spacing w:after="160" w:line="360" w:lineRule="auto"/>
        <w:ind w:left="640" w:hanging="640"/>
        <w:rPr>
          <w:noProof/>
          <w:szCs w:val="24"/>
        </w:rPr>
      </w:pPr>
      <w:r w:rsidRPr="000B3B58">
        <w:rPr>
          <w:noProof/>
          <w:szCs w:val="24"/>
        </w:rPr>
        <w:t>[19]</w:t>
      </w:r>
      <w:r w:rsidRPr="000B3B58">
        <w:rPr>
          <w:noProof/>
          <w:szCs w:val="24"/>
        </w:rPr>
        <w:tab/>
        <w:t xml:space="preserve">F. M. Saiyed, A. H. Makwana, J. Pitroda, and C. M. Vyas, “Aerated Autoclaved Concrete (AAC) Blocks: Novel Material for Construction Industry,” </w:t>
      </w:r>
      <w:r w:rsidRPr="000B3B58">
        <w:rPr>
          <w:i/>
          <w:iCs/>
          <w:noProof/>
          <w:szCs w:val="24"/>
        </w:rPr>
        <w:t>Int. J. Adv. Res. Eng. Sci. Manag.</w:t>
      </w:r>
      <w:r w:rsidRPr="000B3B58">
        <w:rPr>
          <w:noProof/>
          <w:szCs w:val="24"/>
        </w:rPr>
        <w:t>, vol. 1, no. 2, pp. 21–32, 2014.</w:t>
      </w:r>
    </w:p>
    <w:p w14:paraId="26E4A2A7" w14:textId="77777777" w:rsidR="000B3B58" w:rsidRPr="000B3B58" w:rsidRDefault="000B3B58" w:rsidP="000B3B58">
      <w:pPr>
        <w:widowControl w:val="0"/>
        <w:autoSpaceDE w:val="0"/>
        <w:autoSpaceDN w:val="0"/>
        <w:adjustRightInd w:val="0"/>
        <w:spacing w:after="160" w:line="360" w:lineRule="auto"/>
        <w:ind w:left="640" w:hanging="640"/>
        <w:rPr>
          <w:noProof/>
        </w:rPr>
      </w:pPr>
      <w:r w:rsidRPr="000B3B58">
        <w:rPr>
          <w:noProof/>
          <w:szCs w:val="24"/>
        </w:rPr>
        <w:t>[20]</w:t>
      </w:r>
      <w:r w:rsidRPr="000B3B58">
        <w:rPr>
          <w:noProof/>
          <w:szCs w:val="24"/>
        </w:rPr>
        <w:tab/>
        <w:t xml:space="preserve">O. Saadatian, L. C. Haw, K. Sopian, and M. Y. Sulaiman, “Review of windcatcher technologies,” </w:t>
      </w:r>
      <w:r w:rsidRPr="000B3B58">
        <w:rPr>
          <w:i/>
          <w:iCs/>
          <w:noProof/>
          <w:szCs w:val="24"/>
        </w:rPr>
        <w:t>Renew. Sustain. Energy Rev.</w:t>
      </w:r>
      <w:r w:rsidRPr="000B3B58">
        <w:rPr>
          <w:noProof/>
          <w:szCs w:val="24"/>
        </w:rPr>
        <w:t>, vol. 16, no. 3, pp. 1477–1495, 2012.</w:t>
      </w:r>
    </w:p>
    <w:p w14:paraId="1014CD79" w14:textId="03AF645A" w:rsidR="00785F8C" w:rsidRPr="001437F8" w:rsidRDefault="000B3B58" w:rsidP="001B4D42">
      <w:pPr>
        <w:spacing w:line="360" w:lineRule="auto"/>
        <w:ind w:left="0" w:right="0" w:firstLine="0"/>
        <w:jc w:val="left"/>
      </w:pPr>
      <w:r>
        <w:fldChar w:fldCharType="end"/>
      </w:r>
    </w:p>
    <w:p w14:paraId="091B6597" w14:textId="77777777" w:rsidR="00785F8C" w:rsidRPr="001437F8" w:rsidRDefault="00CE41F1" w:rsidP="001B4D42">
      <w:pPr>
        <w:spacing w:after="156" w:line="360" w:lineRule="auto"/>
        <w:ind w:left="0" w:right="0" w:firstLine="0"/>
        <w:jc w:val="left"/>
      </w:pPr>
      <w:r w:rsidRPr="001437F8">
        <w:t xml:space="preserve"> </w:t>
      </w:r>
    </w:p>
    <w:p w14:paraId="7B150208" w14:textId="77777777" w:rsidR="00785F8C" w:rsidRPr="001437F8" w:rsidRDefault="00CE41F1" w:rsidP="001B4D42">
      <w:pPr>
        <w:spacing w:line="360" w:lineRule="auto"/>
        <w:ind w:left="0" w:right="0" w:firstLine="0"/>
        <w:jc w:val="left"/>
      </w:pPr>
      <w:r w:rsidRPr="001437F8">
        <w:t xml:space="preserve"> </w:t>
      </w:r>
    </w:p>
    <w:p w14:paraId="6FFBE53D" w14:textId="77777777" w:rsidR="00785F8C" w:rsidRPr="001437F8" w:rsidRDefault="00CE41F1" w:rsidP="001B4D42">
      <w:pPr>
        <w:spacing w:after="0" w:line="360" w:lineRule="auto"/>
        <w:ind w:left="0" w:right="0" w:firstLine="0"/>
        <w:jc w:val="left"/>
      </w:pPr>
      <w:r w:rsidRPr="001437F8">
        <w:t xml:space="preserve"> </w:t>
      </w:r>
    </w:p>
    <w:sectPr w:rsidR="00785F8C" w:rsidRPr="001437F8">
      <w:pgSz w:w="11906" w:h="16838"/>
      <w:pgMar w:top="1501" w:right="1435" w:bottom="1569"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11726"/>
    <w:multiLevelType w:val="hybridMultilevel"/>
    <w:tmpl w:val="97261CE4"/>
    <w:lvl w:ilvl="0" w:tplc="A6D0F4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48AE74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2069E9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E76ED6E">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87E662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432BE7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2466E60">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4BABA2E">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870B82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2C7D6CF3"/>
    <w:multiLevelType w:val="hybridMultilevel"/>
    <w:tmpl w:val="DADA6BDE"/>
    <w:lvl w:ilvl="0" w:tplc="A54CEECC">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402C50">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CE61D9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CF0587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33AB0C2">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0AEFBA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09C47D8">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F28202C">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3A667AC">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1C34471"/>
    <w:multiLevelType w:val="hybridMultilevel"/>
    <w:tmpl w:val="B24A5F86"/>
    <w:lvl w:ilvl="0" w:tplc="1FEA9B2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13499DE">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00ADCB0">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57C9EEC">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0BC794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9874F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152B4D0">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9666D6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5BC2CE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8572A22"/>
    <w:multiLevelType w:val="hybridMultilevel"/>
    <w:tmpl w:val="3BD6D3CC"/>
    <w:lvl w:ilvl="0" w:tplc="F0B4D556">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DEC555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6A4E80">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064EF7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19621A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EB8C6E8">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46315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54C46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63C35AC">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44483D0D"/>
    <w:multiLevelType w:val="multilevel"/>
    <w:tmpl w:val="BFEE9BE6"/>
    <w:lvl w:ilvl="0">
      <w:start w:val="1"/>
      <w:numFmt w:val="decimal"/>
      <w:pStyle w:val="Heading1"/>
      <w:lvlText w:val="%1."/>
      <w:lvlJc w:val="left"/>
      <w:pPr>
        <w:ind w:left="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start w:val="1"/>
      <w:numFmt w:val="decimal"/>
      <w:pStyle w:val="Heading2"/>
      <w:lvlText w:val="%1.%2."/>
      <w:lvlJc w:val="left"/>
      <w:pPr>
        <w:ind w:left="0"/>
      </w:pPr>
      <w:rPr>
        <w:rFonts w:ascii="Calibri" w:eastAsia="Calibri" w:hAnsi="Calibri" w:cs="Calibri"/>
        <w:b w:val="0"/>
        <w:i w:val="0"/>
        <w:strike w:val="0"/>
        <w:dstrike w:val="0"/>
        <w:color w:val="000000"/>
        <w:sz w:val="26"/>
        <w:szCs w:val="26"/>
        <w:u w:val="none" w:color="000000"/>
        <w:bdr w:val="none" w:sz="0" w:space="0" w:color="auto"/>
        <w:shd w:val="clear" w:color="auto" w:fill="auto"/>
        <w:vertAlign w:val="baseline"/>
      </w:rPr>
    </w:lvl>
    <w:lvl w:ilvl="2">
      <w:start w:val="1"/>
      <w:numFmt w:val="decimal"/>
      <w:pStyle w:val="Heading3"/>
      <w:lvlText w:val="%1.%2.%3."/>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zMzKwNDc1NrQ0MDBV0lEKTi0uzszPAykwrAUASd8INCwAAAA="/>
  </w:docVars>
  <w:rsids>
    <w:rsidRoot w:val="00785F8C"/>
    <w:rsid w:val="000B3B58"/>
    <w:rsid w:val="001437F8"/>
    <w:rsid w:val="001B4D42"/>
    <w:rsid w:val="00286D2D"/>
    <w:rsid w:val="00402EF5"/>
    <w:rsid w:val="00683B47"/>
    <w:rsid w:val="00785F8C"/>
    <w:rsid w:val="008E5325"/>
    <w:rsid w:val="00CE41F1"/>
    <w:rsid w:val="00D8649B"/>
    <w:rsid w:val="00D90FAE"/>
    <w:rsid w:val="00E421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97361"/>
  <w15:docId w15:val="{6CC27AB8-8390-4C42-93E9-9E52425E1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58"/>
      <w:ind w:left="10" w:right="6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numPr>
        <w:numId w:val="5"/>
      </w:numPr>
      <w:spacing w:after="0"/>
      <w:ind w:left="10" w:hanging="10"/>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numPr>
        <w:ilvl w:val="1"/>
        <w:numId w:val="5"/>
      </w:numPr>
      <w:spacing w:after="0"/>
      <w:ind w:left="10"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numPr>
        <w:ilvl w:val="2"/>
        <w:numId w:val="5"/>
      </w:numPr>
      <w:spacing w:after="0"/>
      <w:ind w:left="10" w:hanging="10"/>
      <w:outlineLvl w:val="2"/>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8"/>
    </w:rPr>
  </w:style>
  <w:style w:type="character" w:customStyle="1" w:styleId="Heading2Char">
    <w:name w:val="Heading 2 Char"/>
    <w:link w:val="Heading2"/>
    <w:rPr>
      <w:rFonts w:ascii="Times New Roman" w:eastAsia="Times New Roman" w:hAnsi="Times New Roman" w:cs="Times New Roman"/>
      <w:b/>
      <w:color w:val="000000"/>
      <w:sz w:val="24"/>
    </w:rPr>
  </w:style>
  <w:style w:type="paragraph" w:styleId="TOC1">
    <w:name w:val="toc 1"/>
    <w:hidden/>
    <w:pPr>
      <w:spacing w:after="106" w:line="262" w:lineRule="auto"/>
      <w:ind w:left="25" w:right="70" w:hanging="10"/>
    </w:pPr>
    <w:rPr>
      <w:rFonts w:ascii="Calibri" w:eastAsia="Calibri" w:hAnsi="Calibri" w:cs="Calibri"/>
      <w:color w:val="000000"/>
    </w:rPr>
  </w:style>
  <w:style w:type="paragraph" w:styleId="TOC2">
    <w:name w:val="toc 2"/>
    <w:hidden/>
    <w:pPr>
      <w:spacing w:after="106" w:line="262" w:lineRule="auto"/>
      <w:ind w:left="246" w:right="70" w:hanging="10"/>
    </w:pPr>
    <w:rPr>
      <w:rFonts w:ascii="Calibri" w:eastAsia="Calibri" w:hAnsi="Calibri" w:cs="Calibri"/>
      <w:color w:val="000000"/>
    </w:rPr>
  </w:style>
  <w:style w:type="paragraph" w:styleId="TOC3">
    <w:name w:val="toc 3"/>
    <w:hidden/>
    <w:pPr>
      <w:spacing w:after="106" w:line="262" w:lineRule="auto"/>
      <w:ind w:left="464" w:right="70" w:hanging="10"/>
    </w:pPr>
    <w:rPr>
      <w:rFonts w:ascii="Calibri" w:eastAsia="Calibri" w:hAnsi="Calibri" w:cs="Calibri"/>
      <w:color w:val="000000"/>
    </w:rPr>
  </w:style>
  <w:style w:type="table" w:customStyle="1" w:styleId="TableGrid">
    <w:name w:val="TableGrid"/>
    <w:pPr>
      <w:spacing w:after="0" w:line="240" w:lineRule="auto"/>
    </w:p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0.jpg"/><Relationship Id="rId26" Type="http://schemas.openxmlformats.org/officeDocument/2006/relationships/image" Target="media/image14.jp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18.jpg"/><Relationship Id="rId7" Type="http://schemas.openxmlformats.org/officeDocument/2006/relationships/image" Target="media/image2.png"/><Relationship Id="rId12" Type="http://schemas.openxmlformats.org/officeDocument/2006/relationships/image" Target="media/image7.jp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1.jpg"/><Relationship Id="rId29"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g"/><Relationship Id="rId24" Type="http://schemas.openxmlformats.org/officeDocument/2006/relationships/image" Target="media/image13.jpg"/><Relationship Id="rId32" Type="http://schemas.openxmlformats.org/officeDocument/2006/relationships/image" Target="media/image17.jp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15.jpg"/><Relationship Id="rId36" Type="http://schemas.openxmlformats.org/officeDocument/2006/relationships/image" Target="media/image19.png"/><Relationship Id="rId10" Type="http://schemas.openxmlformats.org/officeDocument/2006/relationships/image" Target="media/image5.jpg"/><Relationship Id="rId19" Type="http://schemas.openxmlformats.org/officeDocument/2006/relationships/image" Target="media/image14.jpeg"/><Relationship Id="rId31"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jpg"/><Relationship Id="rId22" Type="http://schemas.openxmlformats.org/officeDocument/2006/relationships/image" Target="media/image12.jpg"/><Relationship Id="rId27" Type="http://schemas.openxmlformats.org/officeDocument/2006/relationships/image" Target="media/image22.jpeg"/><Relationship Id="rId30" Type="http://schemas.openxmlformats.org/officeDocument/2006/relationships/image" Target="media/image16.jpg"/><Relationship Id="rId35"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B72975-302F-4049-8D67-C46F3DDDE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35</Pages>
  <Words>11227</Words>
  <Characters>64000</Characters>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terms:created xsi:type="dcterms:W3CDTF">2020-11-09T14:32:00Z</dcterms:created>
  <dcterms:modified xsi:type="dcterms:W3CDTF">2020-11-1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d2df5b9-0aa1-330f-8c0d-06b1b684d996</vt:lpwstr>
  </property>
  <property fmtid="{D5CDD505-2E9C-101B-9397-08002B2CF9AE}" pid="24" name="Mendeley Citation Style_1">
    <vt:lpwstr>http://www.zotero.org/styles/ieee</vt:lpwstr>
  </property>
</Properties>
</file>